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Pr="00C21754" w:rsidRDefault="00E6133D" w:rsidP="00C7620C">
      <w:pPr>
        <w:widowControl w:val="0"/>
        <w:pBdr>
          <w:top w:val="nil"/>
          <w:left w:val="nil"/>
          <w:bottom w:val="nil"/>
          <w:right w:val="nil"/>
          <w:between w:val="nil"/>
        </w:pBdr>
        <w:rPr>
          <w:sz w:val="36"/>
          <w:szCs w:val="36"/>
        </w:rPr>
        <w:sectPr w:rsidR="00E6133D" w:rsidRPr="00C21754">
          <w:headerReference w:type="default" r:id="rId8"/>
          <w:footerReference w:type="default" r:id="rId9"/>
          <w:pgSz w:w="12240" w:h="15840"/>
          <w:pgMar w:top="1440" w:right="1800" w:bottom="1440" w:left="1800" w:header="720" w:footer="720" w:gutter="0"/>
          <w:pgNumType w:start="1"/>
          <w:cols w:space="720"/>
        </w:sectPr>
      </w:pPr>
    </w:p>
    <w:p w14:paraId="6543E2E2" w14:textId="01BD7E27" w:rsidR="00B8033D" w:rsidRDefault="0076083E" w:rsidP="00C7620C">
      <w:pPr>
        <w:rPr>
          <w:rFonts w:ascii="Arial" w:hAnsi="Arial" w:cs="Arial"/>
          <w:sz w:val="28"/>
          <w:szCs w:val="28"/>
        </w:rPr>
      </w:pPr>
      <w:r>
        <w:rPr>
          <w:rFonts w:ascii="Arial" w:hAnsi="Arial" w:cs="Arial"/>
          <w:b/>
          <w:bCs/>
          <w:sz w:val="28"/>
          <w:szCs w:val="28"/>
        </w:rPr>
        <w:t>Title</w:t>
      </w:r>
      <w:r w:rsidR="00167609">
        <w:rPr>
          <w:rFonts w:ascii="Arial" w:hAnsi="Arial" w:cs="Arial"/>
          <w:b/>
          <w:bCs/>
          <w:sz w:val="28"/>
          <w:szCs w:val="28"/>
        </w:rPr>
        <w:t xml:space="preserve"> 1</w:t>
      </w:r>
      <w:r w:rsidR="00BF20E4" w:rsidRPr="00F82A64">
        <w:rPr>
          <w:rFonts w:ascii="Arial" w:hAnsi="Arial" w:cs="Arial"/>
          <w:b/>
          <w:bCs/>
          <w:sz w:val="28"/>
          <w:szCs w:val="28"/>
        </w:rPr>
        <w:t>:</w:t>
      </w:r>
      <w:r w:rsidR="00BF20E4" w:rsidRPr="00E9528B">
        <w:rPr>
          <w:rFonts w:ascii="Arial" w:hAnsi="Arial" w:cs="Arial"/>
          <w:sz w:val="28"/>
          <w:szCs w:val="28"/>
        </w:rPr>
        <w:t xml:space="preserve"> </w:t>
      </w:r>
      <w:commentRangeStart w:id="0"/>
      <w:commentRangeStart w:id="1"/>
      <w:commentRangeStart w:id="2"/>
      <w:commentRangeStart w:id="3"/>
      <w:commentRangeStart w:id="4"/>
      <w:r w:rsidR="008B6257">
        <w:rPr>
          <w:rFonts w:ascii="Arial" w:hAnsi="Arial" w:cs="Arial"/>
          <w:sz w:val="28"/>
          <w:szCs w:val="28"/>
        </w:rPr>
        <w:t>Estimating</w:t>
      </w:r>
      <w:r w:rsidR="008B6257" w:rsidRPr="00C21754">
        <w:rPr>
          <w:rFonts w:ascii="Arial" w:hAnsi="Arial" w:cs="Arial"/>
          <w:sz w:val="28"/>
          <w:szCs w:val="28"/>
        </w:rPr>
        <w:t xml:space="preserve"> </w:t>
      </w:r>
      <w:r w:rsidR="00B8033D" w:rsidRPr="00C21754">
        <w:rPr>
          <w:rFonts w:ascii="Arial" w:hAnsi="Arial" w:cs="Arial"/>
          <w:sz w:val="28"/>
          <w:szCs w:val="28"/>
        </w:rPr>
        <w:t xml:space="preserve">nosocomial transmission of </w:t>
      </w:r>
      <w:r w:rsidR="008B6257">
        <w:rPr>
          <w:rFonts w:ascii="Arial" w:hAnsi="Arial" w:cs="Arial"/>
          <w:sz w:val="28"/>
          <w:szCs w:val="28"/>
        </w:rPr>
        <w:t>micro</w:t>
      </w:r>
      <w:r w:rsidR="00F05203">
        <w:rPr>
          <w:rFonts w:ascii="Arial" w:hAnsi="Arial" w:cs="Arial"/>
          <w:sz w:val="28"/>
          <w:szCs w:val="28"/>
        </w:rPr>
        <w:t>-</w:t>
      </w:r>
      <w:r w:rsidR="008B6257">
        <w:rPr>
          <w:rFonts w:ascii="Arial" w:hAnsi="Arial" w:cs="Arial"/>
          <w:sz w:val="28"/>
          <w:szCs w:val="28"/>
        </w:rPr>
        <w:t>organisms</w:t>
      </w:r>
      <w:r w:rsidR="00B8033D" w:rsidRPr="00C21754">
        <w:rPr>
          <w:rFonts w:ascii="Arial" w:hAnsi="Arial" w:cs="Arial"/>
          <w:sz w:val="28"/>
          <w:szCs w:val="28"/>
        </w:rPr>
        <w:t xml:space="preserve"> in hospital settings using </w:t>
      </w:r>
      <w:r w:rsidR="00417DDA">
        <w:rPr>
          <w:rFonts w:ascii="Arial" w:hAnsi="Arial" w:cs="Arial"/>
          <w:sz w:val="28"/>
          <w:szCs w:val="28"/>
        </w:rPr>
        <w:t>patient</w:t>
      </w:r>
      <w:r w:rsidR="00417DDA" w:rsidRPr="00C21754">
        <w:rPr>
          <w:rFonts w:ascii="Arial" w:hAnsi="Arial" w:cs="Arial"/>
          <w:sz w:val="28"/>
          <w:szCs w:val="28"/>
        </w:rPr>
        <w:t xml:space="preserve"> </w:t>
      </w:r>
      <w:r w:rsidR="00B8033D" w:rsidRPr="00C21754">
        <w:rPr>
          <w:rFonts w:ascii="Arial" w:hAnsi="Arial" w:cs="Arial"/>
          <w:sz w:val="28"/>
          <w:szCs w:val="28"/>
        </w:rPr>
        <w:t>records and culture data</w:t>
      </w:r>
      <w:commentRangeEnd w:id="0"/>
      <w:r w:rsidR="00254B91">
        <w:rPr>
          <w:rStyle w:val="CommentReference"/>
        </w:rPr>
        <w:commentReference w:id="0"/>
      </w:r>
      <w:commentRangeEnd w:id="1"/>
      <w:r w:rsidR="00A66844">
        <w:rPr>
          <w:rStyle w:val="CommentReference"/>
        </w:rPr>
        <w:commentReference w:id="1"/>
      </w:r>
      <w:commentRangeEnd w:id="2"/>
      <w:r w:rsidR="00FB36A6">
        <w:rPr>
          <w:rStyle w:val="CommentReference"/>
        </w:rPr>
        <w:commentReference w:id="2"/>
      </w:r>
      <w:commentRangeEnd w:id="3"/>
      <w:r w:rsidR="00844AC5">
        <w:rPr>
          <w:rStyle w:val="CommentReference"/>
        </w:rPr>
        <w:commentReference w:id="3"/>
      </w:r>
      <w:commentRangeEnd w:id="4"/>
      <w:r w:rsidR="0084597F">
        <w:rPr>
          <w:rStyle w:val="CommentReference"/>
        </w:rPr>
        <w:commentReference w:id="4"/>
      </w:r>
    </w:p>
    <w:p w14:paraId="49B4DE61" w14:textId="77777777" w:rsidR="00A66844" w:rsidRPr="00E9528B" w:rsidRDefault="00A66844" w:rsidP="00C7620C">
      <w:pPr>
        <w:rPr>
          <w:rFonts w:ascii="Arial" w:hAnsi="Arial" w:cs="Arial"/>
          <w:sz w:val="28"/>
          <w:szCs w:val="28"/>
        </w:rPr>
      </w:pPr>
    </w:p>
    <w:p w14:paraId="0699E468" w14:textId="145FA738" w:rsidR="00BF20E4" w:rsidRDefault="00167609" w:rsidP="00C7620C">
      <w:pPr>
        <w:rPr>
          <w:rFonts w:ascii="Arial" w:hAnsi="Arial" w:cs="Arial"/>
          <w:sz w:val="28"/>
          <w:szCs w:val="28"/>
        </w:rPr>
      </w:pPr>
      <w:r>
        <w:rPr>
          <w:rFonts w:ascii="Arial" w:hAnsi="Arial" w:cs="Arial"/>
          <w:b/>
          <w:bCs/>
          <w:sz w:val="28"/>
          <w:szCs w:val="28"/>
        </w:rPr>
        <w:t>Title 2</w:t>
      </w:r>
      <w:r w:rsidR="00BF20E4" w:rsidRPr="00F82A64">
        <w:rPr>
          <w:rFonts w:ascii="Arial" w:hAnsi="Arial" w:cs="Arial"/>
          <w:b/>
          <w:bCs/>
          <w:sz w:val="28"/>
          <w:szCs w:val="28"/>
        </w:rPr>
        <w:t>:</w:t>
      </w:r>
      <w:r w:rsidR="00BF20E4" w:rsidRPr="00E9528B">
        <w:rPr>
          <w:rFonts w:ascii="Arial" w:hAnsi="Arial" w:cs="Arial"/>
          <w:sz w:val="28"/>
          <w:szCs w:val="28"/>
        </w:rPr>
        <w:t xml:space="preserve"> </w:t>
      </w:r>
      <w:r w:rsidR="00935400" w:rsidRPr="00E9528B">
        <w:rPr>
          <w:rFonts w:ascii="Arial" w:hAnsi="Arial" w:cs="Arial"/>
          <w:sz w:val="28"/>
          <w:szCs w:val="28"/>
        </w:rPr>
        <w:t xml:space="preserve">Hospital traffic and surveillance </w:t>
      </w:r>
      <w:r w:rsidR="00184EC6" w:rsidRPr="00E9528B">
        <w:rPr>
          <w:rFonts w:ascii="Arial" w:hAnsi="Arial" w:cs="Arial"/>
          <w:sz w:val="28"/>
          <w:szCs w:val="28"/>
        </w:rPr>
        <w:t>determine</w:t>
      </w:r>
      <w:r w:rsidR="00935400" w:rsidRPr="00E9528B">
        <w:rPr>
          <w:rFonts w:ascii="Arial" w:hAnsi="Arial" w:cs="Arial"/>
          <w:sz w:val="28"/>
          <w:szCs w:val="28"/>
        </w:rPr>
        <w:t xml:space="preserve"> nosocomial transmission and detection</w:t>
      </w:r>
      <w:r w:rsidR="002902C1" w:rsidRPr="00E9528B">
        <w:rPr>
          <w:rFonts w:ascii="Arial" w:hAnsi="Arial" w:cs="Arial"/>
          <w:sz w:val="28"/>
          <w:szCs w:val="28"/>
        </w:rPr>
        <w:t xml:space="preserve"> of pathogenic bacteria in hospital settings</w:t>
      </w:r>
      <w:r w:rsidR="00935400" w:rsidRPr="00E9528B">
        <w:rPr>
          <w:rFonts w:ascii="Arial" w:hAnsi="Arial" w:cs="Arial"/>
          <w:sz w:val="28"/>
          <w:szCs w:val="28"/>
        </w:rPr>
        <w:t xml:space="preserve"> in New York City</w:t>
      </w:r>
    </w:p>
    <w:p w14:paraId="43DB03A8" w14:textId="77777777" w:rsidR="00A66844" w:rsidRPr="00E9528B" w:rsidRDefault="00A66844" w:rsidP="00C7620C">
      <w:pPr>
        <w:rPr>
          <w:rFonts w:ascii="Arial" w:hAnsi="Arial" w:cs="Arial"/>
          <w:sz w:val="28"/>
          <w:szCs w:val="28"/>
        </w:rPr>
      </w:pPr>
    </w:p>
    <w:p w14:paraId="6A73B9E9" w14:textId="5BBC1D61" w:rsidR="00E6133D" w:rsidRPr="008E35BA" w:rsidRDefault="0039487A" w:rsidP="00C7620C">
      <w:pPr>
        <w:rPr>
          <w:vertAlign w:val="superscript"/>
        </w:rPr>
      </w:pPr>
      <w:r w:rsidRPr="008E35BA">
        <w:rPr>
          <w:b/>
          <w:bCs/>
        </w:rPr>
        <w:t xml:space="preserve">Authors: </w:t>
      </w:r>
      <w:r w:rsidR="00B8033D" w:rsidRPr="008E35BA">
        <w:t>Jaime Cascante</w:t>
      </w:r>
      <w:r w:rsidR="009D3DD5" w:rsidRPr="008E35BA">
        <w:t xml:space="preserve"> </w:t>
      </w:r>
      <w:r w:rsidR="00B8033D" w:rsidRPr="008E35BA">
        <w:t>Vega</w:t>
      </w:r>
      <w:r w:rsidR="00B8033D" w:rsidRPr="008E35BA">
        <w:rPr>
          <w:vertAlign w:val="superscript"/>
        </w:rPr>
        <w:t>1</w:t>
      </w:r>
      <w:r w:rsidR="00B8033D" w:rsidRPr="008E35BA">
        <w:t xml:space="preserve">, </w:t>
      </w:r>
      <w:r w:rsidR="009D3DD5" w:rsidRPr="008E35BA">
        <w:t>Rami Yaari</w:t>
      </w:r>
      <w:r w:rsidR="009D3DD5" w:rsidRPr="008E35BA">
        <w:rPr>
          <w:vertAlign w:val="superscript"/>
        </w:rPr>
        <w:t>1</w:t>
      </w:r>
      <w:r w:rsidR="009D3DD5" w:rsidRPr="008E35BA">
        <w:t xml:space="preserve">, </w:t>
      </w:r>
      <w:r w:rsidR="000B14B4" w:rsidRPr="008E35BA">
        <w:t xml:space="preserve"> Tal Robin</w:t>
      </w:r>
      <w:r w:rsidR="000B14B4" w:rsidRPr="008E35BA">
        <w:rPr>
          <w:vertAlign w:val="superscript"/>
        </w:rPr>
        <w:t>1</w:t>
      </w:r>
      <w:r w:rsidR="000B14B4" w:rsidRPr="008E35BA">
        <w:t xml:space="preserve">, </w:t>
      </w:r>
      <w:r w:rsidR="00B8033D" w:rsidRPr="008E35BA">
        <w:t>Lingsheng Wen</w:t>
      </w:r>
      <w:r w:rsidR="00B8033D" w:rsidRPr="008E35BA">
        <w:rPr>
          <w:vertAlign w:val="superscript"/>
        </w:rPr>
        <w:t>2</w:t>
      </w:r>
      <w:r w:rsidR="00B8033D" w:rsidRPr="008E35BA">
        <w:t>, Jason Zucker</w:t>
      </w:r>
      <w:r w:rsidR="00B8033D" w:rsidRPr="008E35BA">
        <w:rPr>
          <w:vertAlign w:val="superscript"/>
        </w:rPr>
        <w:t>2</w:t>
      </w:r>
      <w:r w:rsidR="00B8033D" w:rsidRPr="008E35BA">
        <w:t>, Anne-Catrin Uhlemann</w:t>
      </w:r>
      <w:r w:rsidR="00B8033D" w:rsidRPr="008E35BA">
        <w:rPr>
          <w:vertAlign w:val="superscript"/>
        </w:rPr>
        <w:t>2</w:t>
      </w:r>
      <w:r w:rsidR="00B8033D" w:rsidRPr="008E35BA">
        <w:t>, Sen Pei</w:t>
      </w:r>
      <w:r w:rsidR="00B8033D" w:rsidRPr="008E35BA">
        <w:rPr>
          <w:vertAlign w:val="superscript"/>
        </w:rPr>
        <w:t>1</w:t>
      </w:r>
      <w:r w:rsidR="00215411" w:rsidRPr="008E35BA">
        <w:rPr>
          <w:vertAlign w:val="superscript"/>
        </w:rPr>
        <w:t>,*</w:t>
      </w:r>
      <w:r w:rsidR="00B8033D" w:rsidRPr="008E35BA">
        <w:t>, Jeffrey Shaman</w:t>
      </w:r>
      <w:r w:rsidR="00B8033D" w:rsidRPr="008E35BA">
        <w:rPr>
          <w:vertAlign w:val="superscript"/>
        </w:rPr>
        <w:t>1,3</w:t>
      </w:r>
      <w:r w:rsidR="00215411" w:rsidRPr="008E35BA">
        <w:rPr>
          <w:vertAlign w:val="superscript"/>
        </w:rPr>
        <w:t>,*</w:t>
      </w:r>
    </w:p>
    <w:p w14:paraId="61BA577F" w14:textId="77777777" w:rsidR="000E526E" w:rsidRPr="008E35BA" w:rsidRDefault="000E526E" w:rsidP="00C7620C">
      <w:pPr>
        <w:rPr>
          <w:vertAlign w:val="superscript"/>
        </w:rPr>
      </w:pPr>
    </w:p>
    <w:p w14:paraId="736F67E9" w14:textId="7937DD3A" w:rsidR="0039487A" w:rsidRPr="008E35BA" w:rsidRDefault="0039487A" w:rsidP="00C7620C">
      <w:pPr>
        <w:rPr>
          <w:b/>
          <w:bCs/>
        </w:rPr>
      </w:pPr>
      <w:r w:rsidRPr="008E35BA">
        <w:rPr>
          <w:b/>
          <w:bCs/>
        </w:rPr>
        <w:t>Affiliations:</w:t>
      </w:r>
    </w:p>
    <w:p w14:paraId="07665EB9" w14:textId="77777777" w:rsidR="0039487A" w:rsidRPr="008E35BA" w:rsidRDefault="0039487A" w:rsidP="00C7620C">
      <w:pPr>
        <w:rPr>
          <w:vertAlign w:val="superscript"/>
        </w:rPr>
      </w:pPr>
    </w:p>
    <w:p w14:paraId="1EA9FEBE" w14:textId="77777777" w:rsidR="00B8033D" w:rsidRPr="008E35BA" w:rsidRDefault="00B8033D" w:rsidP="00C7620C">
      <w:pPr>
        <w:spacing w:after="60"/>
        <w:jc w:val="both"/>
        <w:rPr>
          <w:rFonts w:eastAsia="Arial"/>
        </w:rPr>
      </w:pPr>
      <w:r w:rsidRPr="008E35BA">
        <w:rPr>
          <w:rFonts w:eastAsia="Arial"/>
        </w:rPr>
        <w:t>1. Department of Environmental Health Sciences, Mailman School of Public Health, Columbia University, New York, NY, USA.</w:t>
      </w:r>
    </w:p>
    <w:p w14:paraId="7A9E7D23" w14:textId="77777777" w:rsidR="00B8033D" w:rsidRPr="008E35BA" w:rsidRDefault="00B8033D" w:rsidP="00C7620C">
      <w:pPr>
        <w:spacing w:after="60"/>
        <w:jc w:val="both"/>
        <w:rPr>
          <w:rFonts w:eastAsia="Arial"/>
        </w:rPr>
      </w:pPr>
      <w:r w:rsidRPr="008E35BA">
        <w:rPr>
          <w:rFonts w:eastAsia="Arial"/>
        </w:rPr>
        <w:t>2. Division of Infectious Diseases, Department of Medicine, Columbia University, College of Physicians and Surgeons, New York, New York, USA.</w:t>
      </w:r>
    </w:p>
    <w:p w14:paraId="2E301163" w14:textId="00E15066" w:rsidR="008D7B47" w:rsidRPr="008E35BA" w:rsidRDefault="00B8033D" w:rsidP="00C7620C">
      <w:pPr>
        <w:spacing w:after="60"/>
        <w:jc w:val="both"/>
        <w:rPr>
          <w:rFonts w:eastAsia="Arial"/>
        </w:rPr>
      </w:pPr>
      <w:r w:rsidRPr="008E35BA">
        <w:rPr>
          <w:rFonts w:eastAsia="Arial"/>
        </w:rPr>
        <w:t>3. Columbia Climate School, Columbia University, New York, NY, USA.</w:t>
      </w:r>
    </w:p>
    <w:p w14:paraId="62B2FA5F" w14:textId="3EA839A5" w:rsidR="0089099D" w:rsidRPr="008E35BA" w:rsidRDefault="00E6133D" w:rsidP="00C7620C">
      <w:r w:rsidRPr="008E35BA">
        <w:t>*</w:t>
      </w:r>
      <w:r w:rsidR="00215411" w:rsidRPr="008E35BA">
        <w:t xml:space="preserve">Corresponding authors: </w:t>
      </w:r>
      <w:r w:rsidR="008D7B47" w:rsidRPr="008E35BA">
        <w:t>Sen Pei, Jeffrey Shaman</w:t>
      </w:r>
    </w:p>
    <w:p w14:paraId="398A83E5" w14:textId="56B83A9E" w:rsidR="00897589" w:rsidRPr="008E35BA" w:rsidRDefault="00952831" w:rsidP="002629B4">
      <w:r w:rsidRPr="008E35BA">
        <w:rPr>
          <w:bCs/>
        </w:rPr>
        <w:t>*Corresponding authors Email:</w:t>
      </w:r>
      <w:r w:rsidR="00E6133D" w:rsidRPr="008E35BA">
        <w:rPr>
          <w:b/>
        </w:rPr>
        <w:t xml:space="preserve"> </w:t>
      </w:r>
      <w:r w:rsidR="00E6133D" w:rsidRPr="008E35BA">
        <w:t xml:space="preserve"> </w:t>
      </w:r>
      <w:r w:rsidR="008D7B47" w:rsidRPr="008E35BA">
        <w:t>sp3449@cumc.columbia.edu,</w:t>
      </w:r>
      <w:r w:rsidR="003F2FA9">
        <w:t xml:space="preserve"> </w:t>
      </w:r>
      <w:r w:rsidR="008D7B47" w:rsidRPr="008E35BA">
        <w:t>jls106@cumc.columbia.edu</w:t>
      </w:r>
    </w:p>
    <w:p w14:paraId="2AE1A340" w14:textId="77777777" w:rsidR="00C323DE" w:rsidRPr="008E35BA" w:rsidRDefault="00C323DE" w:rsidP="00C7620C">
      <w:pPr>
        <w:jc w:val="both"/>
      </w:pPr>
    </w:p>
    <w:p w14:paraId="2547A101" w14:textId="3E1077F1" w:rsidR="0061705D" w:rsidRPr="00EF3345" w:rsidRDefault="0061705D" w:rsidP="00C7620C">
      <w:pPr>
        <w:jc w:val="both"/>
      </w:pPr>
      <w:r w:rsidRPr="008E35BA">
        <w:rPr>
          <w:b/>
          <w:bCs/>
        </w:rPr>
        <w:t>One Sentence Summary:</w:t>
      </w:r>
      <w:r w:rsidR="00890DBE">
        <w:rPr>
          <w:b/>
          <w:bCs/>
        </w:rPr>
        <w:t xml:space="preserve"> </w:t>
      </w:r>
      <w:r w:rsidR="003C3BE4">
        <w:t>Using</w:t>
      </w:r>
      <w:r w:rsidR="00890DBE">
        <w:t xml:space="preserve"> electronic health</w:t>
      </w:r>
      <w:r w:rsidR="002970FD">
        <w:t xml:space="preserve"> patient</w:t>
      </w:r>
      <w:r w:rsidR="00890DBE">
        <w:t xml:space="preserve"> records and clinical culture data </w:t>
      </w:r>
      <w:r w:rsidR="00963C0B">
        <w:t>we informed</w:t>
      </w:r>
      <w:r w:rsidR="00890DBE">
        <w:t xml:space="preserve"> an agent based model and estimated </w:t>
      </w:r>
      <w:r w:rsidR="00527B25">
        <w:t xml:space="preserve">nosocomial </w:t>
      </w:r>
      <w:r w:rsidR="00890DBE">
        <w:t xml:space="preserve">transmission </w:t>
      </w:r>
      <w:r w:rsidR="005C0595">
        <w:t>and</w:t>
      </w:r>
      <w:r w:rsidR="00890DBE">
        <w:t xml:space="preserve"> detection of pathogenic bacteria in a major New York City hospital system. We found hospital traffic</w:t>
      </w:r>
      <w:r w:rsidR="000E0352">
        <w:t xml:space="preserve">, </w:t>
      </w:r>
      <w:r w:rsidR="000E0352" w:rsidRPr="00CC52A1">
        <w:rPr>
          <w:color w:val="000000"/>
        </w:rPr>
        <w:t>patient contact</w:t>
      </w:r>
      <w:r w:rsidR="00890DBE">
        <w:t xml:space="preserve"> and micro-orgna</w:t>
      </w:r>
      <w:r w:rsidR="000E0352">
        <w:t>n</w:t>
      </w:r>
      <w:r w:rsidR="00890DBE">
        <w:t>ism surveillance determine</w:t>
      </w:r>
      <w:r w:rsidR="004B249D">
        <w:t xml:space="preserve"> epidemiological features</w:t>
      </w:r>
      <w:r w:rsidR="00890DBE">
        <w:t>.</w:t>
      </w:r>
    </w:p>
    <w:p w14:paraId="1022AED8" w14:textId="324139BE" w:rsidR="00E6133D" w:rsidRPr="008E35BA" w:rsidRDefault="00E6133D" w:rsidP="00C7620C">
      <w:pPr>
        <w:keepNext/>
        <w:pBdr>
          <w:top w:val="nil"/>
          <w:left w:val="nil"/>
          <w:bottom w:val="nil"/>
          <w:right w:val="nil"/>
          <w:between w:val="nil"/>
        </w:pBdr>
        <w:spacing w:before="240" w:after="60"/>
        <w:rPr>
          <w:b/>
          <w:color w:val="000000"/>
        </w:rPr>
      </w:pPr>
      <w:bookmarkStart w:id="5" w:name="30j0zll" w:colFirst="0" w:colLast="0"/>
      <w:bookmarkStart w:id="6" w:name="1fob9te" w:colFirst="0" w:colLast="0"/>
      <w:bookmarkEnd w:id="5"/>
      <w:bookmarkEnd w:id="6"/>
      <w:r w:rsidRPr="008E35BA">
        <w:rPr>
          <w:b/>
          <w:color w:val="000000"/>
        </w:rPr>
        <w:t>Abstract</w:t>
      </w:r>
      <w:r w:rsidR="00DE40F4" w:rsidRPr="008E35BA">
        <w:rPr>
          <w:b/>
          <w:color w:val="000000"/>
        </w:rPr>
        <w:t xml:space="preserve"> (</w:t>
      </w:r>
      <w:r w:rsidR="005B5A81" w:rsidRPr="000E0352">
        <w:rPr>
          <w:b/>
          <w:color w:val="000000" w:themeColor="text1"/>
        </w:rPr>
        <w:t>244</w:t>
      </w:r>
      <w:r w:rsidR="008D7B47" w:rsidRPr="008E35BA">
        <w:rPr>
          <w:b/>
          <w:color w:val="000000"/>
        </w:rPr>
        <w:t>/</w:t>
      </w:r>
      <w:r w:rsidR="00DE40F4" w:rsidRPr="008E35BA">
        <w:rPr>
          <w:b/>
          <w:color w:val="000000"/>
        </w:rPr>
        <w:t>250 words)</w:t>
      </w:r>
    </w:p>
    <w:p w14:paraId="718EA30F" w14:textId="1779C958" w:rsidR="00DE40F4" w:rsidRPr="00CC52A1" w:rsidRDefault="00CD4E55" w:rsidP="00437D26">
      <w:pPr>
        <w:keepNext/>
        <w:pBdr>
          <w:top w:val="nil"/>
          <w:left w:val="nil"/>
          <w:bottom w:val="nil"/>
          <w:right w:val="nil"/>
          <w:between w:val="nil"/>
        </w:pBdr>
        <w:spacing w:before="240" w:after="60"/>
        <w:jc w:val="both"/>
        <w:rPr>
          <w:color w:val="000000"/>
        </w:rPr>
      </w:pPr>
      <w:r w:rsidRPr="00CC52A1">
        <w:rPr>
          <w:color w:val="000000"/>
        </w:rPr>
        <w:t xml:space="preserve">Pathogenic bacteria are a major threat to </w:t>
      </w:r>
      <w:r w:rsidR="00421A55" w:rsidRPr="00CC52A1">
        <w:rPr>
          <w:color w:val="000000"/>
        </w:rPr>
        <w:t>patient</w:t>
      </w:r>
      <w:r w:rsidRPr="00CC52A1">
        <w:rPr>
          <w:color w:val="000000"/>
        </w:rPr>
        <w:t xml:space="preserve"> health in hospitals. </w:t>
      </w:r>
      <w:r w:rsidR="008B6257">
        <w:rPr>
          <w:color w:val="000000"/>
        </w:rPr>
        <w:t xml:space="preserve">Here </w:t>
      </w:r>
      <w:r w:rsidR="00DE40F4" w:rsidRPr="00CC52A1">
        <w:rPr>
          <w:color w:val="000000"/>
        </w:rPr>
        <w:t xml:space="preserve">we leverage electronic health records from a major New York City hospital system collected during 2020-2021 to support </w:t>
      </w:r>
      <w:r w:rsidR="009D3DD5" w:rsidRPr="00CC52A1">
        <w:rPr>
          <w:color w:val="000000"/>
        </w:rPr>
        <w:t>inference</w:t>
      </w:r>
      <w:r w:rsidR="00DE40F4" w:rsidRPr="00CC52A1">
        <w:rPr>
          <w:color w:val="000000"/>
        </w:rPr>
        <w:t xml:space="preserve"> of </w:t>
      </w:r>
      <w:r w:rsidR="00254B91" w:rsidRPr="00CC52A1">
        <w:rPr>
          <w:color w:val="000000" w:themeColor="text1"/>
        </w:rPr>
        <w:t>nosocomial transmission</w:t>
      </w:r>
      <w:r w:rsidR="00DE40F4" w:rsidRPr="00CC52A1">
        <w:rPr>
          <w:color w:val="000000"/>
        </w:rPr>
        <w:t xml:space="preserve"> for eight </w:t>
      </w:r>
      <w:r w:rsidR="008B6257">
        <w:rPr>
          <w:color w:val="000000"/>
        </w:rPr>
        <w:t>micro</w:t>
      </w:r>
      <w:r w:rsidR="003C01A7">
        <w:rPr>
          <w:color w:val="000000"/>
        </w:rPr>
        <w:t>-</w:t>
      </w:r>
      <w:r w:rsidR="008B6257">
        <w:rPr>
          <w:color w:val="000000"/>
        </w:rPr>
        <w:t>organisms</w:t>
      </w:r>
      <w:r w:rsidR="00DE40F4" w:rsidRPr="00CC52A1">
        <w:rPr>
          <w:color w:val="000000"/>
        </w:rPr>
        <w:t xml:space="preserve">. </w:t>
      </w:r>
      <w:r w:rsidR="004153D7" w:rsidRPr="00CC52A1">
        <w:rPr>
          <w:color w:val="000000"/>
        </w:rPr>
        <w:t xml:space="preserve">We develop an agent-based model </w:t>
      </w:r>
      <w:r w:rsidR="00CC2DE2" w:rsidRPr="00CC52A1">
        <w:rPr>
          <w:color w:val="000000"/>
        </w:rPr>
        <w:t>informed by</w:t>
      </w:r>
      <w:r w:rsidR="004153D7" w:rsidRPr="00CC52A1">
        <w:rPr>
          <w:color w:val="000000"/>
        </w:rPr>
        <w:t xml:space="preserve"> patient </w:t>
      </w:r>
      <w:r w:rsidR="00CC2DE2" w:rsidRPr="00CC52A1">
        <w:rPr>
          <w:color w:val="000000"/>
        </w:rPr>
        <w:t>hospitalization</w:t>
      </w:r>
      <w:r w:rsidR="00336C9D" w:rsidRPr="00CC52A1">
        <w:rPr>
          <w:color w:val="000000"/>
        </w:rPr>
        <w:t xml:space="preserve"> records</w:t>
      </w:r>
      <w:r w:rsidR="00CC2DE2" w:rsidRPr="00CC52A1">
        <w:rPr>
          <w:color w:val="000000"/>
        </w:rPr>
        <w:t xml:space="preserve"> to simulate </w:t>
      </w:r>
      <w:r w:rsidR="004153D7" w:rsidRPr="00CC52A1">
        <w:rPr>
          <w:color w:val="000000"/>
        </w:rPr>
        <w:t>importation from the community, nosocomial transmission, and patient spontaneous decolonization of bacteria.</w:t>
      </w:r>
      <w:r w:rsidR="007F019B" w:rsidRPr="00CC52A1">
        <w:rPr>
          <w:color w:val="000000"/>
        </w:rPr>
        <w:t xml:space="preserve"> </w:t>
      </w:r>
      <w:r w:rsidR="00DE40F4" w:rsidRPr="00CC52A1">
        <w:rPr>
          <w:color w:val="000000"/>
        </w:rPr>
        <w:t>The model is coupled with a Bayesian inference</w:t>
      </w:r>
      <w:r w:rsidR="009D3DD5" w:rsidRPr="00CC52A1">
        <w:rPr>
          <w:color w:val="000000"/>
        </w:rPr>
        <w:t xml:space="preserve"> </w:t>
      </w:r>
      <w:r w:rsidR="00DE40F4" w:rsidRPr="00CC52A1">
        <w:rPr>
          <w:color w:val="000000"/>
        </w:rPr>
        <w:t xml:space="preserve">algorithm to estimate </w:t>
      </w:r>
      <w:r w:rsidR="00F1705B" w:rsidRPr="00CC52A1">
        <w:rPr>
          <w:color w:val="000000"/>
        </w:rPr>
        <w:t>the likelihood of detection upon testing</w:t>
      </w:r>
      <w:r w:rsidR="00DE40F4" w:rsidRPr="00CC52A1">
        <w:rPr>
          <w:color w:val="000000"/>
        </w:rPr>
        <w:t xml:space="preserve"> and nosocomial transmission rates.</w:t>
      </w:r>
      <w:r w:rsidR="00474FFE" w:rsidRPr="00CC52A1">
        <w:rPr>
          <w:color w:val="000000"/>
        </w:rPr>
        <w:t xml:space="preserve"> </w:t>
      </w:r>
      <w:r w:rsidR="007F019B" w:rsidRPr="00CC52A1">
        <w:rPr>
          <w:color w:val="000000"/>
        </w:rPr>
        <w:t xml:space="preserve">We evaluate parameter identifiability for this </w:t>
      </w:r>
      <w:r w:rsidR="008B6257">
        <w:rPr>
          <w:color w:val="000000"/>
        </w:rPr>
        <w:t>model-</w:t>
      </w:r>
      <w:r w:rsidR="00503404">
        <w:rPr>
          <w:color w:val="000000"/>
        </w:rPr>
        <w:t>inference</w:t>
      </w:r>
      <w:r w:rsidR="007F019B" w:rsidRPr="00CC52A1">
        <w:rPr>
          <w:color w:val="000000"/>
        </w:rPr>
        <w:t xml:space="preserve"> system and </w:t>
      </w:r>
      <w:r w:rsidR="00C32204" w:rsidRPr="00CC52A1">
        <w:rPr>
          <w:color w:val="000000"/>
        </w:rPr>
        <w:t>find that</w:t>
      </w:r>
      <w:r w:rsidR="00B124E4" w:rsidRPr="00CC52A1">
        <w:rPr>
          <w:color w:val="000000"/>
        </w:rPr>
        <w:t xml:space="preserve"> it is able to discriminate nosocomial transmission and effective sensitivity</w:t>
      </w:r>
      <w:r w:rsidR="003F11B6">
        <w:rPr>
          <w:color w:val="000000"/>
        </w:rPr>
        <w:t xml:space="preserve">. </w:t>
      </w:r>
      <w:r w:rsidR="00B63D08" w:rsidRPr="00CC52A1">
        <w:rPr>
          <w:color w:val="000000"/>
        </w:rPr>
        <w:t xml:space="preserve">We </w:t>
      </w:r>
      <w:commentRangeStart w:id="7"/>
      <w:commentRangeStart w:id="8"/>
      <w:r w:rsidR="00B63D08" w:rsidRPr="00CC52A1">
        <w:rPr>
          <w:color w:val="000000"/>
        </w:rPr>
        <w:t>appl</w:t>
      </w:r>
      <w:r w:rsidR="00336C9D" w:rsidRPr="00CC52A1">
        <w:rPr>
          <w:color w:val="000000"/>
        </w:rPr>
        <w:t>y</w:t>
      </w:r>
      <w:commentRangeEnd w:id="7"/>
      <w:r w:rsidR="00336C9D" w:rsidRPr="00CC52A1">
        <w:rPr>
          <w:rStyle w:val="CommentReference"/>
          <w:sz w:val="24"/>
          <w:szCs w:val="24"/>
        </w:rPr>
        <w:commentReference w:id="7"/>
      </w:r>
      <w:commentRangeEnd w:id="8"/>
      <w:r w:rsidR="00024B0E" w:rsidRPr="00CC52A1">
        <w:rPr>
          <w:rStyle w:val="CommentReference"/>
          <w:sz w:val="24"/>
          <w:szCs w:val="24"/>
        </w:rPr>
        <w:commentReference w:id="8"/>
      </w:r>
      <w:r w:rsidR="00DE40F4" w:rsidRPr="00CC52A1">
        <w:rPr>
          <w:color w:val="000000"/>
        </w:rPr>
        <w:t xml:space="preserve"> the framework to estimate both quantities for </w:t>
      </w:r>
      <w:r w:rsidR="003B2122" w:rsidRPr="00CC52A1">
        <w:rPr>
          <w:color w:val="000000"/>
        </w:rPr>
        <w:t xml:space="preserve">eight </w:t>
      </w:r>
      <w:r w:rsidR="00DE40F4" w:rsidRPr="00CC52A1">
        <w:rPr>
          <w:color w:val="000000"/>
        </w:rPr>
        <w:t xml:space="preserve">prevalent </w:t>
      </w:r>
      <w:r w:rsidR="003B2122" w:rsidRPr="00CC52A1">
        <w:rPr>
          <w:color w:val="000000"/>
        </w:rPr>
        <w:t>bacterial pathogens</w:t>
      </w:r>
      <w:r w:rsidR="00DE40F4" w:rsidRPr="00CC52A1">
        <w:rPr>
          <w:color w:val="000000"/>
        </w:rPr>
        <w:t xml:space="preserve">: </w:t>
      </w:r>
      <w:r w:rsidR="00DE40F4" w:rsidRPr="00CC52A1">
        <w:rPr>
          <w:i/>
          <w:iCs/>
          <w:color w:val="000000"/>
        </w:rPr>
        <w:t xml:space="preserve">Escherichia coli, Klebsiella pneumoniae, Pseudomonas aeruginosa, Staphylococcus aureus </w:t>
      </w:r>
      <w:r w:rsidR="00DE40F4" w:rsidRPr="00CC52A1">
        <w:rPr>
          <w:color w:val="000000"/>
        </w:rPr>
        <w:t xml:space="preserve">(both sensitive, MSSA, and resistant, MRSA, phenotypes), </w:t>
      </w:r>
      <w:r w:rsidR="00DE40F4" w:rsidRPr="00CC52A1">
        <w:rPr>
          <w:i/>
          <w:iCs/>
          <w:color w:val="000000"/>
        </w:rPr>
        <w:t>Staphylococcus epidermidis</w:t>
      </w:r>
      <w:r w:rsidR="00DE40F4" w:rsidRPr="00CC52A1">
        <w:rPr>
          <w:color w:val="000000"/>
        </w:rPr>
        <w:t>,</w:t>
      </w:r>
      <w:r w:rsidR="009D3DD5" w:rsidRPr="00CC52A1">
        <w:rPr>
          <w:color w:val="000000"/>
        </w:rPr>
        <w:t xml:space="preserve"> </w:t>
      </w:r>
      <w:r w:rsidR="009D3DD5" w:rsidRPr="00CC52A1">
        <w:rPr>
          <w:i/>
          <w:iCs/>
          <w:color w:val="000000"/>
        </w:rPr>
        <w:t>Enterococcus faecium</w:t>
      </w:r>
      <w:r w:rsidR="00DE40F4" w:rsidRPr="00CC52A1">
        <w:rPr>
          <w:color w:val="000000"/>
        </w:rPr>
        <w:t xml:space="preserve"> and </w:t>
      </w:r>
      <w:r w:rsidR="00DE40F4" w:rsidRPr="00CC52A1">
        <w:rPr>
          <w:i/>
          <w:iCs/>
          <w:color w:val="000000"/>
        </w:rPr>
        <w:t>Enterococcus faecalis</w:t>
      </w:r>
      <w:r w:rsidR="00DE40F4" w:rsidRPr="00CC52A1">
        <w:rPr>
          <w:color w:val="000000"/>
        </w:rPr>
        <w:t>.</w:t>
      </w:r>
      <w:r w:rsidR="006C7F5A" w:rsidRPr="00CC52A1">
        <w:rPr>
          <w:color w:val="000000"/>
        </w:rPr>
        <w:t xml:space="preserve"> We </w:t>
      </w:r>
      <w:r w:rsidR="00336C9D" w:rsidRPr="00CC52A1">
        <w:rPr>
          <w:color w:val="000000"/>
        </w:rPr>
        <w:t xml:space="preserve">find that </w:t>
      </w:r>
      <w:r w:rsidR="006C7F5A" w:rsidRPr="00CC52A1">
        <w:rPr>
          <w:color w:val="000000"/>
        </w:rPr>
        <w:t xml:space="preserve">nosocomial transmission for </w:t>
      </w:r>
      <w:r w:rsidR="006C7F5A" w:rsidRPr="00CC52A1">
        <w:rPr>
          <w:i/>
          <w:iCs/>
          <w:color w:val="000000"/>
        </w:rPr>
        <w:t>E. coli</w:t>
      </w:r>
      <w:r w:rsidR="006C7F5A" w:rsidRPr="00CC52A1">
        <w:rPr>
          <w:color w:val="000000"/>
        </w:rPr>
        <w:t xml:space="preserve"> is </w:t>
      </w:r>
      <w:commentRangeStart w:id="9"/>
      <w:r w:rsidR="006C7F5A" w:rsidRPr="00CC52A1">
        <w:rPr>
          <w:color w:val="000000"/>
        </w:rPr>
        <w:t>negligible</w:t>
      </w:r>
      <w:commentRangeEnd w:id="9"/>
      <w:r w:rsidR="008B6257">
        <w:rPr>
          <w:rStyle w:val="CommentReference"/>
        </w:rPr>
        <w:commentReference w:id="9"/>
      </w:r>
      <w:r w:rsidR="00336C9D" w:rsidRPr="00CC52A1">
        <w:rPr>
          <w:color w:val="000000"/>
        </w:rPr>
        <w:t xml:space="preserve">, and </w:t>
      </w:r>
      <w:r w:rsidR="006C7F5A" w:rsidRPr="00CC52A1">
        <w:rPr>
          <w:i/>
          <w:iCs/>
          <w:color w:val="000000"/>
        </w:rPr>
        <w:t>MSSA</w:t>
      </w:r>
      <w:r w:rsidR="006C7F5A" w:rsidRPr="00CC52A1">
        <w:rPr>
          <w:color w:val="000000"/>
        </w:rPr>
        <w:t xml:space="preserve"> has a lower nosocomial transmission rate than </w:t>
      </w:r>
      <w:r w:rsidR="006C7F5A" w:rsidRPr="00CC52A1">
        <w:rPr>
          <w:i/>
          <w:color w:val="000000"/>
        </w:rPr>
        <w:t>MRSA.</w:t>
      </w:r>
      <w:r w:rsidR="00D03B41">
        <w:rPr>
          <w:rStyle w:val="CommentReference"/>
          <w:sz w:val="24"/>
          <w:szCs w:val="24"/>
        </w:rPr>
        <w:t xml:space="preserve"> W</w:t>
      </w:r>
      <w:r w:rsidR="00940271" w:rsidRPr="00CC52A1">
        <w:rPr>
          <w:iCs/>
          <w:color w:val="000000"/>
        </w:rPr>
        <w:t xml:space="preserve">hile </w:t>
      </w:r>
      <w:r w:rsidR="00940271" w:rsidRPr="00CC52A1">
        <w:rPr>
          <w:iCs/>
          <w:color w:val="000000"/>
        </w:rPr>
        <w:lastRenderedPageBreak/>
        <w:t>bacterial pathogens have different levels of importation rates</w:t>
      </w:r>
      <w:r w:rsidR="00C32204" w:rsidRPr="00CC52A1">
        <w:rPr>
          <w:iCs/>
          <w:color w:val="000000"/>
        </w:rPr>
        <w:t>,</w:t>
      </w:r>
      <w:r w:rsidR="00940271" w:rsidRPr="00CC52A1">
        <w:rPr>
          <w:iCs/>
          <w:color w:val="000000"/>
        </w:rPr>
        <w:t xml:space="preserve"> nosocomial transmission rates were </w:t>
      </w:r>
      <w:commentRangeStart w:id="10"/>
      <w:r w:rsidR="00940271" w:rsidRPr="00CC52A1">
        <w:rPr>
          <w:iCs/>
          <w:color w:val="000000"/>
        </w:rPr>
        <w:t>similar</w:t>
      </w:r>
      <w:r w:rsidR="003C01A7">
        <w:rPr>
          <w:iCs/>
          <w:color w:val="000000"/>
        </w:rPr>
        <w:t xml:space="preserve"> among organisms</w:t>
      </w:r>
      <w:commentRangeEnd w:id="10"/>
      <w:r w:rsidR="00E605E3" w:rsidRPr="00CC52A1">
        <w:rPr>
          <w:rStyle w:val="CommentReference"/>
          <w:sz w:val="24"/>
          <w:szCs w:val="24"/>
        </w:rPr>
        <w:commentReference w:id="10"/>
      </w:r>
      <w:r w:rsidR="00B921FA" w:rsidRPr="00CC52A1">
        <w:rPr>
          <w:iCs/>
          <w:color w:val="000000"/>
        </w:rPr>
        <w:t xml:space="preserve">, except </w:t>
      </w:r>
      <w:r w:rsidR="00B921FA" w:rsidRPr="00CC52A1">
        <w:rPr>
          <w:i/>
          <w:color w:val="000000"/>
        </w:rPr>
        <w:t>E. coli</w:t>
      </w:r>
      <w:r w:rsidR="00940271" w:rsidRPr="00CC52A1">
        <w:rPr>
          <w:iCs/>
          <w:color w:val="000000"/>
        </w:rPr>
        <w:t xml:space="preserve">. We also </w:t>
      </w:r>
      <w:r w:rsidR="00C32204" w:rsidRPr="00CC52A1">
        <w:rPr>
          <w:color w:val="000000"/>
        </w:rPr>
        <w:t>find that</w:t>
      </w:r>
      <w:r w:rsidR="004612CB" w:rsidRPr="00CC52A1">
        <w:rPr>
          <w:color w:val="000000"/>
        </w:rPr>
        <w:t xml:space="preserve"> estimated</w:t>
      </w:r>
      <w:r w:rsidR="007762E4">
        <w:rPr>
          <w:color w:val="000000"/>
        </w:rPr>
        <w:t xml:space="preserve"> likelihoods of detection</w:t>
      </w:r>
      <w:r w:rsidR="00C32204" w:rsidRPr="00CC52A1">
        <w:rPr>
          <w:color w:val="000000"/>
        </w:rPr>
        <w:t xml:space="preserve"> </w:t>
      </w:r>
      <w:r w:rsidR="00940271" w:rsidRPr="00CC52A1">
        <w:rPr>
          <w:iCs/>
          <w:color w:val="000000"/>
        </w:rPr>
        <w:t xml:space="preserve">are similar for all pathogens. </w:t>
      </w:r>
      <w:r w:rsidR="00E763A1" w:rsidRPr="00CC52A1">
        <w:rPr>
          <w:color w:val="000000"/>
        </w:rPr>
        <w:t xml:space="preserve">This work highlights how fine-scale patient data can support inference of </w:t>
      </w:r>
      <w:r w:rsidR="003C01A7">
        <w:rPr>
          <w:color w:val="000000"/>
        </w:rPr>
        <w:t xml:space="preserve">the </w:t>
      </w:r>
      <w:r w:rsidR="00E763A1" w:rsidRPr="00CC52A1">
        <w:rPr>
          <w:color w:val="000000"/>
        </w:rPr>
        <w:t>epidemiological properties of micro</w:t>
      </w:r>
      <w:r w:rsidR="00556B98" w:rsidRPr="00CC52A1">
        <w:rPr>
          <w:color w:val="000000"/>
        </w:rPr>
        <w:t>-</w:t>
      </w:r>
      <w:r w:rsidR="00E763A1" w:rsidRPr="00CC52A1">
        <w:rPr>
          <w:color w:val="000000"/>
        </w:rPr>
        <w:t xml:space="preserve">organisms and how hospital traffic, patient contact and surveillance determine epidemiological features. </w:t>
      </w:r>
      <w:r w:rsidR="00DE40F4" w:rsidRPr="00CC52A1">
        <w:rPr>
          <w:color w:val="000000"/>
        </w:rPr>
        <w:t xml:space="preserve">Evaluation of the </w:t>
      </w:r>
      <w:r w:rsidR="001E3EF1" w:rsidRPr="00CC52A1">
        <w:rPr>
          <w:color w:val="000000"/>
        </w:rPr>
        <w:t xml:space="preserve">surveillance </w:t>
      </w:r>
      <w:r w:rsidR="00DE40F4" w:rsidRPr="00CC52A1">
        <w:rPr>
          <w:color w:val="000000"/>
        </w:rPr>
        <w:t xml:space="preserve">and transmission potential for different </w:t>
      </w:r>
      <w:r w:rsidR="00496FEB" w:rsidRPr="00CC52A1">
        <w:rPr>
          <w:color w:val="000000"/>
        </w:rPr>
        <w:t xml:space="preserve">pathogens </w:t>
      </w:r>
      <w:r w:rsidR="00DE40F4" w:rsidRPr="00CC52A1">
        <w:rPr>
          <w:color w:val="000000"/>
        </w:rPr>
        <w:t>could ultimately support the development of in-hospital control measures</w:t>
      </w:r>
      <w:r w:rsidR="003C01A7">
        <w:rPr>
          <w:color w:val="000000"/>
        </w:rPr>
        <w:t>,</w:t>
      </w:r>
      <w:r w:rsidR="00DE40F4" w:rsidRPr="00CC52A1">
        <w:rPr>
          <w:color w:val="000000"/>
        </w:rPr>
        <w:t xml:space="preserve"> </w:t>
      </w:r>
      <w:r w:rsidR="0085578E" w:rsidRPr="00CC52A1">
        <w:rPr>
          <w:color w:val="000000"/>
        </w:rPr>
        <w:t xml:space="preserve">as well as </w:t>
      </w:r>
      <w:r w:rsidR="00873962">
        <w:rPr>
          <w:color w:val="000000"/>
        </w:rPr>
        <w:t xml:space="preserve">the </w:t>
      </w:r>
      <w:r w:rsidR="0085578E" w:rsidRPr="00CC52A1">
        <w:rPr>
          <w:color w:val="000000"/>
        </w:rPr>
        <w:t>design of surveillance strategies</w:t>
      </w:r>
      <w:r w:rsidR="00DE40F4" w:rsidRPr="00CC52A1">
        <w:rPr>
          <w:color w:val="000000"/>
        </w:rPr>
        <w:t>.</w:t>
      </w:r>
    </w:p>
    <w:p w14:paraId="2A72CFB6" w14:textId="77777777" w:rsidR="00980C22" w:rsidRPr="00CC52A1" w:rsidRDefault="00980C22" w:rsidP="00C7620C">
      <w:pPr>
        <w:keepNext/>
        <w:pBdr>
          <w:top w:val="nil"/>
          <w:left w:val="nil"/>
          <w:bottom w:val="nil"/>
          <w:right w:val="nil"/>
          <w:between w:val="nil"/>
        </w:pBdr>
        <w:spacing w:before="240" w:after="60"/>
        <w:contextualSpacing/>
        <w:rPr>
          <w:color w:val="000000"/>
        </w:rPr>
      </w:pPr>
    </w:p>
    <w:p w14:paraId="35D172CF" w14:textId="4386AF32" w:rsidR="008668D0" w:rsidRPr="00CC52A1" w:rsidRDefault="00E6133D" w:rsidP="00B37ECB">
      <w:pPr>
        <w:keepNext/>
        <w:pBdr>
          <w:top w:val="nil"/>
          <w:left w:val="nil"/>
          <w:bottom w:val="nil"/>
          <w:right w:val="nil"/>
          <w:between w:val="nil"/>
        </w:pBdr>
        <w:spacing w:before="240" w:after="60"/>
        <w:contextualSpacing/>
        <w:rPr>
          <w:b/>
          <w:color w:val="000000"/>
        </w:rPr>
      </w:pPr>
      <w:r w:rsidRPr="00CC52A1">
        <w:rPr>
          <w:b/>
          <w:color w:val="000000"/>
        </w:rPr>
        <w:t>Main Text</w:t>
      </w:r>
      <w:r w:rsidR="008668D0" w:rsidRPr="00CC52A1">
        <w:rPr>
          <w:b/>
          <w:color w:val="000000"/>
        </w:rPr>
        <w:t>:</w:t>
      </w:r>
    </w:p>
    <w:p w14:paraId="2E1ACFB2" w14:textId="77777777" w:rsidR="00177987" w:rsidRPr="00CC52A1" w:rsidRDefault="00177987" w:rsidP="00C7620C">
      <w:pPr>
        <w:keepNext/>
        <w:pBdr>
          <w:top w:val="nil"/>
          <w:left w:val="nil"/>
          <w:bottom w:val="nil"/>
          <w:right w:val="nil"/>
          <w:between w:val="nil"/>
        </w:pBdr>
        <w:spacing w:before="240" w:after="60"/>
        <w:contextualSpacing/>
        <w:rPr>
          <w:b/>
          <w:color w:val="000000"/>
        </w:rPr>
      </w:pPr>
    </w:p>
    <w:p w14:paraId="20EDAD5C" w14:textId="49908D33" w:rsidR="00A36349" w:rsidRPr="00CC52A1" w:rsidRDefault="00123FDA" w:rsidP="002F448A">
      <w:pPr>
        <w:keepNext/>
        <w:pBdr>
          <w:top w:val="nil"/>
          <w:left w:val="nil"/>
          <w:bottom w:val="nil"/>
          <w:right w:val="nil"/>
          <w:between w:val="nil"/>
        </w:pBdr>
        <w:spacing w:before="240" w:after="60"/>
        <w:contextualSpacing/>
      </w:pPr>
      <w:r w:rsidRPr="00CC52A1">
        <w:rPr>
          <w:b/>
          <w:color w:val="000000"/>
        </w:rPr>
        <w:t>I</w:t>
      </w:r>
      <w:r w:rsidR="00930565" w:rsidRPr="00CC52A1">
        <w:rPr>
          <w:b/>
          <w:color w:val="000000"/>
        </w:rPr>
        <w:t>ntroduction</w:t>
      </w:r>
    </w:p>
    <w:p w14:paraId="49F061F3" w14:textId="77777777" w:rsidR="00A36349" w:rsidRPr="00CC52A1" w:rsidRDefault="00A36349" w:rsidP="00C7620C">
      <w:pPr>
        <w:jc w:val="both"/>
      </w:pPr>
    </w:p>
    <w:p w14:paraId="1FC150C9" w14:textId="0D0488AF" w:rsidR="00404474" w:rsidRDefault="00783286" w:rsidP="00C7620C">
      <w:pPr>
        <w:jc w:val="both"/>
      </w:pPr>
      <w:r w:rsidRPr="00CC52A1">
        <w:t>Antimicrobial resistance</w:t>
      </w:r>
      <w:r w:rsidR="009914B1" w:rsidRPr="00CC52A1">
        <w:t xml:space="preserve"> </w:t>
      </w:r>
      <w:commentRangeStart w:id="11"/>
      <w:commentRangeStart w:id="12"/>
      <w:r w:rsidR="009C49CA" w:rsidRPr="00CC52A1">
        <w:t>micro</w:t>
      </w:r>
      <w:r w:rsidR="000A4430" w:rsidRPr="00CC52A1">
        <w:t>-</w:t>
      </w:r>
      <w:r w:rsidR="009914B1" w:rsidRPr="00CC52A1">
        <w:t>organisms</w:t>
      </w:r>
      <w:r w:rsidR="005E4095" w:rsidRPr="00CC52A1">
        <w:t xml:space="preserve"> </w:t>
      </w:r>
      <w:commentRangeEnd w:id="11"/>
      <w:r w:rsidR="00C32204" w:rsidRPr="00CC52A1">
        <w:rPr>
          <w:rStyle w:val="CommentReference"/>
          <w:sz w:val="24"/>
          <w:szCs w:val="24"/>
        </w:rPr>
        <w:commentReference w:id="11"/>
      </w:r>
      <w:commentRangeEnd w:id="12"/>
      <w:r w:rsidR="0038423D" w:rsidRPr="00CC52A1">
        <w:rPr>
          <w:rStyle w:val="CommentReference"/>
          <w:sz w:val="24"/>
          <w:szCs w:val="24"/>
        </w:rPr>
        <w:commentReference w:id="12"/>
      </w:r>
      <w:r w:rsidR="005E4095" w:rsidRPr="00CC52A1">
        <w:t>(A</w:t>
      </w:r>
      <w:r w:rsidR="00BA6BAA" w:rsidRPr="00CC52A1">
        <w:t>M</w:t>
      </w:r>
      <w:r w:rsidR="005E4095" w:rsidRPr="00CC52A1">
        <w:t>R</w:t>
      </w:r>
      <w:r w:rsidR="003B4542" w:rsidRPr="00CC52A1">
        <w:t>O</w:t>
      </w:r>
      <w:r w:rsidR="005E4095" w:rsidRPr="00CC52A1">
        <w:t xml:space="preserve">) </w:t>
      </w:r>
      <w:r w:rsidR="009914B1" w:rsidRPr="00CC52A1">
        <w:t>are</w:t>
      </w:r>
      <w:r w:rsidR="005E4095" w:rsidRPr="00CC52A1">
        <w:t xml:space="preserve"> a major threat to human health worldwide and </w:t>
      </w:r>
      <w:r w:rsidR="003C01A7">
        <w:t>have</w:t>
      </w:r>
      <w:r w:rsidR="003C01A7" w:rsidRPr="00CC52A1">
        <w:t xml:space="preserve"> </w:t>
      </w:r>
      <w:r w:rsidR="005E4095" w:rsidRPr="00CC52A1">
        <w:t xml:space="preserve">emerged as one of the leading public </w:t>
      </w:r>
      <w:r w:rsidR="003C01A7">
        <w:t xml:space="preserve">health </w:t>
      </w:r>
      <w:r w:rsidR="005E4095" w:rsidRPr="00CC52A1">
        <w:t>threats of the 21</w:t>
      </w:r>
      <w:r w:rsidR="005E4095" w:rsidRPr="00CC52A1">
        <w:rPr>
          <w:vertAlign w:val="superscript"/>
        </w:rPr>
        <w:t xml:space="preserve">st  </w:t>
      </w:r>
      <w:r w:rsidR="005E4095" w:rsidRPr="00CC52A1">
        <w:t xml:space="preserve">century </w:t>
      </w:r>
      <w:r w:rsidR="005E4095" w:rsidRPr="00CC52A1">
        <w:fldChar w:fldCharType="begin"/>
      </w:r>
      <w:r w:rsidR="00990572" w:rsidRPr="00CC52A1">
        <w:instrText xml:space="preserve"> ADDIN ZOTERO_ITEM CSL_CITATION {"citationID":"QD7zkWP0","properties":{"formattedCitation":"{\\i{}(1)}","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C52A1">
        <w:fldChar w:fldCharType="separate"/>
      </w:r>
      <w:r w:rsidR="00990572" w:rsidRPr="00CC52A1">
        <w:rPr>
          <w:i/>
          <w:iCs/>
          <w:lang w:val="en-GB"/>
        </w:rPr>
        <w:t>(1)</w:t>
      </w:r>
      <w:r w:rsidR="005E4095" w:rsidRPr="00CC52A1">
        <w:fldChar w:fldCharType="end"/>
      </w:r>
      <w:r w:rsidR="005E4095" w:rsidRPr="00CC52A1">
        <w:t>. An estimated 4.95 million deaths were associated with bacterial A</w:t>
      </w:r>
      <w:r w:rsidRPr="00CC52A1">
        <w:t>M</w:t>
      </w:r>
      <w:r w:rsidR="005E4095" w:rsidRPr="00CC52A1">
        <w:t>R</w:t>
      </w:r>
      <w:r w:rsidR="003C01A7">
        <w:t>O</w:t>
      </w:r>
      <w:r w:rsidR="005E4095" w:rsidRPr="00CC52A1">
        <w:t xml:space="preserve"> in 2019 globally, and mortality caused by </w:t>
      </w:r>
      <w:commentRangeStart w:id="13"/>
      <w:r w:rsidR="005E4095" w:rsidRPr="00CC52A1">
        <w:t>A</w:t>
      </w:r>
      <w:r w:rsidR="00BC7EEA" w:rsidRPr="00CC52A1">
        <w:t>M</w:t>
      </w:r>
      <w:r w:rsidR="005E4095" w:rsidRPr="00CC52A1">
        <w:t>R</w:t>
      </w:r>
      <w:r w:rsidR="003C01A7">
        <w:t>O</w:t>
      </w:r>
      <w:r w:rsidR="005E4095" w:rsidRPr="00CC52A1">
        <w:t xml:space="preserve"> </w:t>
      </w:r>
      <w:commentRangeEnd w:id="13"/>
      <w:r w:rsidR="00332C54" w:rsidRPr="00CC52A1">
        <w:rPr>
          <w:rStyle w:val="CommentReference"/>
          <w:sz w:val="24"/>
          <w:szCs w:val="24"/>
        </w:rPr>
        <w:commentReference w:id="13"/>
      </w:r>
      <w:r w:rsidR="005E4095" w:rsidRPr="00CC52A1">
        <w:t xml:space="preserve">is projected to reach 10 million by 2050 </w:t>
      </w:r>
      <w:r w:rsidR="005E4095" w:rsidRPr="00CC52A1">
        <w:fldChar w:fldCharType="begin"/>
      </w:r>
      <w:r w:rsidR="00990572" w:rsidRPr="00CC52A1">
        <w:instrText xml:space="preserve"> ADDIN ZOTERO_ITEM CSL_CITATION {"citationID":"223aOOxg","properties":{"formattedCitation":"{\\i{}(2)}","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C52A1">
        <w:fldChar w:fldCharType="separate"/>
      </w:r>
      <w:r w:rsidR="00990572" w:rsidRPr="00CC52A1">
        <w:rPr>
          <w:i/>
          <w:iCs/>
          <w:lang w:val="en-GB"/>
        </w:rPr>
        <w:t>(2)</w:t>
      </w:r>
      <w:r w:rsidR="005E4095" w:rsidRPr="00CC52A1">
        <w:fldChar w:fldCharType="end"/>
      </w:r>
      <w:r w:rsidR="005E4095" w:rsidRPr="00CC52A1">
        <w:t xml:space="preserve">. </w:t>
      </w:r>
      <w:commentRangeStart w:id="14"/>
      <w:commentRangeStart w:id="15"/>
      <w:r w:rsidR="005E4095" w:rsidRPr="00CC52A1">
        <w:t>Hospital-acquired (nosocomial) infections by</w:t>
      </w:r>
      <w:r w:rsidR="00010D7D" w:rsidRPr="00CC52A1">
        <w:t xml:space="preserve"> bacterial pathogens</w:t>
      </w:r>
      <w:r w:rsidR="003C01A7">
        <w:t>,</w:t>
      </w:r>
      <w:r w:rsidR="00010D7D" w:rsidRPr="00CC52A1">
        <w:t xml:space="preserve"> including those resistant to antibiotics</w:t>
      </w:r>
      <w:r w:rsidR="003C01A7">
        <w:t>,</w:t>
      </w:r>
      <w:r w:rsidR="00C36E3A" w:rsidRPr="00CC52A1">
        <w:t xml:space="preserve"> </w:t>
      </w:r>
      <w:r w:rsidR="005E4095" w:rsidRPr="00CC52A1">
        <w:t xml:space="preserve">are a major contributor to mortality, length of stay in hospital and </w:t>
      </w:r>
      <w:r w:rsidR="006D0030">
        <w:t>health-care-associated</w:t>
      </w:r>
      <w:r w:rsidR="005E4095" w:rsidRPr="00CC52A1">
        <w:t xml:space="preserve"> costs </w:t>
      </w:r>
      <w:commentRangeEnd w:id="14"/>
      <w:r w:rsidR="00556B98" w:rsidRPr="00CC52A1">
        <w:rPr>
          <w:rStyle w:val="CommentReference"/>
          <w:sz w:val="24"/>
          <w:szCs w:val="24"/>
        </w:rPr>
        <w:commentReference w:id="14"/>
      </w:r>
      <w:commentRangeEnd w:id="15"/>
      <w:r w:rsidR="00F23514" w:rsidRPr="00CC52A1">
        <w:rPr>
          <w:rStyle w:val="CommentReference"/>
          <w:sz w:val="24"/>
          <w:szCs w:val="24"/>
        </w:rPr>
        <w:commentReference w:id="15"/>
      </w:r>
      <w:r w:rsidR="005E4095" w:rsidRPr="00CC52A1">
        <w:fldChar w:fldCharType="begin"/>
      </w:r>
      <w:r w:rsidR="00990572" w:rsidRPr="00CC52A1">
        <w:instrText xml:space="preserve"> ADDIN ZOTERO_ITEM CSL_CITATION {"citationID":"6NRaqcZZ","properties":{"formattedCitation":"{\\i{}(2)}","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C52A1">
        <w:fldChar w:fldCharType="separate"/>
      </w:r>
      <w:r w:rsidR="00990572" w:rsidRPr="00CC52A1">
        <w:rPr>
          <w:i/>
          <w:iCs/>
          <w:lang w:val="en-GB"/>
        </w:rPr>
        <w:t>(2)</w:t>
      </w:r>
      <w:r w:rsidR="005E4095" w:rsidRPr="00CC52A1">
        <w:fldChar w:fldCharType="end"/>
      </w:r>
      <w:r w:rsidR="005E4095" w:rsidRPr="00CC52A1">
        <w:t>.</w:t>
      </w:r>
      <w:r w:rsidR="000C64A8" w:rsidRPr="00CC52A1">
        <w:t xml:space="preserve"> </w:t>
      </w:r>
    </w:p>
    <w:p w14:paraId="4BB6CBFE" w14:textId="77777777" w:rsidR="00404474" w:rsidRDefault="00404474" w:rsidP="00C7620C">
      <w:pPr>
        <w:jc w:val="both"/>
      </w:pPr>
    </w:p>
    <w:p w14:paraId="72C23C5D" w14:textId="231C9831" w:rsidR="002876C6" w:rsidRPr="00CC52A1" w:rsidRDefault="005E4095" w:rsidP="00C7620C">
      <w:pPr>
        <w:jc w:val="both"/>
      </w:pPr>
      <w:r w:rsidRPr="00CC52A1">
        <w:t>Understanding the burden</w:t>
      </w:r>
      <w:r w:rsidR="000E17B8">
        <w:t xml:space="preserve">, </w:t>
      </w:r>
      <w:r w:rsidRPr="00CC52A1">
        <w:t>spread</w:t>
      </w:r>
      <w:r w:rsidR="000E17B8">
        <w:t xml:space="preserve"> and detection</w:t>
      </w:r>
      <w:r w:rsidRPr="00CC52A1">
        <w:t xml:space="preserve"> of </w:t>
      </w:r>
      <w:r w:rsidR="00D370BD" w:rsidRPr="00CC52A1">
        <w:t>A</w:t>
      </w:r>
      <w:r w:rsidR="00AA5E18" w:rsidRPr="00CC52A1">
        <w:t>M</w:t>
      </w:r>
      <w:r w:rsidR="00D370BD" w:rsidRPr="00CC52A1">
        <w:t>R pathogens</w:t>
      </w:r>
      <w:r w:rsidRPr="00CC52A1">
        <w:t>, and micro</w:t>
      </w:r>
      <w:r w:rsidR="009A7F4F" w:rsidRPr="00CC52A1">
        <w:t>-</w:t>
      </w:r>
      <w:r w:rsidRPr="00CC52A1">
        <w:t>organisms in general, within hospital settings, is critical for effective control planning</w:t>
      </w:r>
      <w:r w:rsidR="0067565D" w:rsidRPr="00CC52A1">
        <w:t xml:space="preserve"> and </w:t>
      </w:r>
      <w:r w:rsidR="00D07068" w:rsidRPr="00CC52A1">
        <w:t>des</w:t>
      </w:r>
      <w:r w:rsidR="004E4A36" w:rsidRPr="00CC52A1">
        <w:t>i</w:t>
      </w:r>
      <w:r w:rsidR="00D07068" w:rsidRPr="00CC52A1">
        <w:t>g</w:t>
      </w:r>
      <w:r w:rsidR="004E4A36" w:rsidRPr="00CC52A1">
        <w:t>n</w:t>
      </w:r>
      <w:r w:rsidR="00D07068" w:rsidRPr="00CC52A1">
        <w:t xml:space="preserve"> of </w:t>
      </w:r>
      <w:r w:rsidR="0067565D" w:rsidRPr="00CC52A1">
        <w:t>testing/culture protocols</w:t>
      </w:r>
      <w:r w:rsidR="00B21636" w:rsidRPr="00CC52A1">
        <w:t>.</w:t>
      </w:r>
      <w:r w:rsidR="00503404">
        <w:t xml:space="preserve"> </w:t>
      </w:r>
      <w:r w:rsidR="00B21636" w:rsidRPr="00CC52A1">
        <w:t>Q</w:t>
      </w:r>
      <w:r w:rsidRPr="00CC52A1">
        <w:t xml:space="preserve">uantification of </w:t>
      </w:r>
      <w:r w:rsidR="003C01A7">
        <w:t>the epidemiological</w:t>
      </w:r>
      <w:r w:rsidR="003C01A7" w:rsidRPr="00CC52A1">
        <w:t xml:space="preserve"> </w:t>
      </w:r>
      <w:r w:rsidRPr="00CC52A1">
        <w:t>characteristics</w:t>
      </w:r>
      <w:r w:rsidR="003C01A7">
        <w:t xml:space="preserve"> of these pathogens</w:t>
      </w:r>
      <w:r w:rsidRPr="00CC52A1">
        <w:t xml:space="preserve"> remains challenging due to limited observation of </w:t>
      </w:r>
      <w:r w:rsidR="004737A3" w:rsidRPr="00CC52A1">
        <w:t>micro</w:t>
      </w:r>
      <w:r w:rsidR="00024B0E" w:rsidRPr="00CC52A1">
        <w:t>-</w:t>
      </w:r>
      <w:r w:rsidR="004737A3" w:rsidRPr="00CC52A1">
        <w:t>organism</w:t>
      </w:r>
      <w:r w:rsidR="008307A7" w:rsidRPr="00CC52A1">
        <w:t>s</w:t>
      </w:r>
      <w:r w:rsidRPr="00CC52A1">
        <w:t xml:space="preserve"> carriage</w:t>
      </w:r>
      <w:r w:rsidR="004E5C12" w:rsidRPr="00CC52A1">
        <w:t>,</w:t>
      </w:r>
      <w:r w:rsidRPr="00CC52A1">
        <w:t xml:space="preserve"> difficulty assessing interventions in real-world </w:t>
      </w:r>
      <w:r w:rsidR="008307A7" w:rsidRPr="00CC52A1">
        <w:t xml:space="preserve">hospital </w:t>
      </w:r>
      <w:r w:rsidRPr="00CC52A1">
        <w:t>settings</w:t>
      </w:r>
      <w:r w:rsidR="004E5C12" w:rsidRPr="00CC52A1">
        <w:t xml:space="preserve"> and </w:t>
      </w:r>
      <w:r w:rsidR="000A5327" w:rsidRPr="00CC52A1">
        <w:rPr>
          <w:color w:val="000000" w:themeColor="text1"/>
        </w:rPr>
        <w:t xml:space="preserve">incomplete understanding of </w:t>
      </w:r>
      <w:r w:rsidR="00F23514" w:rsidRPr="00CC52A1">
        <w:rPr>
          <w:color w:val="000000" w:themeColor="text1"/>
        </w:rPr>
        <w:t>underlying data generation processes</w:t>
      </w:r>
      <w:r w:rsidR="00742AFF" w:rsidRPr="00CC52A1">
        <w:rPr>
          <w:color w:val="000000" w:themeColor="text1"/>
        </w:rPr>
        <w:t xml:space="preserve"> </w:t>
      </w:r>
      <w:r w:rsidRPr="00CC52A1">
        <w:fldChar w:fldCharType="begin"/>
      </w:r>
      <w:r w:rsidR="00990572" w:rsidRPr="00CC52A1">
        <w:instrText xml:space="preserve"> ADDIN ZOTERO_ITEM CSL_CITATION {"citationID":"a1r8ejqcbmf","properties":{"formattedCitation":"{\\i{}(3\\uc0\\u8211{}5)}","plainCitation":"(3–5)","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locator":"-","label":"page"},{"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schema":"https://github.com/citation-style-language/schema/raw/master/csl-citation.json"} </w:instrText>
      </w:r>
      <w:r w:rsidRPr="00CC52A1">
        <w:fldChar w:fldCharType="separate"/>
      </w:r>
      <w:r w:rsidR="00990572" w:rsidRPr="00CC52A1">
        <w:rPr>
          <w:i/>
          <w:iCs/>
          <w:lang w:val="en-GB"/>
        </w:rPr>
        <w:t>(3–5)</w:t>
      </w:r>
      <w:r w:rsidRPr="00CC52A1">
        <w:fldChar w:fldCharType="end"/>
      </w:r>
      <w:r w:rsidRPr="00CC52A1">
        <w:t>.</w:t>
      </w:r>
    </w:p>
    <w:p w14:paraId="129B0869" w14:textId="65115019" w:rsidR="00BD2D9C" w:rsidRPr="00CC52A1" w:rsidRDefault="00BD2D9C" w:rsidP="00C7620C">
      <w:pPr>
        <w:tabs>
          <w:tab w:val="left" w:pos="3634"/>
        </w:tabs>
        <w:jc w:val="both"/>
        <w:rPr>
          <w:color w:val="FF0000"/>
        </w:rPr>
      </w:pPr>
    </w:p>
    <w:p w14:paraId="2649471D" w14:textId="107F92DA" w:rsidR="004033B5" w:rsidRPr="00CC52A1" w:rsidRDefault="005E4095" w:rsidP="00C7620C">
      <w:pPr>
        <w:jc w:val="both"/>
      </w:pPr>
      <w:r w:rsidRPr="00CC52A1">
        <w:t>To circumvent these difficulties, mathematical models have been applied to</w:t>
      </w:r>
      <w:r w:rsidR="004A63F7" w:rsidRPr="00CC52A1">
        <w:t xml:space="preserve"> </w:t>
      </w:r>
      <w:r w:rsidRPr="00CC52A1">
        <w:t xml:space="preserve">study </w:t>
      </w:r>
      <w:r w:rsidR="004A63F7" w:rsidRPr="00CC52A1">
        <w:t>pathogen transmission</w:t>
      </w:r>
      <w:r w:rsidRPr="00CC52A1">
        <w:t xml:space="preserve"> in hospital settings</w:t>
      </w:r>
      <w:r w:rsidR="00E737CB" w:rsidRPr="00CC52A1">
        <w:t>, to quantify and understand the relative roles of different routes of transmission</w:t>
      </w:r>
      <w:r w:rsidR="00C41CA2" w:rsidRPr="00CC52A1">
        <w:t xml:space="preserve"> </w:t>
      </w:r>
      <w:r w:rsidR="00C41CA2" w:rsidRPr="00CC52A1">
        <w:fldChar w:fldCharType="begin"/>
      </w:r>
      <w:r w:rsidR="00990572" w:rsidRPr="00CC52A1">
        <w:instrText xml:space="preserve"> ADDIN ZOTERO_ITEM CSL_CITATION {"citationID":"a1jm9uapbeu","properties":{"formattedCitation":"{\\i{}(4)}","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C41CA2" w:rsidRPr="00CC52A1">
        <w:fldChar w:fldCharType="separate"/>
      </w:r>
      <w:r w:rsidR="00990572" w:rsidRPr="00CC52A1">
        <w:rPr>
          <w:i/>
          <w:iCs/>
          <w:lang w:val="en-GB"/>
        </w:rPr>
        <w:t>(4)</w:t>
      </w:r>
      <w:r w:rsidR="00C41CA2" w:rsidRPr="00CC52A1">
        <w:fldChar w:fldCharType="end"/>
      </w:r>
      <w:r w:rsidR="005204A8" w:rsidRPr="00CC52A1">
        <w:t>, and</w:t>
      </w:r>
      <w:r w:rsidR="00E737CB" w:rsidRPr="00CC52A1">
        <w:t xml:space="preserve"> to characterize the </w:t>
      </w:r>
      <w:r w:rsidR="00184896">
        <w:t>hospital conditions and settings that</w:t>
      </w:r>
      <w:r w:rsidR="00E737CB" w:rsidRPr="00CC52A1">
        <w:t xml:space="preserve"> sustain transmission of both resistant and sensitive strains </w:t>
      </w:r>
      <w:r w:rsidR="00C41CA2" w:rsidRPr="00CC52A1">
        <w:fldChar w:fldCharType="begin"/>
      </w:r>
      <w:r w:rsidR="00990572" w:rsidRPr="00CC52A1">
        <w:instrText xml:space="preserve"> ADDIN ZOTERO_ITEM CSL_CITATION {"citationID":"a1lrgn11abe","properties":{"formattedCitation":"{\\i{}(6)}","plainCitation":"(6)","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00C41CA2" w:rsidRPr="00CC52A1">
        <w:fldChar w:fldCharType="separate"/>
      </w:r>
      <w:r w:rsidR="00990572" w:rsidRPr="00CC52A1">
        <w:rPr>
          <w:i/>
          <w:iCs/>
          <w:lang w:val="en-GB"/>
        </w:rPr>
        <w:t>(6)</w:t>
      </w:r>
      <w:r w:rsidR="00C41CA2" w:rsidRPr="00CC52A1">
        <w:fldChar w:fldCharType="end"/>
      </w:r>
      <w:r w:rsidR="00880D1C" w:rsidRPr="00CC52A1">
        <w:t>.</w:t>
      </w:r>
      <w:r w:rsidR="00170C7C" w:rsidRPr="00CC52A1">
        <w:t xml:space="preserve"> </w:t>
      </w:r>
      <w:r w:rsidR="004C49A2" w:rsidRPr="00CC52A1">
        <w:t xml:space="preserve">In the context of </w:t>
      </w:r>
      <w:r w:rsidR="009706EC" w:rsidRPr="00CC52A1">
        <w:t>AMRO</w:t>
      </w:r>
      <w:r w:rsidR="0031480A" w:rsidRPr="00CC52A1">
        <w:t xml:space="preserve">, </w:t>
      </w:r>
      <w:r w:rsidR="00E737CB" w:rsidRPr="00CC52A1">
        <w:t xml:space="preserve">theory </w:t>
      </w:r>
      <w:r w:rsidR="00FF04E2" w:rsidRPr="00CC52A1">
        <w:t>has</w:t>
      </w:r>
      <w:r w:rsidRPr="00CC52A1">
        <w:t xml:space="preserve"> been used to understand the emergence of resistance and its interplay with community-acquired infection</w:t>
      </w:r>
      <w:r w:rsidR="00B2303E" w:rsidRPr="00CC52A1">
        <w:t>s</w:t>
      </w:r>
      <w:r w:rsidRPr="00CC52A1">
        <w:t xml:space="preserve"> </w:t>
      </w:r>
      <w:r w:rsidRPr="00CC52A1">
        <w:fldChar w:fldCharType="begin"/>
      </w:r>
      <w:r w:rsidR="00990572" w:rsidRPr="00CC52A1">
        <w:instrText xml:space="preserve"> ADDIN ZOTERO_ITEM CSL_CITATION {"citationID":"a1jscjvms4s","properties":{"formattedCitation":"{\\i{}(7, 8)}","plainCitation":"(7, 8)","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Pr="00CC52A1">
        <w:fldChar w:fldCharType="separate"/>
      </w:r>
      <w:r w:rsidR="00990572" w:rsidRPr="00CC52A1">
        <w:rPr>
          <w:i/>
          <w:iCs/>
          <w:lang w:val="en-GB"/>
        </w:rPr>
        <w:t>(7, 8)</w:t>
      </w:r>
      <w:r w:rsidRPr="00CC52A1">
        <w:fldChar w:fldCharType="end"/>
      </w:r>
      <w:r w:rsidRPr="00CC52A1">
        <w:t xml:space="preserve">, to evaluate antibiotic treatment protocols </w:t>
      </w:r>
      <w:r w:rsidRPr="00CC52A1">
        <w:fldChar w:fldCharType="begin"/>
      </w:r>
      <w:r w:rsidR="00990572" w:rsidRPr="00CC52A1">
        <w:instrText xml:space="preserve"> ADDIN ZOTERO_ITEM CSL_CITATION {"citationID":"r3HeQLSX","properties":{"formattedCitation":"{\\i{}(9)}","plainCitation":"(9)","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C52A1">
        <w:fldChar w:fldCharType="separate"/>
      </w:r>
      <w:r w:rsidR="00990572" w:rsidRPr="00CC52A1">
        <w:rPr>
          <w:i/>
          <w:iCs/>
          <w:lang w:val="en-GB"/>
        </w:rPr>
        <w:t>(9)</w:t>
      </w:r>
      <w:r w:rsidRPr="00CC52A1">
        <w:fldChar w:fldCharType="end"/>
      </w:r>
      <w:r w:rsidRPr="00CC52A1">
        <w:t xml:space="preserve">, to assess control measures to reduce nosocomial transmission </w:t>
      </w:r>
      <w:r w:rsidRPr="00CC52A1">
        <w:fldChar w:fldCharType="begin"/>
      </w:r>
      <w:r w:rsidR="00990572" w:rsidRPr="00CC52A1">
        <w:instrText xml:space="preserve"> ADDIN ZOTERO_ITEM CSL_CITATION {"citationID":"dxvu5D9Z","properties":{"formattedCitation":"{\\i{}(6, 10\\uc0\\u8211{}13)}","plainCitation":"(6, 10–13)","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C52A1">
        <w:fldChar w:fldCharType="separate"/>
      </w:r>
      <w:r w:rsidR="00990572" w:rsidRPr="00CC52A1">
        <w:rPr>
          <w:i/>
          <w:iCs/>
          <w:lang w:val="en-GB"/>
        </w:rPr>
        <w:t>(6, 10–13)</w:t>
      </w:r>
      <w:r w:rsidRPr="00CC52A1">
        <w:fldChar w:fldCharType="end"/>
      </w:r>
      <w:r w:rsidR="00FA47FB" w:rsidRPr="00CC52A1">
        <w:t xml:space="preserve">. More </w:t>
      </w:r>
      <w:r w:rsidR="004033B5" w:rsidRPr="00CC52A1">
        <w:t>recently</w:t>
      </w:r>
      <w:r w:rsidR="00FA47FB" w:rsidRPr="00CC52A1">
        <w:t>, models have been used</w:t>
      </w:r>
      <w:r w:rsidR="004033B5" w:rsidRPr="00CC52A1">
        <w:t xml:space="preserve"> in </w:t>
      </w:r>
      <w:r w:rsidR="00184896">
        <w:t>conjunction</w:t>
      </w:r>
      <w:r w:rsidR="00184896" w:rsidRPr="00CC52A1">
        <w:t xml:space="preserve"> </w:t>
      </w:r>
      <w:r w:rsidR="004033B5" w:rsidRPr="00CC52A1">
        <w:t xml:space="preserve">with empirical observations to assess the role of competition </w:t>
      </w:r>
      <w:r w:rsidR="00184896">
        <w:t>among</w:t>
      </w:r>
      <w:r w:rsidR="00184896" w:rsidRPr="00CC52A1">
        <w:t xml:space="preserve"> </w:t>
      </w:r>
      <w:r w:rsidR="004033B5" w:rsidRPr="00CC52A1">
        <w:t>different strains between</w:t>
      </w:r>
      <w:r w:rsidR="00184896">
        <w:t xml:space="preserve"> </w:t>
      </w:r>
      <w:r w:rsidR="004033B5" w:rsidRPr="00CC52A1">
        <w:t>host</w:t>
      </w:r>
      <w:r w:rsidR="00184896">
        <w:t>s</w:t>
      </w:r>
      <w:r w:rsidR="004033B5" w:rsidRPr="00CC52A1">
        <w:t xml:space="preserve"> and the role of within</w:t>
      </w:r>
      <w:r w:rsidR="009D0C12" w:rsidRPr="00CC52A1">
        <w:t>-</w:t>
      </w:r>
      <w:r w:rsidR="004033B5" w:rsidRPr="00CC52A1">
        <w:t xml:space="preserve">host microbiome pathogen interactions </w:t>
      </w:r>
      <w:r w:rsidR="004033B5" w:rsidRPr="00CC52A1">
        <w:fldChar w:fldCharType="begin"/>
      </w:r>
      <w:r w:rsidR="00990572" w:rsidRPr="00CC52A1">
        <w:instrText xml:space="preserve"> ADDIN ZOTERO_ITEM CSL_CITATION {"citationID":"a2qanuomr2r","properties":{"formattedCitation":"{\\i{}(14)}","plainCitation":"(14)","noteIndex":0},"citationItems":[{"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schema":"https://github.com/citation-style-language/schema/raw/master/csl-citation.json"} </w:instrText>
      </w:r>
      <w:r w:rsidR="004033B5" w:rsidRPr="00CC52A1">
        <w:fldChar w:fldCharType="separate"/>
      </w:r>
      <w:r w:rsidR="00990572" w:rsidRPr="00CC52A1">
        <w:rPr>
          <w:i/>
          <w:iCs/>
          <w:lang w:val="en-GB"/>
        </w:rPr>
        <w:t>(14)</w:t>
      </w:r>
      <w:r w:rsidR="004033B5" w:rsidRPr="00CC52A1">
        <w:fldChar w:fldCharType="end"/>
      </w:r>
      <w:r w:rsidR="0044630F" w:rsidRPr="00CC52A1">
        <w:t>.</w:t>
      </w:r>
    </w:p>
    <w:p w14:paraId="04703266" w14:textId="77777777" w:rsidR="00BD2D9C" w:rsidRPr="00CC52A1" w:rsidRDefault="00BD2D9C" w:rsidP="00C7620C">
      <w:pPr>
        <w:jc w:val="both"/>
      </w:pPr>
    </w:p>
    <w:p w14:paraId="005C9C4F" w14:textId="58362E7A" w:rsidR="00464035" w:rsidRPr="00CC52A1" w:rsidRDefault="004A53F5" w:rsidP="003A1B38">
      <w:pPr>
        <w:jc w:val="both"/>
      </w:pPr>
      <w:commentRangeStart w:id="16"/>
      <w:commentRangeStart w:id="17"/>
      <w:commentRangeEnd w:id="16"/>
      <w:r w:rsidRPr="00CC52A1">
        <w:rPr>
          <w:rStyle w:val="CommentReference"/>
          <w:sz w:val="24"/>
          <w:szCs w:val="24"/>
        </w:rPr>
        <w:commentReference w:id="16"/>
      </w:r>
      <w:commentRangeEnd w:id="17"/>
      <w:r w:rsidR="008D0983" w:rsidRPr="00CC52A1">
        <w:rPr>
          <w:rStyle w:val="CommentReference"/>
          <w:sz w:val="24"/>
          <w:szCs w:val="24"/>
        </w:rPr>
        <w:commentReference w:id="17"/>
      </w:r>
      <w:r w:rsidR="009D1144" w:rsidRPr="00CC52A1">
        <w:t>M</w:t>
      </w:r>
      <w:r w:rsidR="005E4095" w:rsidRPr="00CC52A1">
        <w:t>ost existing modeling studies focus</w:t>
      </w:r>
      <w:r w:rsidR="00A56BC0" w:rsidRPr="00CC52A1">
        <w:t xml:space="preserve"> on general theoretical </w:t>
      </w:r>
      <w:r w:rsidR="00321B8A" w:rsidRPr="00CC52A1">
        <w:t>frameworks</w:t>
      </w:r>
      <w:r w:rsidR="00A56BC0" w:rsidRPr="00CC52A1">
        <w:t xml:space="preserve"> of </w:t>
      </w:r>
      <w:r w:rsidR="00D95291" w:rsidRPr="00CC52A1">
        <w:t>AMR</w:t>
      </w:r>
      <w:r w:rsidR="00184896">
        <w:t>Os</w:t>
      </w:r>
      <w:r w:rsidR="00D95291" w:rsidRPr="00CC52A1">
        <w:t xml:space="preserve"> </w:t>
      </w:r>
      <w:commentRangeStart w:id="18"/>
      <w:r w:rsidR="00A56BC0" w:rsidRPr="00CC52A1">
        <w:fldChar w:fldCharType="begin"/>
      </w:r>
      <w:r w:rsidR="00990572" w:rsidRPr="00CC52A1">
        <w:instrText xml:space="preserve"> ADDIN ZOTERO_ITEM CSL_CITATION {"citationID":"a2bb2tuas8p","properties":{"formattedCitation":"{\\i{}(6\\uc0\\u8211{}9, 14\\uc0\\u8211{}18)}","plainCitation":"(6–9, 14–18)","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label":"page"},{"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label":"page"},{"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152,"uris":["http://zotero.org/users/9551388/items/UKA9FZCH"],"itemData":{"id":152,"type":"article-journal","abstract":"Healthcare-associated infections (HAIs) pose a significant burden to patient safety. Institutions can implement hospital infection control (HIC) measures to reduce the impact of HAIs. Since patients can carry pathogens between institutions, there is an economic incentive for hospitals to free ride on the HIC investments of other facilities. Subsidies for infection control by public health authorities could encourage regional spending on HIC. We develop coupled mathematical models of epidemiology and hospital behavior in a game-theoretic framework to investigate how hospitals may change spending behavior in response to subsidies. We demonstrate that under a limited budget, a dollar-for-dollar matching grant outperforms both a fixed-amount subsidy and a subsidy on uninfected patients in reducing the number of HAIs in a single institution. Additionally, when multiple hospitals serve a community, funding priority should go to the hospital with a lower transmission rate. Overall, subsidies incentivize HIC spending and reduce the overall prevalence of HAIs.","container-title":"Proceedings of the National Academy of Sciences","DOI":"10.1073/pnas.1812231116","ISSN":"0027-8424, 1091-6490","issue":"13","journalAbbreviation":"Proc Natl Acad Sci USA","language":"en","page":"6221-6225","source":"DOI.org (Crossref)","title":"Incentivizing hospital infection control","volume":"116","author":[{"family":"Drohan","given":"Sarah E."},{"family":"Levin","given":"Simon A."},{"family":"Grenfell","given":"Bryan T."},{"family":"Laxminarayan","given":"Ramanan"}],"issued":{"date-parts":[["2019",3,26]]}}},{"id":911,"uris":["http://zotero.org/users/9551388/items/AHEYRW7U"],"itemData":{"id":911,"type":"article-journal","abstract":"Antibiotic resistance, and in particular, multidrug resistance are public health concerns. Yet, there has been little theoretical work on the evolutionary dynamics of multidrug resistance (MDR). Here, we present a generic model of MDR inspired by two pervasive trends in resistance dynamics. The ﬁrst trend is the robust coexistence of antibiotic sensitivity and resistance in multiple bacterial species and for numerous antibiotics. The second is that resistance to diﬀerent antibiotics tends to be concentrated on the same strains, giving rise to high MDR frequencies. We argue that these two observations are linked: mechanisms that maintain coexistence also promote high MDR frequencies. This argument is based on the recognition that, in many of the most plausible models of coexistence, the coexistence-maintaining mechanism is fundamentally similar: either strain or host population structure stratiﬁes the pathogen population into sub-populations and introduces variation in the ﬁtness eﬀect of resistance between these sub-populations. We show that this model structure also gives rise to high MDR frequencies, because resistance against all antibiotics is concentrated in the sub-populations where the ﬁtness advantage gained from resistance is high. We test predictions from this model on two pneumococcal datasets and ﬁnd predicted trends are qualitatively consistent with those observed in data. This model provides a parsimonious explanation for the pervasiveness of high MDR frequencies and allows us to reconcile this trend with observed long-term stability in the prevalence of resistance.","language":"en","source":"Zotero","title":"Mechanisms that maintain coexistence of antibiotic sensitivity and resistance also promote high frequencies of multidrug resistance","author":[{"family":"Lehtinen","given":"Sonja"},{"family":"Blanquart","given":"Francois"},{"family":"Lipsitch","given":"Marc"},{"family":"Fraser","given":"Christophe"}]}}],"schema":"https://github.com/citation-style-language/schema/raw/master/csl-citation.json"} </w:instrText>
      </w:r>
      <w:r w:rsidR="00A56BC0" w:rsidRPr="00CC52A1">
        <w:fldChar w:fldCharType="separate"/>
      </w:r>
      <w:r w:rsidR="00990572" w:rsidRPr="00CC52A1">
        <w:rPr>
          <w:i/>
          <w:iCs/>
          <w:lang w:val="en-GB"/>
        </w:rPr>
        <w:t>(6–9, 14–18)</w:t>
      </w:r>
      <w:r w:rsidR="00A56BC0" w:rsidRPr="00CC52A1">
        <w:fldChar w:fldCharType="end"/>
      </w:r>
      <w:commentRangeEnd w:id="18"/>
      <w:r w:rsidR="00184896">
        <w:t xml:space="preserve">, </w:t>
      </w:r>
      <w:r w:rsidR="00192ED9" w:rsidRPr="00CC52A1">
        <w:rPr>
          <w:rStyle w:val="CommentReference"/>
          <w:sz w:val="24"/>
          <w:szCs w:val="24"/>
          <w:lang w:eastAsia="en-US"/>
        </w:rPr>
        <w:commentReference w:id="18"/>
      </w:r>
      <w:r w:rsidR="00CD62BF" w:rsidRPr="00CC52A1">
        <w:t>providing</w:t>
      </w:r>
      <w:r w:rsidR="00903A64" w:rsidRPr="00CC52A1">
        <w:t xml:space="preserve"> insights on possible </w:t>
      </w:r>
      <w:r w:rsidR="0088305A" w:rsidRPr="00CC52A1">
        <w:t>mechanisms</w:t>
      </w:r>
      <w:r w:rsidR="00903A64" w:rsidRPr="00CC52A1">
        <w:t xml:space="preserve"> behind transmission, </w:t>
      </w:r>
      <w:r w:rsidR="008D1F11" w:rsidRPr="00CC52A1">
        <w:t>co-existence</w:t>
      </w:r>
      <w:r w:rsidR="00903A64" w:rsidRPr="00CC52A1">
        <w:t xml:space="preserve"> and other </w:t>
      </w:r>
      <w:r w:rsidR="008D1F11" w:rsidRPr="00CC52A1">
        <w:t xml:space="preserve">processes </w:t>
      </w:r>
      <w:r w:rsidR="00903A64" w:rsidRPr="00CC52A1">
        <w:t xml:space="preserve">in the hospital settings. </w:t>
      </w:r>
      <w:r w:rsidR="00192ED9" w:rsidRPr="00CC52A1">
        <w:t>I</w:t>
      </w:r>
      <w:r w:rsidR="00E737CB" w:rsidRPr="00CC52A1">
        <w:t xml:space="preserve">nvestigations </w:t>
      </w:r>
      <w:r w:rsidR="0001617A" w:rsidRPr="00CC52A1">
        <w:t xml:space="preserve">using </w:t>
      </w:r>
      <w:r w:rsidR="00184896">
        <w:t>models combined with</w:t>
      </w:r>
      <w:r w:rsidR="00A56BC0" w:rsidRPr="00CC52A1">
        <w:t xml:space="preserve"> inference</w:t>
      </w:r>
      <w:r w:rsidR="00184896">
        <w:t xml:space="preserve"> methods</w:t>
      </w:r>
      <w:r w:rsidR="00871937" w:rsidRPr="00CC52A1">
        <w:t xml:space="preserve"> </w:t>
      </w:r>
      <w:r w:rsidR="00871937" w:rsidRPr="00CC52A1">
        <w:fldChar w:fldCharType="begin"/>
      </w:r>
      <w:r w:rsidR="00306258">
        <w:instrText xml:space="preserve"> ADDIN ZOTERO_ITEM CSL_CITATION {"citationID":"a1kdgsnupev","properties":{"formattedCitation":"{\\i{}(19)}","plainCitation":"(19)","noteIndex":0},"citationItems":[{"id":642,"uris":["http://zotero.org/users/9551388/items/NRHHGBEZ"],"itemData":{"id":642,"type":"article-journal","abstract":"Many domains of science have developed complex simulations to describe phenomena of interest. While these simulations provide high-fidelity models, they are poorly suited for inference and lead to challenging inverse problems. We review the rapidly developing field of simulation-based inference and identify the forces giving additional momentum to the field. Finally, we describe how the frontier is expanding so that a broad audience can appreciate the profound influence these developments may have on science.","container-title":"Proceedings of the National Academy of Sciences","DOI":"10.1073/pnas.1912789117","ISSN":"0027-8424, 1091-6490","issue":"48","journalAbbreviation":"Proc. Natl. Acad. Sci. U.S.A.","language":"en","page":"30055-30062","source":"DOI.org (Crossref)","title":"The frontier of simulation-based inference","volume":"117","author":[{"family":"Cranmer","given":"Kyle"},{"family":"Brehmer","given":"Johann"},{"family":"Louppe","given":"Gilles"}],"issued":{"date-parts":[["2020",12]]}}}],"schema":"https://github.com/citation-style-language/schema/raw/master/csl-citation.json"} </w:instrText>
      </w:r>
      <w:r w:rsidR="00871937" w:rsidRPr="00CC52A1">
        <w:fldChar w:fldCharType="separate"/>
      </w:r>
      <w:r w:rsidR="00306258" w:rsidRPr="00306258">
        <w:rPr>
          <w:i/>
          <w:iCs/>
          <w:lang w:val="en-GB"/>
        </w:rPr>
        <w:t>(19)</w:t>
      </w:r>
      <w:r w:rsidR="00871937" w:rsidRPr="00CC52A1">
        <w:fldChar w:fldCharType="end"/>
      </w:r>
      <w:r w:rsidR="00184896">
        <w:t>—model-inference systems—</w:t>
      </w:r>
      <w:r w:rsidR="00A56BC0" w:rsidRPr="00CC52A1">
        <w:t xml:space="preserve">usually </w:t>
      </w:r>
      <w:r w:rsidR="00184896">
        <w:t xml:space="preserve">have </w:t>
      </w:r>
      <w:r w:rsidR="00E43A4E" w:rsidRPr="00CC52A1">
        <w:t xml:space="preserve">focused </w:t>
      </w:r>
      <w:r w:rsidR="00E737CB" w:rsidRPr="00CC52A1">
        <w:t>on a</w:t>
      </w:r>
      <w:r w:rsidR="005E4095" w:rsidRPr="00CC52A1">
        <w:t xml:space="preserve"> single </w:t>
      </w:r>
      <w:r w:rsidR="0003636A" w:rsidRPr="00CC52A1">
        <w:t>pathogen</w:t>
      </w:r>
      <w:r w:rsidR="00341689" w:rsidRPr="00CC52A1">
        <w:t xml:space="preserve"> </w:t>
      </w:r>
      <w:r w:rsidR="005E4095" w:rsidRPr="00CC52A1">
        <w:t xml:space="preserve">of </w:t>
      </w:r>
      <w:r w:rsidR="003A1B38" w:rsidRPr="00CC52A1">
        <w:t>in</w:t>
      </w:r>
      <w:r w:rsidR="005E4095" w:rsidRPr="00CC52A1">
        <w:t>terest such as (MRSA)</w:t>
      </w:r>
      <w:r w:rsidR="000632D3" w:rsidRPr="00CC52A1">
        <w:t xml:space="preserve"> </w:t>
      </w:r>
      <w:r w:rsidR="000632D3" w:rsidRPr="00CC52A1">
        <w:fldChar w:fldCharType="begin"/>
      </w:r>
      <w:r w:rsidR="00306258">
        <w:instrText xml:space="preserve"> ADDIN ZOTERO_ITEM CSL_CITATION {"citationID":"a26e1sinie7","properties":{"formattedCitation":"{\\i{}(10, 13, 20, 21)}","plainCitation":"(10, 13, 20, 21)","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label":"page"},{"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0632D3" w:rsidRPr="00CC52A1">
        <w:fldChar w:fldCharType="separate"/>
      </w:r>
      <w:r w:rsidR="00306258" w:rsidRPr="00306258">
        <w:rPr>
          <w:i/>
          <w:iCs/>
          <w:lang w:val="en-GB"/>
        </w:rPr>
        <w:t>(10, 13, 20, 21)</w:t>
      </w:r>
      <w:r w:rsidR="000632D3" w:rsidRPr="00CC52A1">
        <w:fldChar w:fldCharType="end"/>
      </w:r>
      <w:r w:rsidR="00B10D1F" w:rsidRPr="00CC52A1">
        <w:t>,</w:t>
      </w:r>
      <w:r w:rsidR="005E4095" w:rsidRPr="00CC52A1">
        <w:t xml:space="preserve"> </w:t>
      </w:r>
      <w:r w:rsidR="000632D3" w:rsidRPr="00CC52A1">
        <w:rPr>
          <w:i/>
          <w:iCs/>
        </w:rPr>
        <w:t>P</w:t>
      </w:r>
      <w:r w:rsidR="005E4095" w:rsidRPr="00CC52A1">
        <w:rPr>
          <w:i/>
          <w:iCs/>
        </w:rPr>
        <w:t xml:space="preserve">. </w:t>
      </w:r>
      <w:r w:rsidR="000632D3" w:rsidRPr="00CC52A1">
        <w:rPr>
          <w:i/>
          <w:iCs/>
        </w:rPr>
        <w:t xml:space="preserve">aeuruginosa </w:t>
      </w:r>
      <w:r w:rsidR="000632D3" w:rsidRPr="00CC52A1">
        <w:rPr>
          <w:i/>
          <w:iCs/>
        </w:rPr>
        <w:fldChar w:fldCharType="begin"/>
      </w:r>
      <w:r w:rsidR="00990572" w:rsidRPr="00CC52A1">
        <w:rPr>
          <w:i/>
          <w:iCs/>
        </w:rPr>
        <w:instrText xml:space="preserve"> ADDIN ZOTERO_ITEM CSL_CITATION {"citationID":"a2e35hn3en8","properties":{"formattedCitation":"{\\i{}(4)}","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0632D3" w:rsidRPr="00CC52A1">
        <w:rPr>
          <w:i/>
          <w:iCs/>
        </w:rPr>
        <w:fldChar w:fldCharType="separate"/>
      </w:r>
      <w:r w:rsidR="00990572" w:rsidRPr="00CC52A1">
        <w:rPr>
          <w:i/>
          <w:iCs/>
          <w:lang w:val="en-GB"/>
        </w:rPr>
        <w:t>(4)</w:t>
      </w:r>
      <w:r w:rsidR="000632D3" w:rsidRPr="00CC52A1">
        <w:rPr>
          <w:i/>
          <w:iCs/>
        </w:rPr>
        <w:fldChar w:fldCharType="end"/>
      </w:r>
      <w:r w:rsidR="00B10D1F" w:rsidRPr="00CC52A1">
        <w:rPr>
          <w:i/>
          <w:iCs/>
        </w:rPr>
        <w:t>,  C</w:t>
      </w:r>
      <w:r w:rsidR="00E62FBD" w:rsidRPr="00CC52A1">
        <w:rPr>
          <w:i/>
          <w:iCs/>
        </w:rPr>
        <w:t>.</w:t>
      </w:r>
      <w:r w:rsidR="00B10D1F" w:rsidRPr="00CC52A1">
        <w:rPr>
          <w:i/>
          <w:iCs/>
        </w:rPr>
        <w:t xml:space="preserve"> difficil</w:t>
      </w:r>
      <w:r w:rsidR="00184896">
        <w:rPr>
          <w:i/>
          <w:iCs/>
        </w:rPr>
        <w:t>e</w:t>
      </w:r>
      <w:r w:rsidR="00B10D1F" w:rsidRPr="00CC52A1">
        <w:rPr>
          <w:i/>
          <w:iCs/>
        </w:rPr>
        <w:t xml:space="preserve"> </w:t>
      </w:r>
      <w:r w:rsidR="00B10D1F" w:rsidRPr="00CC52A1">
        <w:rPr>
          <w:i/>
          <w:iCs/>
        </w:rPr>
        <w:fldChar w:fldCharType="begin"/>
      </w:r>
      <w:r w:rsidR="00306258">
        <w:rPr>
          <w:i/>
          <w:iCs/>
        </w:rPr>
        <w:instrText xml:space="preserve"> ADDIN ZOTERO_ITEM CSL_CITATION {"citationID":"a23jdushi7v","properties":{"formattedCitation":"{\\i{}(22)}","plainCitation":"(22)","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B10D1F" w:rsidRPr="00CC52A1">
        <w:rPr>
          <w:i/>
          <w:iCs/>
        </w:rPr>
        <w:fldChar w:fldCharType="separate"/>
      </w:r>
      <w:r w:rsidR="00306258" w:rsidRPr="00306258">
        <w:rPr>
          <w:i/>
          <w:iCs/>
          <w:lang w:val="en-GB"/>
        </w:rPr>
        <w:t>(22)</w:t>
      </w:r>
      <w:r w:rsidR="00B10D1F" w:rsidRPr="00CC52A1">
        <w:rPr>
          <w:i/>
          <w:iCs/>
        </w:rPr>
        <w:fldChar w:fldCharType="end"/>
      </w:r>
      <w:r w:rsidR="00B10D1F" w:rsidRPr="00CC52A1">
        <w:rPr>
          <w:i/>
          <w:iCs/>
        </w:rPr>
        <w:t xml:space="preserve">, </w:t>
      </w:r>
      <w:r w:rsidR="00127C04" w:rsidRPr="00CC52A1">
        <w:t xml:space="preserve">and </w:t>
      </w:r>
      <w:r w:rsidR="00B10D1F" w:rsidRPr="00CC52A1">
        <w:rPr>
          <w:i/>
          <w:iCs/>
        </w:rPr>
        <w:t>Vancomycin-resistant enterococci</w:t>
      </w:r>
      <w:r w:rsidR="000E36FD" w:rsidRPr="00CC52A1">
        <w:rPr>
          <w:i/>
          <w:iCs/>
        </w:rPr>
        <w:t xml:space="preserve"> </w:t>
      </w:r>
      <w:r w:rsidR="000E36FD" w:rsidRPr="00CC52A1">
        <w:t>(VRE)</w:t>
      </w:r>
      <w:r w:rsidR="00B10D1F" w:rsidRPr="00CC52A1">
        <w:rPr>
          <w:i/>
          <w:iCs/>
        </w:rPr>
        <w:t xml:space="preserve"> </w:t>
      </w:r>
      <w:r w:rsidR="00B10D1F" w:rsidRPr="00CC52A1">
        <w:rPr>
          <w:i/>
          <w:iCs/>
        </w:rPr>
        <w:fldChar w:fldCharType="begin"/>
      </w:r>
      <w:r w:rsidR="00306258">
        <w:rPr>
          <w:i/>
          <w:iCs/>
        </w:rPr>
        <w:instrText xml:space="preserve"> ADDIN ZOTERO_ITEM CSL_CITATION {"citationID":"arc7q81jl6","properties":{"formattedCitation":"{\\i{}(23)}","plainCitation":"(23)","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schema":"https://github.com/citation-style-language/schema/raw/master/csl-citation.json"} </w:instrText>
      </w:r>
      <w:r w:rsidR="00B10D1F" w:rsidRPr="00CC52A1">
        <w:rPr>
          <w:i/>
          <w:iCs/>
        </w:rPr>
        <w:fldChar w:fldCharType="separate"/>
      </w:r>
      <w:r w:rsidR="00306258" w:rsidRPr="00306258">
        <w:rPr>
          <w:i/>
          <w:iCs/>
          <w:lang w:val="en-GB"/>
        </w:rPr>
        <w:t>(23)</w:t>
      </w:r>
      <w:r w:rsidR="00B10D1F" w:rsidRPr="00CC52A1">
        <w:rPr>
          <w:i/>
          <w:iCs/>
        </w:rPr>
        <w:fldChar w:fldCharType="end"/>
      </w:r>
      <w:r w:rsidR="0006342B" w:rsidRPr="00CC52A1">
        <w:rPr>
          <w:i/>
          <w:iCs/>
        </w:rPr>
        <w:t xml:space="preserve"> </w:t>
      </w:r>
      <w:r w:rsidR="00EF5CB1" w:rsidRPr="00CC52A1">
        <w:t>using</w:t>
      </w:r>
      <w:r w:rsidR="000632D3" w:rsidRPr="00CC52A1">
        <w:t xml:space="preserve"> carriage detection</w:t>
      </w:r>
      <w:r w:rsidR="00A85C31" w:rsidRPr="00CC52A1">
        <w:t xml:space="preserve"> </w:t>
      </w:r>
      <w:r w:rsidR="00A85C31" w:rsidRPr="00CC52A1">
        <w:fldChar w:fldCharType="begin"/>
      </w:r>
      <w:r w:rsidR="00306258">
        <w:instrText xml:space="preserve"> ADDIN ZOTERO_ITEM CSL_CITATION {"citationID":"a2l0j20tksp","properties":{"formattedCitation":"{\\i{}(10, 13, 21, 23)}","plainCitation":"(10, 13, 21, 23)","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sidRPr="00CC52A1">
        <w:fldChar w:fldCharType="separate"/>
      </w:r>
      <w:r w:rsidR="00306258" w:rsidRPr="00306258">
        <w:rPr>
          <w:i/>
          <w:iCs/>
          <w:lang w:val="en-GB"/>
        </w:rPr>
        <w:t>(10, 13, 21, 23)</w:t>
      </w:r>
      <w:r w:rsidR="00A85C31" w:rsidRPr="00CC52A1">
        <w:fldChar w:fldCharType="end"/>
      </w:r>
      <w:r w:rsidR="00A85C31" w:rsidRPr="00CC52A1">
        <w:t>,</w:t>
      </w:r>
      <w:r w:rsidR="00E737CB" w:rsidRPr="00CC52A1">
        <w:t xml:space="preserve"> </w:t>
      </w:r>
      <w:r w:rsidR="004E5CB9" w:rsidRPr="00CC52A1">
        <w:t>intensive care unit (ICU)</w:t>
      </w:r>
      <w:r w:rsidR="0006342B" w:rsidRPr="00CC52A1">
        <w:t xml:space="preserve"> clinical culture data</w:t>
      </w:r>
      <w:r w:rsidR="00A85C31" w:rsidRPr="00CC52A1">
        <w:t xml:space="preserve"> </w:t>
      </w:r>
      <w:r w:rsidR="00A85C31" w:rsidRPr="00CC52A1">
        <w:fldChar w:fldCharType="begin"/>
      </w:r>
      <w:r w:rsidR="00306258">
        <w:instrText xml:space="preserve"> ADDIN ZOTERO_ITEM CSL_CITATION {"citationID":"a1amd6pb40r","properties":{"formattedCitation":"{\\i{}(4, 21)}","plainCitation":"(4, 21)","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sidRPr="00CC52A1">
        <w:fldChar w:fldCharType="separate"/>
      </w:r>
      <w:r w:rsidR="00306258" w:rsidRPr="00306258">
        <w:rPr>
          <w:i/>
          <w:iCs/>
          <w:lang w:val="en-GB"/>
        </w:rPr>
        <w:t>(4, 21)</w:t>
      </w:r>
      <w:r w:rsidR="00A85C31" w:rsidRPr="00CC52A1">
        <w:fldChar w:fldCharType="end"/>
      </w:r>
      <w:r w:rsidR="004E5CB9" w:rsidRPr="00CC52A1">
        <w:t xml:space="preserve"> </w:t>
      </w:r>
      <w:r w:rsidR="00A85C31" w:rsidRPr="00CC52A1">
        <w:t xml:space="preserve">or sequencing data </w:t>
      </w:r>
      <w:r w:rsidR="00A85C31" w:rsidRPr="00CC52A1">
        <w:fldChar w:fldCharType="begin"/>
      </w:r>
      <w:r w:rsidR="00306258">
        <w:instrText xml:space="preserve"> ADDIN ZOTERO_ITEM CSL_CITATION {"citationID":"a242jo5nski","properties":{"formattedCitation":"{\\i{}(22)}","plainCitation":"(22)","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A85C31" w:rsidRPr="00CC52A1">
        <w:fldChar w:fldCharType="separate"/>
      </w:r>
      <w:r w:rsidR="00306258" w:rsidRPr="00306258">
        <w:rPr>
          <w:i/>
          <w:iCs/>
          <w:lang w:val="en-GB"/>
        </w:rPr>
        <w:t>(22)</w:t>
      </w:r>
      <w:r w:rsidR="00A85C31" w:rsidRPr="00CC52A1">
        <w:fldChar w:fldCharType="end"/>
      </w:r>
      <w:r w:rsidR="00024B0E" w:rsidRPr="00CC52A1">
        <w:t xml:space="preserve">. </w:t>
      </w:r>
      <w:r w:rsidR="005E4095" w:rsidRPr="00CC52A1">
        <w:t xml:space="preserve">Studies on </w:t>
      </w:r>
      <w:r w:rsidR="005E4095" w:rsidRPr="00CC52A1">
        <w:lastRenderedPageBreak/>
        <w:t xml:space="preserve">the epidemiological characteristics of </w:t>
      </w:r>
      <w:r w:rsidR="00025B90">
        <w:t>communities of</w:t>
      </w:r>
      <w:r w:rsidR="00025B90" w:rsidRPr="00CC52A1">
        <w:t xml:space="preserve"> </w:t>
      </w:r>
      <w:r w:rsidR="005E4095" w:rsidRPr="00CC52A1">
        <w:t>co-circulating organisms</w:t>
      </w:r>
      <w:r w:rsidR="006C0CF4" w:rsidRPr="00CC52A1">
        <w:t xml:space="preserve"> in a single hospital network</w:t>
      </w:r>
      <w:r w:rsidR="005E4095" w:rsidRPr="00CC52A1">
        <w:t xml:space="preserve"> supported by real-world data are </w:t>
      </w:r>
      <w:r w:rsidR="00170C7C" w:rsidRPr="00CC52A1">
        <w:t>absent</w:t>
      </w:r>
      <w:r w:rsidR="00CD73B0" w:rsidRPr="00CC52A1">
        <w:t>.</w:t>
      </w:r>
    </w:p>
    <w:p w14:paraId="421BA34A" w14:textId="77777777" w:rsidR="00024B0E" w:rsidRPr="00CC52A1" w:rsidRDefault="00024B0E" w:rsidP="00C7620C">
      <w:pPr>
        <w:jc w:val="both"/>
      </w:pPr>
    </w:p>
    <w:p w14:paraId="7A1A6036" w14:textId="6D3DC995" w:rsidR="005E4095" w:rsidRPr="00CC52A1" w:rsidRDefault="0084597F" w:rsidP="00C7620C">
      <w:pPr>
        <w:jc w:val="both"/>
      </w:pPr>
      <w:r w:rsidRPr="00CC52A1">
        <w:t xml:space="preserve">Understanding the transmission dynamics of healthcare-associated (HA) infections is challenging. </w:t>
      </w:r>
      <w:commentRangeStart w:id="19"/>
      <w:commentRangeStart w:id="20"/>
      <w:commentRangeStart w:id="21"/>
      <w:r w:rsidR="005E4095" w:rsidRPr="00CC52A1">
        <w:t xml:space="preserve">The epidemiology and transmission </w:t>
      </w:r>
      <w:r w:rsidRPr="00CC52A1">
        <w:t>HA</w:t>
      </w:r>
      <w:r w:rsidR="005E4095" w:rsidRPr="00CC52A1">
        <w:t xml:space="preserve"> infections differ from community-acquired </w:t>
      </w:r>
      <w:r w:rsidR="00903A64" w:rsidRPr="00CC52A1">
        <w:t xml:space="preserve">(CA) </w:t>
      </w:r>
      <w:r w:rsidR="005E4095" w:rsidRPr="00CC52A1">
        <w:t>infections in a number of important ways</w:t>
      </w:r>
      <w:commentRangeEnd w:id="19"/>
      <w:r w:rsidR="001C169C" w:rsidRPr="00CC52A1">
        <w:rPr>
          <w:rStyle w:val="CommentReference"/>
          <w:sz w:val="24"/>
          <w:szCs w:val="24"/>
        </w:rPr>
        <w:commentReference w:id="19"/>
      </w:r>
      <w:commentRangeEnd w:id="20"/>
      <w:r w:rsidR="00024B0E" w:rsidRPr="00CC52A1">
        <w:rPr>
          <w:rStyle w:val="CommentReference"/>
          <w:sz w:val="24"/>
          <w:szCs w:val="24"/>
        </w:rPr>
        <w:commentReference w:id="20"/>
      </w:r>
      <w:commentRangeEnd w:id="21"/>
      <w:r w:rsidR="00FB36A6" w:rsidRPr="00CC52A1">
        <w:rPr>
          <w:rStyle w:val="CommentReference"/>
          <w:sz w:val="24"/>
          <w:szCs w:val="24"/>
        </w:rPr>
        <w:commentReference w:id="21"/>
      </w:r>
      <w:r w:rsidR="005E4095" w:rsidRPr="00CC52A1">
        <w:t>.</w:t>
      </w:r>
      <w:r w:rsidR="00170C7C" w:rsidRPr="00CC52A1">
        <w:t xml:space="preserve"> </w:t>
      </w:r>
      <w:r w:rsidR="005E4095" w:rsidRPr="00CC52A1">
        <w:t>First, hospital</w:t>
      </w:r>
      <w:r w:rsidR="003E18D5" w:rsidRPr="00CC52A1">
        <w:t xml:space="preserve"> networks</w:t>
      </w:r>
      <w:r w:rsidR="005E4095" w:rsidRPr="00CC52A1">
        <w:t xml:space="preserve"> are open systems with </w:t>
      </w:r>
      <w:r w:rsidR="00A36209" w:rsidRPr="00CC52A1">
        <w:t>significant</w:t>
      </w:r>
      <w:r w:rsidR="005E4095" w:rsidRPr="00CC52A1">
        <w:t xml:space="preserve"> variations in </w:t>
      </w:r>
      <w:r w:rsidR="003D0CA7" w:rsidRPr="00CC52A1">
        <w:t>admission</w:t>
      </w:r>
      <w:r w:rsidR="003E18D5" w:rsidRPr="00CC52A1">
        <w:t xml:space="preserve"> rate ranging from 23% to 52% (See </w:t>
      </w:r>
      <w:r w:rsidR="003E18D5" w:rsidRPr="00C5482C">
        <w:rPr>
          <w:color w:val="C00000"/>
        </w:rPr>
        <w:t>Figure 1A</w:t>
      </w:r>
      <w:r w:rsidR="003E18D5" w:rsidRPr="00CC52A1">
        <w:t>)</w:t>
      </w:r>
      <w:r w:rsidR="00B15733" w:rsidRPr="00CC52A1">
        <w:t>.</w:t>
      </w:r>
      <w:commentRangeStart w:id="22"/>
      <w:commentRangeStart w:id="23"/>
      <w:commentRangeStart w:id="24"/>
      <w:r w:rsidR="004A53F5" w:rsidRPr="00CC52A1">
        <w:t xml:space="preserve"> </w:t>
      </w:r>
      <w:commentRangeEnd w:id="22"/>
      <w:r w:rsidR="00B15733" w:rsidRPr="00CC52A1">
        <w:t>V</w:t>
      </w:r>
      <w:r w:rsidR="004F55EE" w:rsidRPr="00CC52A1">
        <w:t>ariation</w:t>
      </w:r>
      <w:r w:rsidR="007464E4" w:rsidRPr="00CC52A1">
        <w:t>s</w:t>
      </w:r>
      <w:r w:rsidR="004F55EE" w:rsidRPr="00CC52A1">
        <w:t xml:space="preserve"> are explained by heterogeneous patient traffic at the building and ward scale</w:t>
      </w:r>
      <w:r w:rsidR="004A53F5" w:rsidRPr="00CC52A1">
        <w:rPr>
          <w:rStyle w:val="CommentReference"/>
          <w:sz w:val="24"/>
          <w:szCs w:val="24"/>
        </w:rPr>
        <w:commentReference w:id="22"/>
      </w:r>
      <w:commentRangeEnd w:id="23"/>
      <w:r w:rsidR="00637920" w:rsidRPr="00CC52A1">
        <w:rPr>
          <w:rStyle w:val="CommentReference"/>
          <w:sz w:val="24"/>
          <w:szCs w:val="24"/>
        </w:rPr>
        <w:commentReference w:id="23"/>
      </w:r>
      <w:commentRangeEnd w:id="24"/>
      <w:r w:rsidR="004F55EE" w:rsidRPr="00CC52A1">
        <w:rPr>
          <w:rStyle w:val="CommentReference"/>
          <w:sz w:val="24"/>
          <w:szCs w:val="24"/>
        </w:rPr>
        <w:commentReference w:id="24"/>
      </w:r>
      <w:r w:rsidR="00E90E92" w:rsidRPr="00CC52A1">
        <w:t>.</w:t>
      </w:r>
      <w:r w:rsidR="00E621AE" w:rsidRPr="00CC52A1">
        <w:t xml:space="preserve"> </w:t>
      </w:r>
      <w:r w:rsidR="005E4095" w:rsidRPr="00CC52A1">
        <w:t xml:space="preserve">In contrast, communities are </w:t>
      </w:r>
      <w:r w:rsidR="007464E4" w:rsidRPr="00CC52A1">
        <w:t xml:space="preserve">relatively </w:t>
      </w:r>
      <w:r w:rsidR="005E4095" w:rsidRPr="00CC52A1">
        <w:t xml:space="preserve">closed systems with individuals moving in or out at much lower rates. Second, </w:t>
      </w:r>
      <w:r w:rsidR="001D37D4" w:rsidRPr="00CC52A1">
        <w:t xml:space="preserve">as many bacterial species </w:t>
      </w:r>
      <w:r w:rsidR="004460D7" w:rsidRPr="00CC52A1">
        <w:t xml:space="preserve">exist </w:t>
      </w:r>
      <w:r w:rsidR="001D37D4" w:rsidRPr="00CC52A1">
        <w:t>as commen</w:t>
      </w:r>
      <w:r w:rsidR="00D13FE4" w:rsidRPr="00CC52A1">
        <w:t>s</w:t>
      </w:r>
      <w:r w:rsidR="001D37D4" w:rsidRPr="00CC52A1">
        <w:t xml:space="preserve">als on human </w:t>
      </w:r>
      <w:r w:rsidR="00D03447" w:rsidRPr="00CC52A1">
        <w:t>hosts</w:t>
      </w:r>
      <w:r w:rsidRPr="00CC52A1">
        <w:t>,</w:t>
      </w:r>
      <w:r w:rsidR="001D37D4" w:rsidRPr="00CC52A1">
        <w:t xml:space="preserve"> detection of </w:t>
      </w:r>
      <w:r w:rsidR="00D13FE4" w:rsidRPr="00CC52A1">
        <w:t>colonization</w:t>
      </w:r>
      <w:r w:rsidR="001D37D4" w:rsidRPr="00CC52A1">
        <w:t xml:space="preserve"> is difficult </w:t>
      </w:r>
      <w:r w:rsidR="005E4095" w:rsidRPr="00CC52A1">
        <w:t xml:space="preserve">and differential by body site. Indeed, patients with infections of the bloodstream or lower respiratory tract are more likely to be detected in </w:t>
      </w:r>
      <w:r w:rsidR="00AE77B1" w:rsidRPr="00CC52A1">
        <w:t>hospitals</w:t>
      </w:r>
      <w:r w:rsidR="005E4095" w:rsidRPr="00CC52A1">
        <w:t xml:space="preserve"> than those colonized at </w:t>
      </w:r>
      <w:r w:rsidR="00C512F9" w:rsidRPr="00CC52A1">
        <w:t>other</w:t>
      </w:r>
      <w:r w:rsidR="005E4095" w:rsidRPr="00CC52A1">
        <w:t xml:space="preserve"> sites </w:t>
      </w:r>
      <w:r w:rsidR="005E4095" w:rsidRPr="00CC52A1">
        <w:fldChar w:fldCharType="begin"/>
      </w:r>
      <w:r w:rsidR="00306258">
        <w:instrText xml:space="preserve"> ADDIN ZOTERO_ITEM CSL_CITATION {"citationID":"aSlHK9vT","properties":{"formattedCitation":"{\\i{}(7, 24)}","plainCitation":"(7, 24)","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5E4095" w:rsidRPr="00CC52A1">
        <w:fldChar w:fldCharType="separate"/>
      </w:r>
      <w:r w:rsidR="00306258" w:rsidRPr="00306258">
        <w:rPr>
          <w:i/>
          <w:iCs/>
          <w:lang w:val="en-GB"/>
        </w:rPr>
        <w:t>(7, 24)</w:t>
      </w:r>
      <w:r w:rsidR="005E4095" w:rsidRPr="00CC52A1">
        <w:fldChar w:fldCharType="end"/>
      </w:r>
      <w:r w:rsidR="005E4095" w:rsidRPr="00CC52A1">
        <w:t>. Third, facilities within a single hospital system (e.g., infusion, pediatric, emergency wards</w:t>
      </w:r>
      <w:r w:rsidR="00B20C14" w:rsidRPr="00CC52A1">
        <w:t>, surgical</w:t>
      </w:r>
      <w:r w:rsidR="005E4095" w:rsidRPr="00CC52A1">
        <w:t xml:space="preserve">, among others) may differ substantially in their control and </w:t>
      </w:r>
      <w:r w:rsidR="002A0A8E" w:rsidRPr="00CC52A1">
        <w:t>surveillance</w:t>
      </w:r>
      <w:r w:rsidR="005E4095" w:rsidRPr="00CC52A1">
        <w:t xml:space="preserve"> of </w:t>
      </w:r>
      <w:r w:rsidR="00CA7DE0" w:rsidRPr="00CC52A1">
        <w:t>micro</w:t>
      </w:r>
      <w:r w:rsidR="009A7F4F" w:rsidRPr="00CC52A1">
        <w:t>-</w:t>
      </w:r>
      <w:r w:rsidR="00CA7DE0" w:rsidRPr="00CC52A1">
        <w:t>organisms</w:t>
      </w:r>
      <w:r w:rsidR="00184896">
        <w:t>,</w:t>
      </w:r>
      <w:r w:rsidR="00B97B33" w:rsidRPr="00CC52A1">
        <w:t xml:space="preserve"> </w:t>
      </w:r>
      <w:r w:rsidR="00997AE0" w:rsidRPr="00CC52A1">
        <w:t xml:space="preserve">as well as in the hospital traffic </w:t>
      </w:r>
      <w:r w:rsidR="005069FE" w:rsidRPr="00CC52A1">
        <w:t>features</w:t>
      </w:r>
      <w:r w:rsidR="005E4095" w:rsidRPr="00CC52A1">
        <w:t>, a complication compounded by</w:t>
      </w:r>
      <w:r w:rsidR="000120EB" w:rsidRPr="00CC52A1">
        <w:t xml:space="preserve"> patient</w:t>
      </w:r>
      <w:r w:rsidR="00C9582B" w:rsidRPr="00CC52A1">
        <w:t xml:space="preserve"> </w:t>
      </w:r>
      <w:r w:rsidR="005E4095" w:rsidRPr="00CC52A1">
        <w:t>transfers between wards and hospital</w:t>
      </w:r>
      <w:r w:rsidR="00707155" w:rsidRPr="00CC52A1">
        <w:t xml:space="preserve"> buildings</w:t>
      </w:r>
      <w:r w:rsidR="00884D5F" w:rsidRPr="00CC52A1">
        <w:t xml:space="preserve"> </w:t>
      </w:r>
      <w:r w:rsidR="00EE1F7C" w:rsidRPr="00CC52A1">
        <w:t>(see</w:t>
      </w:r>
      <w:r w:rsidR="00707155" w:rsidRPr="00CC52A1">
        <w:t xml:space="preserve"> </w:t>
      </w:r>
      <w:r w:rsidR="00707155" w:rsidRPr="00CC52A1">
        <w:rPr>
          <w:color w:val="00B0F0"/>
        </w:rPr>
        <w:t>S</w:t>
      </w:r>
      <w:r w:rsidR="00EA0109">
        <w:rPr>
          <w:color w:val="00B0F0"/>
        </w:rPr>
        <w:t xml:space="preserve">upplementary </w:t>
      </w:r>
      <w:r w:rsidR="00B158A9">
        <w:rPr>
          <w:color w:val="00B0F0"/>
        </w:rPr>
        <w:t>M</w:t>
      </w:r>
      <w:r w:rsidR="00EA0109">
        <w:rPr>
          <w:color w:val="00B0F0"/>
        </w:rPr>
        <w:t>aterial</w:t>
      </w:r>
      <w:r w:rsidR="00EE1F7C" w:rsidRPr="00CC52A1">
        <w:rPr>
          <w:color w:val="00B0F0"/>
        </w:rPr>
        <w:t xml:space="preserve"> Figure S</w:t>
      </w:r>
      <w:r w:rsidR="00A40099" w:rsidRPr="00CC52A1">
        <w:rPr>
          <w:color w:val="00B0F0"/>
        </w:rPr>
        <w:t>1</w:t>
      </w:r>
      <w:r w:rsidR="00DE19F5" w:rsidRPr="00CC52A1">
        <w:rPr>
          <w:color w:val="00B0F0"/>
        </w:rPr>
        <w:t xml:space="preserve"> </w:t>
      </w:r>
      <w:r w:rsidR="00DE19F5" w:rsidRPr="00CC52A1">
        <w:t>for patient transfer matr</w:t>
      </w:r>
      <w:r w:rsidR="00184896">
        <w:t>ces</w:t>
      </w:r>
      <w:r w:rsidR="00DE19F5" w:rsidRPr="00CC52A1">
        <w:t xml:space="preserve"> at both spatial scales</w:t>
      </w:r>
      <w:r w:rsidR="00EE1F7C" w:rsidRPr="00CC52A1">
        <w:t>)</w:t>
      </w:r>
      <w:r w:rsidR="00DA367F" w:rsidRPr="00CC52A1">
        <w:t xml:space="preserve"> </w:t>
      </w:r>
      <w:r w:rsidR="005E4095" w:rsidRPr="00CC52A1">
        <w:fldChar w:fldCharType="begin"/>
      </w:r>
      <w:r w:rsidR="00306258">
        <w:instrText xml:space="preserve"> ADDIN ZOTERO_ITEM CSL_CITATION {"citationID":"igZ21RXh","properties":{"formattedCitation":"{\\i{}(25, 26)}","plainCitation":"(25, 26)","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005E4095" w:rsidRPr="00CC52A1">
        <w:fldChar w:fldCharType="separate"/>
      </w:r>
      <w:r w:rsidR="00306258" w:rsidRPr="00306258">
        <w:rPr>
          <w:i/>
          <w:iCs/>
          <w:lang w:val="en-GB"/>
        </w:rPr>
        <w:t>(25, 26)</w:t>
      </w:r>
      <w:r w:rsidR="005E4095" w:rsidRPr="00CC52A1">
        <w:fldChar w:fldCharType="end"/>
      </w:r>
      <w:r w:rsidR="005E4095" w:rsidRPr="00CC52A1">
        <w:t>. Fourth, a lack of observational data for</w:t>
      </w:r>
      <w:r w:rsidR="009D326C" w:rsidRPr="00CC52A1">
        <w:t xml:space="preserve"> </w:t>
      </w:r>
      <w:r w:rsidR="005F23B0" w:rsidRPr="00CC52A1">
        <w:t>communit</w:t>
      </w:r>
      <w:r w:rsidR="009725B1" w:rsidRPr="00CC52A1">
        <w:t>ies</w:t>
      </w:r>
      <w:r w:rsidR="005F23B0" w:rsidRPr="00CC52A1">
        <w:t xml:space="preserve"> of </w:t>
      </w:r>
      <w:r w:rsidR="00271336" w:rsidRPr="00CC52A1">
        <w:t>micro</w:t>
      </w:r>
      <w:r w:rsidR="009A7F4F" w:rsidRPr="00CC52A1">
        <w:t>-</w:t>
      </w:r>
      <w:r w:rsidR="00271336" w:rsidRPr="00CC52A1">
        <w:t>organisms</w:t>
      </w:r>
      <w:r w:rsidR="005F23B0" w:rsidRPr="00CC52A1">
        <w:t xml:space="preserve"> spreading among patients and the </w:t>
      </w:r>
      <w:r w:rsidR="006A7251" w:rsidRPr="00CC52A1">
        <w:t>environment</w:t>
      </w:r>
      <w:r w:rsidR="00271336" w:rsidRPr="00CC52A1">
        <w:t xml:space="preserve"> </w:t>
      </w:r>
      <w:r w:rsidR="005E4095" w:rsidRPr="00CC52A1">
        <w:t xml:space="preserve">in the same hospital system often imposes further challenges </w:t>
      </w:r>
      <w:r w:rsidR="00184896">
        <w:t>for</w:t>
      </w:r>
      <w:r w:rsidR="00184896" w:rsidRPr="00CC52A1">
        <w:t xml:space="preserve"> </w:t>
      </w:r>
      <w:r w:rsidR="005E4095" w:rsidRPr="00CC52A1">
        <w:t>comparing epidemiological features</w:t>
      </w:r>
      <w:r w:rsidR="00341689" w:rsidRPr="00CC52A1">
        <w:t>.</w:t>
      </w:r>
      <w:r w:rsidR="00DA37E2" w:rsidRPr="00CC52A1">
        <w:t xml:space="preserve"> Lastly, the emergence of strains</w:t>
      </w:r>
      <w:r w:rsidR="004A6006" w:rsidRPr="00CC52A1">
        <w:t xml:space="preserve"> with different genetic </w:t>
      </w:r>
      <w:r w:rsidR="00513E53" w:rsidRPr="00CC52A1">
        <w:t>backgrounds</w:t>
      </w:r>
      <w:r w:rsidR="00DA37E2" w:rsidRPr="00CC52A1">
        <w:t xml:space="preserve"> that were once confined to hospital circulation such as</w:t>
      </w:r>
      <w:r w:rsidR="00635F45" w:rsidRPr="00CC52A1">
        <w:t xml:space="preserve"> CA-MRSA clone-USA300 in the United States with enhanced features compared to HA-MRSA </w:t>
      </w:r>
      <w:r w:rsidR="004A6006" w:rsidRPr="00CC52A1">
        <w:t xml:space="preserve">makes epidemiology in </w:t>
      </w:r>
      <w:r w:rsidR="00EA6323" w:rsidRPr="00CC52A1">
        <w:t xml:space="preserve">communities and healthcare </w:t>
      </w:r>
      <w:r w:rsidR="004A6006" w:rsidRPr="00CC52A1">
        <w:t>settings different</w:t>
      </w:r>
      <w:r w:rsidR="003805F6" w:rsidRPr="00CC52A1">
        <w:t xml:space="preserve"> </w:t>
      </w:r>
      <w:r w:rsidR="00635F45" w:rsidRPr="00CC52A1">
        <w:fldChar w:fldCharType="begin"/>
      </w:r>
      <w:r w:rsidR="00306258">
        <w:instrText xml:space="preserve"> ADDIN ZOTERO_ITEM CSL_CITATION {"citationID":"a15q1fac560","properties":{"formattedCitation":"{\\i{}(8, 24)}","plainCitation":"(8, 24)","noteIndex":0},"citationItems":[{"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label":"page"},{"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635F45" w:rsidRPr="00CC52A1">
        <w:fldChar w:fldCharType="separate"/>
      </w:r>
      <w:r w:rsidR="00306258" w:rsidRPr="00306258">
        <w:rPr>
          <w:i/>
          <w:iCs/>
          <w:lang w:val="en-GB"/>
        </w:rPr>
        <w:t>(8, 24)</w:t>
      </w:r>
      <w:r w:rsidR="00635F45" w:rsidRPr="00CC52A1">
        <w:fldChar w:fldCharType="end"/>
      </w:r>
      <w:commentRangeStart w:id="25"/>
      <w:commentRangeStart w:id="26"/>
      <w:commentRangeStart w:id="27"/>
      <w:r w:rsidR="004A53F5" w:rsidRPr="00CC52A1">
        <w:t>.</w:t>
      </w:r>
      <w:commentRangeEnd w:id="25"/>
      <w:r w:rsidR="004A53F5" w:rsidRPr="00CC52A1">
        <w:rPr>
          <w:rStyle w:val="CommentReference"/>
          <w:sz w:val="24"/>
          <w:szCs w:val="24"/>
        </w:rPr>
        <w:commentReference w:id="25"/>
      </w:r>
      <w:commentRangeEnd w:id="26"/>
      <w:r w:rsidR="008D0983" w:rsidRPr="00CC52A1">
        <w:rPr>
          <w:rStyle w:val="CommentReference"/>
          <w:sz w:val="24"/>
          <w:szCs w:val="24"/>
        </w:rPr>
        <w:commentReference w:id="26"/>
      </w:r>
      <w:commentRangeEnd w:id="27"/>
      <w:r w:rsidR="00EF2435" w:rsidRPr="00CC52A1">
        <w:rPr>
          <w:rStyle w:val="CommentReference"/>
          <w:sz w:val="24"/>
          <w:szCs w:val="24"/>
        </w:rPr>
        <w:commentReference w:id="27"/>
      </w:r>
    </w:p>
    <w:p w14:paraId="6E2096DB" w14:textId="77777777" w:rsidR="00BD2D9C" w:rsidRPr="00C21754" w:rsidRDefault="00BD2D9C" w:rsidP="00C7620C">
      <w:pPr>
        <w:jc w:val="both"/>
        <w:rPr>
          <w:rFonts w:ascii="Arial" w:hAnsi="Arial" w:cs="Arial"/>
          <w:sz w:val="20"/>
          <w:szCs w:val="20"/>
        </w:rPr>
      </w:pPr>
    </w:p>
    <w:p w14:paraId="698BE143" w14:textId="2356B104" w:rsidR="00AB617B" w:rsidRPr="00CC52A1" w:rsidRDefault="005E4095" w:rsidP="00C7620C">
      <w:pPr>
        <w:jc w:val="both"/>
        <w:rPr>
          <w:color w:val="000000"/>
        </w:rPr>
      </w:pPr>
      <w:r w:rsidRPr="00CC52A1">
        <w:t xml:space="preserve">In this study, we use </w:t>
      </w:r>
      <w:r w:rsidR="00D4740B" w:rsidRPr="00CC52A1">
        <w:t>a</w:t>
      </w:r>
      <w:r w:rsidR="00184896">
        <w:t xml:space="preserve">n </w:t>
      </w:r>
      <w:r w:rsidRPr="00CC52A1">
        <w:t xml:space="preserve">agent-based model (ABM) and </w:t>
      </w:r>
      <w:r w:rsidR="00AD67B1" w:rsidRPr="00CC52A1">
        <w:t>patient</w:t>
      </w:r>
      <w:r w:rsidRPr="00CC52A1">
        <w:t xml:space="preserve"> </w:t>
      </w:r>
      <w:r w:rsidR="00AD67B1" w:rsidRPr="00CC52A1">
        <w:t>clinical culture</w:t>
      </w:r>
      <w:r w:rsidRPr="00CC52A1">
        <w:t xml:space="preserve"> data for </w:t>
      </w:r>
      <w:r w:rsidR="007C5F71">
        <w:t>eight</w:t>
      </w:r>
      <w:r w:rsidR="00341689" w:rsidRPr="00CC52A1">
        <w:t xml:space="preserve"> </w:t>
      </w:r>
      <w:r w:rsidRPr="00CC52A1">
        <w:t xml:space="preserve">prevalent </w:t>
      </w:r>
      <w:r w:rsidR="006649E3" w:rsidRPr="00CC52A1">
        <w:t xml:space="preserve">pathogenic </w:t>
      </w:r>
      <w:r w:rsidR="00341689" w:rsidRPr="00CC52A1">
        <w:t xml:space="preserve">bacterial </w:t>
      </w:r>
      <w:r w:rsidR="00925FE4" w:rsidRPr="00CC52A1">
        <w:t>species</w:t>
      </w:r>
      <w:r w:rsidR="00A3144C" w:rsidRPr="00CC52A1">
        <w:t xml:space="preserve"> </w:t>
      </w:r>
      <w:r w:rsidRPr="00CC52A1">
        <w:t xml:space="preserve">collected </w:t>
      </w:r>
      <w:r w:rsidR="00271336" w:rsidRPr="00CC52A1">
        <w:t xml:space="preserve">in </w:t>
      </w:r>
      <w:r w:rsidRPr="00CC52A1">
        <w:t xml:space="preserve">a major New York City (NYC) hospital system to </w:t>
      </w:r>
      <w:r w:rsidR="00184896">
        <w:t>simulate nosocomial transmission</w:t>
      </w:r>
      <w:r w:rsidR="00B73C7B">
        <w:t xml:space="preserve"> and in-hospital colonization prevalence</w:t>
      </w:r>
      <w:r w:rsidRPr="00CC52A1">
        <w:t xml:space="preserve">. The </w:t>
      </w:r>
      <w:r w:rsidR="007C2D8A" w:rsidRPr="00CC52A1">
        <w:t>ABM</w:t>
      </w:r>
      <w:r w:rsidRPr="00CC52A1">
        <w:t xml:space="preserve"> is informed by real-world patient movement in the hospital system and incorporates importation of </w:t>
      </w:r>
      <w:r w:rsidR="00271336" w:rsidRPr="00CC52A1">
        <w:t>micro</w:t>
      </w:r>
      <w:r w:rsidR="009A7F4F" w:rsidRPr="00CC52A1">
        <w:t>-</w:t>
      </w:r>
      <w:r w:rsidR="00271336" w:rsidRPr="00CC52A1">
        <w:t xml:space="preserve">organisms </w:t>
      </w:r>
      <w:r w:rsidRPr="00CC52A1">
        <w:t xml:space="preserve">from the community, </w:t>
      </w:r>
      <w:r w:rsidR="00B16C08" w:rsidRPr="00CC52A1">
        <w:t>nosocomial</w:t>
      </w:r>
      <w:r w:rsidRPr="00CC52A1">
        <w:t xml:space="preserve"> transmission</w:t>
      </w:r>
      <w:r w:rsidR="00DC6814" w:rsidRPr="00CC52A1">
        <w:t>, decolonization via host clearance and</w:t>
      </w:r>
      <w:r w:rsidR="00E621AE" w:rsidRPr="00CC52A1">
        <w:t xml:space="preserve"> </w:t>
      </w:r>
      <w:r w:rsidRPr="00CC52A1">
        <w:t xml:space="preserve">patient transfer across hospital wards. </w:t>
      </w:r>
      <w:r w:rsidR="00B73C7B">
        <w:t>Further,</w:t>
      </w:r>
      <w:r w:rsidR="00B73C7B" w:rsidRPr="00CC52A1">
        <w:t xml:space="preserve"> the ABM </w:t>
      </w:r>
      <w:r w:rsidR="00B73C7B">
        <w:t xml:space="preserve">is coupled </w:t>
      </w:r>
      <w:r w:rsidR="00B73C7B" w:rsidRPr="00CC52A1">
        <w:t xml:space="preserve">with a Bayesian inference algorithm </w:t>
      </w:r>
      <w:r w:rsidR="00B73C7B">
        <w:t xml:space="preserve">to enable assimilation of clinical testing records. </w:t>
      </w:r>
      <w:r w:rsidRPr="00CC52A1">
        <w:t xml:space="preserve">To account for the heterogeneity of testing frequency and </w:t>
      </w:r>
      <w:r w:rsidR="00271336" w:rsidRPr="00CC52A1">
        <w:t>micro</w:t>
      </w:r>
      <w:r w:rsidR="009A7F4F" w:rsidRPr="00CC52A1">
        <w:t>-</w:t>
      </w:r>
      <w:r w:rsidR="00271336" w:rsidRPr="00CC52A1">
        <w:t xml:space="preserve">organism </w:t>
      </w:r>
      <w:r w:rsidRPr="00CC52A1">
        <w:t xml:space="preserve">prevalence among facilities, we use </w:t>
      </w:r>
      <w:r w:rsidR="00B73C7B">
        <w:t xml:space="preserve">the </w:t>
      </w:r>
      <w:r w:rsidRPr="00CC52A1">
        <w:t xml:space="preserve">clinical testing records to design </w:t>
      </w:r>
      <w:r w:rsidR="00772B93" w:rsidRPr="00CC52A1">
        <w:t>a patient-level</w:t>
      </w:r>
      <w:r w:rsidRPr="00CC52A1">
        <w:t xml:space="preserve"> observational model that mimics the detection of </w:t>
      </w:r>
      <w:r w:rsidR="00271336" w:rsidRPr="00CC52A1">
        <w:t>micro</w:t>
      </w:r>
      <w:r w:rsidR="009A7F4F" w:rsidRPr="00CC52A1">
        <w:t>-</w:t>
      </w:r>
      <w:r w:rsidR="00271336" w:rsidRPr="00CC52A1">
        <w:t xml:space="preserve">organisms </w:t>
      </w:r>
      <w:r w:rsidRPr="00CC52A1">
        <w:t>in hospitals</w:t>
      </w:r>
      <w:r w:rsidR="00024B0E" w:rsidRPr="00CC52A1">
        <w:t>. W</w:t>
      </w:r>
      <w:r w:rsidR="00E00E29" w:rsidRPr="00CC52A1">
        <w:t xml:space="preserve">e </w:t>
      </w:r>
      <w:r w:rsidR="00024B0E" w:rsidRPr="00CC52A1">
        <w:t xml:space="preserve">fix </w:t>
      </w:r>
      <w:r w:rsidR="00E00E29" w:rsidRPr="00CC52A1">
        <w:t xml:space="preserve">the importation rates </w:t>
      </w:r>
      <w:r w:rsidR="00D953C5" w:rsidRPr="00CC52A1">
        <w:t xml:space="preserve">by </w:t>
      </w:r>
      <w:r w:rsidR="00E00E29" w:rsidRPr="00CC52A1">
        <w:t>surveying the literature and estimate nosocomial transmission and the likelihood of detection given carriage upon testing.</w:t>
      </w:r>
      <w:r w:rsidR="00AB617B" w:rsidRPr="00CC52A1">
        <w:t xml:space="preserve"> </w:t>
      </w:r>
      <w:r w:rsidR="00024B0E" w:rsidRPr="00CC52A1">
        <w:t xml:space="preserve">We </w:t>
      </w:r>
      <w:r w:rsidR="00AB617B" w:rsidRPr="00CC52A1">
        <w:t>estimate the</w:t>
      </w:r>
      <w:r w:rsidR="00B73C7B">
        <w:t>se</w:t>
      </w:r>
      <w:r w:rsidR="00AB617B" w:rsidRPr="00CC52A1">
        <w:t xml:space="preserve"> </w:t>
      </w:r>
      <w:r w:rsidR="00607A07" w:rsidRPr="00CC52A1">
        <w:t>two epidemiological features</w:t>
      </w:r>
      <w:r w:rsidR="00AB617B" w:rsidRPr="00CC52A1">
        <w:t xml:space="preserve"> for eight pathogenic bacteria</w:t>
      </w:r>
      <w:r w:rsidR="00B73C7B">
        <w:t xml:space="preserve"> that </w:t>
      </w:r>
      <w:r w:rsidR="00AB617B" w:rsidRPr="00CC52A1">
        <w:t xml:space="preserve">cause substantial mortality associated with AMR worldwide </w:t>
      </w:r>
      <w:r w:rsidR="00AB617B" w:rsidRPr="00CC52A1">
        <w:fldChar w:fldCharType="begin"/>
      </w:r>
      <w:r w:rsidR="000850E0">
        <w:instrText xml:space="preserve"> ADDIN ZOTERO_ITEM CSL_CITATION {"citationID":"aj0fj87cs6","properties":{"formattedCitation":"{\\i{}(2, 27)}","plainCitation":"(2, 27)","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sidR="00AB617B" w:rsidRPr="00CC52A1">
        <w:fldChar w:fldCharType="separate"/>
      </w:r>
      <w:r w:rsidR="000850E0" w:rsidRPr="000850E0">
        <w:rPr>
          <w:i/>
          <w:iCs/>
          <w:lang w:val="en-GB"/>
        </w:rPr>
        <w:t>(2, 27)</w:t>
      </w:r>
      <w:r w:rsidR="00AB617B" w:rsidRPr="00CC52A1">
        <w:fldChar w:fldCharType="end"/>
      </w:r>
      <w:r w:rsidR="00AB617B" w:rsidRPr="00CC52A1">
        <w:t xml:space="preserve">. The ABM </w:t>
      </w:r>
      <w:r w:rsidR="00AB617B" w:rsidRPr="00CC52A1">
        <w:rPr>
          <w:color w:val="000000"/>
        </w:rPr>
        <w:t>captures multiple sources of heterogeneity (e.g., patient length of stay, contact patterns, individual observational model, etc.) that otherwise cannot be represented by compartmental models</w:t>
      </w:r>
      <w:r w:rsidR="00607A07" w:rsidRPr="00CC52A1">
        <w:rPr>
          <w:color w:val="000000"/>
        </w:rPr>
        <w:t>.</w:t>
      </w:r>
      <w:r w:rsidR="00AB617B" w:rsidRPr="00CC52A1">
        <w:rPr>
          <w:color w:val="000000"/>
        </w:rPr>
        <w:t xml:space="preserve"> </w:t>
      </w:r>
      <w:r w:rsidR="00607A07" w:rsidRPr="00CC52A1">
        <w:rPr>
          <w:color w:val="000000"/>
        </w:rPr>
        <w:t>To simulate</w:t>
      </w:r>
      <w:r w:rsidR="00EB43ED" w:rsidRPr="00CC52A1">
        <w:rPr>
          <w:color w:val="000000"/>
        </w:rPr>
        <w:t xml:space="preserve"> and quantify</w:t>
      </w:r>
      <w:r w:rsidR="00607A07" w:rsidRPr="00CC52A1">
        <w:rPr>
          <w:color w:val="000000"/>
        </w:rPr>
        <w:t xml:space="preserve"> the transmission</w:t>
      </w:r>
      <w:r w:rsidR="00EB43ED" w:rsidRPr="00CC52A1">
        <w:rPr>
          <w:color w:val="000000"/>
        </w:rPr>
        <w:t xml:space="preserve"> and detection</w:t>
      </w:r>
      <w:r w:rsidR="00607A07" w:rsidRPr="00CC52A1">
        <w:rPr>
          <w:color w:val="000000"/>
        </w:rPr>
        <w:t xml:space="preserve"> of different micro</w:t>
      </w:r>
      <w:r w:rsidR="009A7F4F" w:rsidRPr="00CC52A1">
        <w:rPr>
          <w:color w:val="000000"/>
        </w:rPr>
        <w:t>-</w:t>
      </w:r>
      <w:r w:rsidR="00607A07" w:rsidRPr="00CC52A1">
        <w:rPr>
          <w:color w:val="000000"/>
        </w:rPr>
        <w:t xml:space="preserve">organisms using the </w:t>
      </w:r>
      <w:r w:rsidR="00EB43ED" w:rsidRPr="00CC52A1">
        <w:rPr>
          <w:color w:val="000000"/>
        </w:rPr>
        <w:t>same model-inference</w:t>
      </w:r>
      <w:r w:rsidR="00607A07" w:rsidRPr="00CC52A1">
        <w:rPr>
          <w:color w:val="000000"/>
        </w:rPr>
        <w:t xml:space="preserve"> framework, </w:t>
      </w:r>
      <w:r w:rsidR="00F8597F" w:rsidRPr="00CC52A1">
        <w:rPr>
          <w:color w:val="000000"/>
        </w:rPr>
        <w:t>we simplify</w:t>
      </w:r>
      <w:r w:rsidR="00607A07" w:rsidRPr="00CC52A1">
        <w:rPr>
          <w:color w:val="000000"/>
        </w:rPr>
        <w:t xml:space="preserve"> </w:t>
      </w:r>
      <w:r w:rsidR="00AB617B" w:rsidRPr="00CC52A1">
        <w:rPr>
          <w:color w:val="000000"/>
        </w:rPr>
        <w:t xml:space="preserve">the underlying biological </w:t>
      </w:r>
      <w:r w:rsidR="008759CE">
        <w:rPr>
          <w:color w:val="000000"/>
        </w:rPr>
        <w:t>processes</w:t>
      </w:r>
      <w:r w:rsidR="008759CE" w:rsidRPr="00CC52A1">
        <w:rPr>
          <w:color w:val="000000"/>
        </w:rPr>
        <w:t xml:space="preserve"> </w:t>
      </w:r>
      <w:r w:rsidR="008D07BD" w:rsidRPr="00CC52A1">
        <w:rPr>
          <w:color w:val="000000"/>
        </w:rPr>
        <w:t xml:space="preserve">that </w:t>
      </w:r>
      <w:r w:rsidR="00F8597F" w:rsidRPr="00CC52A1">
        <w:rPr>
          <w:color w:val="000000"/>
        </w:rPr>
        <w:t>are unique to</w:t>
      </w:r>
      <w:r w:rsidR="00AB617B" w:rsidRPr="00CC52A1">
        <w:rPr>
          <w:color w:val="000000"/>
        </w:rPr>
        <w:t xml:space="preserve"> each microparasitic infection. Our aim </w:t>
      </w:r>
      <w:r w:rsidR="00FB36A6" w:rsidRPr="00CC52A1">
        <w:rPr>
          <w:color w:val="000000"/>
        </w:rPr>
        <w:t>is</w:t>
      </w:r>
      <w:r w:rsidR="00AB617B" w:rsidRPr="00CC52A1">
        <w:rPr>
          <w:color w:val="000000"/>
        </w:rPr>
        <w:t xml:space="preserve">, in consequence, to understand the general similarities and </w:t>
      </w:r>
      <w:r w:rsidR="00023A3A" w:rsidRPr="00CC52A1">
        <w:rPr>
          <w:color w:val="000000"/>
        </w:rPr>
        <w:t>quantify</w:t>
      </w:r>
      <w:r w:rsidR="00AB617B" w:rsidRPr="00CC52A1">
        <w:rPr>
          <w:color w:val="000000"/>
        </w:rPr>
        <w:t xml:space="preserve"> </w:t>
      </w:r>
      <w:r w:rsidR="008759CE">
        <w:rPr>
          <w:color w:val="000000"/>
        </w:rPr>
        <w:t xml:space="preserve">the </w:t>
      </w:r>
      <w:r w:rsidR="00AB617B" w:rsidRPr="00CC52A1">
        <w:rPr>
          <w:color w:val="000000"/>
        </w:rPr>
        <w:t xml:space="preserve">epidemiological properties of communities of circulating bacteria among patients in hospitals. We show that while bacterial pathogens </w:t>
      </w:r>
      <w:r w:rsidR="00AB617B" w:rsidRPr="00CC52A1">
        <w:rPr>
          <w:color w:val="000000"/>
        </w:rPr>
        <w:lastRenderedPageBreak/>
        <w:t>have different levels of importation rates</w:t>
      </w:r>
      <w:r w:rsidR="00484133" w:rsidRPr="00CC52A1">
        <w:rPr>
          <w:color w:val="000000"/>
        </w:rPr>
        <w:t>,</w:t>
      </w:r>
      <w:r w:rsidR="00AB617B" w:rsidRPr="00CC52A1">
        <w:rPr>
          <w:color w:val="000000"/>
        </w:rPr>
        <w:t xml:space="preserve"> nosocomial transmission rates were similar</w:t>
      </w:r>
      <w:r w:rsidR="00D85D68" w:rsidRPr="00CC52A1">
        <w:rPr>
          <w:color w:val="000000"/>
        </w:rPr>
        <w:t xml:space="preserve">. We also found </w:t>
      </w:r>
      <w:r w:rsidR="00E378B6" w:rsidRPr="00CC52A1">
        <w:rPr>
          <w:color w:val="000000"/>
        </w:rPr>
        <w:t xml:space="preserve">the </w:t>
      </w:r>
      <w:r w:rsidR="00D85D68" w:rsidRPr="00CC52A1">
        <w:rPr>
          <w:color w:val="000000"/>
        </w:rPr>
        <w:t xml:space="preserve">likelihood of detection </w:t>
      </w:r>
      <w:r w:rsidR="00A26B52" w:rsidRPr="00CC52A1">
        <w:rPr>
          <w:color w:val="000000"/>
        </w:rPr>
        <w:t xml:space="preserve">is </w:t>
      </w:r>
      <w:r w:rsidR="00D85D68" w:rsidRPr="00CC52A1">
        <w:rPr>
          <w:color w:val="000000"/>
        </w:rPr>
        <w:t>similar for all pathogens</w:t>
      </w:r>
      <w:r w:rsidR="0072700E" w:rsidRPr="00CC52A1">
        <w:rPr>
          <w:iCs/>
        </w:rPr>
        <w:t>.</w:t>
      </w:r>
    </w:p>
    <w:p w14:paraId="5D7BC90F" w14:textId="5D5E5717" w:rsidR="00AB617B" w:rsidRPr="00CC52A1" w:rsidRDefault="009201A9" w:rsidP="00C7620C">
      <w:pPr>
        <w:jc w:val="both"/>
        <w:rPr>
          <w:color w:val="000000"/>
        </w:rPr>
      </w:pPr>
      <w:r w:rsidRPr="00CC52A1">
        <w:rPr>
          <w:color w:val="000000"/>
        </w:rPr>
        <w:t xml:space="preserve"> </w:t>
      </w:r>
    </w:p>
    <w:p w14:paraId="538688E5" w14:textId="77777777" w:rsidR="005E4095" w:rsidRPr="00CC52A1" w:rsidRDefault="00E6133D" w:rsidP="00C7620C">
      <w:pPr>
        <w:keepNext/>
        <w:pBdr>
          <w:top w:val="nil"/>
          <w:left w:val="nil"/>
          <w:bottom w:val="nil"/>
          <w:right w:val="nil"/>
          <w:between w:val="nil"/>
        </w:pBdr>
        <w:spacing w:before="240" w:after="60"/>
        <w:contextualSpacing/>
        <w:rPr>
          <w:b/>
          <w:color w:val="000000"/>
        </w:rPr>
      </w:pPr>
      <w:commentRangeStart w:id="28"/>
      <w:r w:rsidRPr="00CC52A1">
        <w:rPr>
          <w:b/>
          <w:color w:val="000000"/>
        </w:rPr>
        <w:t>Results</w:t>
      </w:r>
      <w:bookmarkStart w:id="29" w:name="_Hlk120132095"/>
      <w:commentRangeEnd w:id="28"/>
      <w:r w:rsidR="004D721B" w:rsidRPr="00CC52A1">
        <w:rPr>
          <w:rStyle w:val="CommentReference"/>
          <w:sz w:val="24"/>
          <w:szCs w:val="24"/>
        </w:rPr>
        <w:commentReference w:id="28"/>
      </w:r>
    </w:p>
    <w:p w14:paraId="0F9DCA8E" w14:textId="1213E7DF" w:rsidR="005E4095" w:rsidRPr="00B43DD5" w:rsidRDefault="005E4095" w:rsidP="00C7620C">
      <w:pPr>
        <w:pStyle w:val="Heading3"/>
        <w:spacing w:line="240" w:lineRule="auto"/>
        <w:jc w:val="both"/>
        <w:rPr>
          <w:rFonts w:ascii="Times New Roman" w:hAnsi="Times New Roman" w:cs="Times New Roman"/>
          <w:i/>
          <w:iCs/>
          <w:sz w:val="24"/>
          <w:szCs w:val="24"/>
          <w:lang w:val="en-US"/>
        </w:rPr>
      </w:pPr>
      <w:r w:rsidRPr="00B43DD5">
        <w:rPr>
          <w:rFonts w:ascii="Times New Roman" w:hAnsi="Times New Roman" w:cs="Times New Roman"/>
          <w:i/>
          <w:iCs/>
          <w:sz w:val="24"/>
          <w:szCs w:val="24"/>
          <w:lang w:val="en-US"/>
        </w:rPr>
        <w:t xml:space="preserve">Empirical patterns </w:t>
      </w:r>
      <w:r w:rsidR="00432C93" w:rsidRPr="00B43DD5">
        <w:rPr>
          <w:rFonts w:ascii="Times New Roman" w:hAnsi="Times New Roman" w:cs="Times New Roman"/>
          <w:i/>
          <w:iCs/>
          <w:sz w:val="24"/>
          <w:szCs w:val="24"/>
          <w:lang w:val="en-US"/>
        </w:rPr>
        <w:t xml:space="preserve">of hospital traffic </w:t>
      </w:r>
      <w:r w:rsidRPr="00B43DD5">
        <w:rPr>
          <w:rFonts w:ascii="Times New Roman" w:hAnsi="Times New Roman" w:cs="Times New Roman"/>
          <w:i/>
          <w:iCs/>
          <w:sz w:val="24"/>
          <w:szCs w:val="24"/>
          <w:lang w:val="en-US"/>
        </w:rPr>
        <w:t xml:space="preserve">and heterogeneity of </w:t>
      </w:r>
      <w:r w:rsidR="00221DF0" w:rsidRPr="00B43DD5">
        <w:rPr>
          <w:rFonts w:ascii="Times New Roman" w:hAnsi="Times New Roman" w:cs="Times New Roman"/>
          <w:i/>
          <w:iCs/>
          <w:sz w:val="24"/>
          <w:szCs w:val="24"/>
          <w:lang w:val="en-US"/>
        </w:rPr>
        <w:t xml:space="preserve">nosocomial infections </w:t>
      </w:r>
      <w:r w:rsidRPr="00B43DD5">
        <w:rPr>
          <w:rFonts w:ascii="Times New Roman" w:hAnsi="Times New Roman" w:cs="Times New Roman"/>
          <w:i/>
          <w:iCs/>
          <w:sz w:val="24"/>
          <w:szCs w:val="24"/>
          <w:lang w:val="en-US"/>
        </w:rPr>
        <w:t>burden</w:t>
      </w:r>
    </w:p>
    <w:bookmarkEnd w:id="29"/>
    <w:p w14:paraId="32563FC9" w14:textId="57889955" w:rsidR="00D77B82" w:rsidRPr="00CC52A1" w:rsidRDefault="008C3CA7" w:rsidP="00C7620C">
      <w:pPr>
        <w:jc w:val="both"/>
      </w:pPr>
      <w:r w:rsidRPr="00CC52A1">
        <w:t xml:space="preserve">In Figure 1A, we </w:t>
      </w:r>
      <w:r w:rsidR="006A4812">
        <w:t>present</w:t>
      </w:r>
      <w:r w:rsidR="006A4812" w:rsidRPr="00CC52A1">
        <w:t xml:space="preserve"> </w:t>
      </w:r>
      <w:r w:rsidR="00681C0C" w:rsidRPr="00CC52A1">
        <w:t>weekly</w:t>
      </w:r>
      <w:r w:rsidR="00BB7A4B" w:rsidRPr="00CC52A1">
        <w:t xml:space="preserve"> and monthly</w:t>
      </w:r>
      <w:r w:rsidR="00681C0C" w:rsidRPr="00CC52A1">
        <w:t xml:space="preserve"> </w:t>
      </w:r>
      <w:r w:rsidRPr="00CC52A1">
        <w:t>incidence</w:t>
      </w:r>
      <w:r w:rsidR="00256871" w:rsidRPr="00CC52A1">
        <w:t xml:space="preserve"> </w:t>
      </w:r>
      <w:r w:rsidRPr="00CC52A1">
        <w:t xml:space="preserve">for </w:t>
      </w:r>
      <w:r w:rsidRPr="00CC52A1">
        <w:rPr>
          <w:i/>
          <w:iCs/>
        </w:rPr>
        <w:t>E. coli</w:t>
      </w:r>
      <w:r w:rsidRPr="00CC52A1">
        <w:t xml:space="preserve"> (total positives cultures</w:t>
      </w:r>
      <w:r w:rsidRPr="00CC52A1">
        <w:rPr>
          <w:color w:val="000000" w:themeColor="text1"/>
        </w:rPr>
        <w:t>, n=</w:t>
      </w:r>
      <w:r w:rsidR="00C62D25" w:rsidRPr="00CC52A1">
        <w:rPr>
          <w:color w:val="000000" w:themeColor="text1"/>
        </w:rPr>
        <w:t>2890</w:t>
      </w:r>
      <w:r w:rsidRPr="00CC52A1">
        <w:rPr>
          <w:color w:val="000000" w:themeColor="text1"/>
        </w:rPr>
        <w:t xml:space="preserve">), </w:t>
      </w:r>
      <w:r w:rsidRPr="00CC52A1">
        <w:rPr>
          <w:i/>
          <w:iCs/>
          <w:color w:val="000000" w:themeColor="text1"/>
        </w:rPr>
        <w:t>K. pneumoniae</w:t>
      </w:r>
      <w:r w:rsidRPr="00CC52A1">
        <w:rPr>
          <w:color w:val="000000" w:themeColor="text1"/>
        </w:rPr>
        <w:t xml:space="preserve"> (n=</w:t>
      </w:r>
      <w:r w:rsidR="00C62D25" w:rsidRPr="00CC52A1">
        <w:rPr>
          <w:color w:val="000000" w:themeColor="text1"/>
        </w:rPr>
        <w:t>1139</w:t>
      </w:r>
      <w:r w:rsidRPr="00CC52A1">
        <w:rPr>
          <w:color w:val="000000" w:themeColor="text1"/>
        </w:rPr>
        <w:t xml:space="preserve">), </w:t>
      </w:r>
      <w:r w:rsidRPr="00CC52A1">
        <w:rPr>
          <w:i/>
          <w:iCs/>
          <w:color w:val="000000" w:themeColor="text1"/>
        </w:rPr>
        <w:t xml:space="preserve">P. aeruginosa </w:t>
      </w:r>
      <w:r w:rsidRPr="00CC52A1">
        <w:rPr>
          <w:color w:val="000000" w:themeColor="text1"/>
        </w:rPr>
        <w:t>(n=</w:t>
      </w:r>
      <w:r w:rsidR="00C62D25" w:rsidRPr="00CC52A1">
        <w:rPr>
          <w:color w:val="000000" w:themeColor="text1"/>
        </w:rPr>
        <w:t>809</w:t>
      </w:r>
      <w:r w:rsidRPr="00CC52A1">
        <w:rPr>
          <w:color w:val="000000" w:themeColor="text1"/>
        </w:rPr>
        <w:t>), MSSA (n=</w:t>
      </w:r>
      <w:r w:rsidR="00C62D25" w:rsidRPr="00CC52A1">
        <w:rPr>
          <w:color w:val="000000" w:themeColor="text1"/>
        </w:rPr>
        <w:t>773</w:t>
      </w:r>
      <w:r w:rsidRPr="00CC52A1">
        <w:rPr>
          <w:color w:val="000000" w:themeColor="text1"/>
        </w:rPr>
        <w:t>), MRSA (n=</w:t>
      </w:r>
      <w:r w:rsidR="00C62D25" w:rsidRPr="00CC52A1">
        <w:rPr>
          <w:color w:val="000000" w:themeColor="text1"/>
        </w:rPr>
        <w:t>486</w:t>
      </w:r>
      <w:r w:rsidRPr="00CC52A1">
        <w:rPr>
          <w:color w:val="000000" w:themeColor="text1"/>
        </w:rPr>
        <w:t xml:space="preserve">), </w:t>
      </w:r>
      <w:r w:rsidRPr="00CC52A1">
        <w:rPr>
          <w:i/>
          <w:iCs/>
          <w:color w:val="000000" w:themeColor="text1"/>
        </w:rPr>
        <w:t>S. epidermidis</w:t>
      </w:r>
      <w:r w:rsidRPr="00CC52A1">
        <w:rPr>
          <w:color w:val="000000" w:themeColor="text1"/>
        </w:rPr>
        <w:t xml:space="preserve"> (n=</w:t>
      </w:r>
      <w:r w:rsidR="00C62D25" w:rsidRPr="00CC52A1">
        <w:rPr>
          <w:color w:val="000000" w:themeColor="text1"/>
        </w:rPr>
        <w:t>694</w:t>
      </w:r>
      <w:r w:rsidRPr="00CC52A1">
        <w:rPr>
          <w:color w:val="000000" w:themeColor="text1"/>
        </w:rPr>
        <w:t xml:space="preserve">), </w:t>
      </w:r>
      <w:r w:rsidRPr="00CC52A1">
        <w:rPr>
          <w:i/>
          <w:iCs/>
          <w:color w:val="000000" w:themeColor="text1"/>
        </w:rPr>
        <w:t>E. faecalis</w:t>
      </w:r>
      <w:r w:rsidRPr="00CC52A1">
        <w:rPr>
          <w:color w:val="000000" w:themeColor="text1"/>
        </w:rPr>
        <w:t xml:space="preserve"> (n=</w:t>
      </w:r>
      <w:r w:rsidR="00C62D25" w:rsidRPr="00CC52A1">
        <w:rPr>
          <w:color w:val="000000" w:themeColor="text1"/>
        </w:rPr>
        <w:t>596</w:t>
      </w:r>
      <w:r w:rsidRPr="00CC52A1">
        <w:rPr>
          <w:color w:val="000000" w:themeColor="text1"/>
        </w:rPr>
        <w:t>)</w:t>
      </w:r>
      <w:r w:rsidR="0059670D" w:rsidRPr="00CC52A1">
        <w:rPr>
          <w:color w:val="000000" w:themeColor="text1"/>
        </w:rPr>
        <w:t xml:space="preserve"> and </w:t>
      </w:r>
      <w:r w:rsidR="0059670D" w:rsidRPr="00CC52A1">
        <w:rPr>
          <w:i/>
          <w:iCs/>
          <w:color w:val="000000" w:themeColor="text1"/>
        </w:rPr>
        <w:t>E. faecium</w:t>
      </w:r>
      <w:r w:rsidR="00EF6003" w:rsidRPr="00CC52A1">
        <w:rPr>
          <w:i/>
          <w:iCs/>
          <w:color w:val="000000" w:themeColor="text1"/>
        </w:rPr>
        <w:t xml:space="preserve"> (n=</w:t>
      </w:r>
      <w:r w:rsidR="00C62D25" w:rsidRPr="00CC52A1">
        <w:rPr>
          <w:color w:val="000000" w:themeColor="text1"/>
        </w:rPr>
        <w:t>263</w:t>
      </w:r>
      <w:r w:rsidR="00EF6003" w:rsidRPr="00CC52A1">
        <w:rPr>
          <w:i/>
          <w:iCs/>
          <w:color w:val="000000" w:themeColor="text1"/>
        </w:rPr>
        <w:t>)</w:t>
      </w:r>
      <w:r w:rsidRPr="00CC52A1">
        <w:rPr>
          <w:color w:val="000000" w:themeColor="text1"/>
        </w:rPr>
        <w:t xml:space="preserve">. </w:t>
      </w:r>
      <w:r w:rsidR="00E6790E" w:rsidRPr="00CC52A1">
        <w:rPr>
          <w:color w:val="000000" w:themeColor="text1"/>
        </w:rPr>
        <w:t xml:space="preserve">We </w:t>
      </w:r>
      <w:r w:rsidR="006A4812">
        <w:rPr>
          <w:color w:val="000000" w:themeColor="text1"/>
        </w:rPr>
        <w:t>estimated</w:t>
      </w:r>
      <w:r w:rsidR="006A4812" w:rsidRPr="00CC52A1">
        <w:rPr>
          <w:color w:val="000000" w:themeColor="text1"/>
        </w:rPr>
        <w:t xml:space="preserve"> </w:t>
      </w:r>
      <w:r w:rsidR="003F1101" w:rsidRPr="00CC52A1">
        <w:rPr>
          <w:color w:val="000000" w:themeColor="text1"/>
        </w:rPr>
        <w:t>multiple</w:t>
      </w:r>
      <w:r w:rsidR="00E6790E" w:rsidRPr="00CC52A1">
        <w:rPr>
          <w:color w:val="000000" w:themeColor="text1"/>
        </w:rPr>
        <w:t xml:space="preserve"> positive</w:t>
      </w:r>
      <w:r w:rsidR="00E0071C" w:rsidRPr="00CC52A1">
        <w:rPr>
          <w:color w:val="000000" w:themeColor="text1"/>
        </w:rPr>
        <w:t xml:space="preserve"> clinical </w:t>
      </w:r>
      <w:r w:rsidR="00E94962" w:rsidRPr="00CC52A1">
        <w:rPr>
          <w:color w:val="000000" w:themeColor="text1"/>
        </w:rPr>
        <w:t>culture</w:t>
      </w:r>
      <w:r w:rsidR="00E6790E" w:rsidRPr="00CC52A1">
        <w:rPr>
          <w:color w:val="000000" w:themeColor="text1"/>
        </w:rPr>
        <w:t xml:space="preserve"> results during a patient visit</w:t>
      </w:r>
      <w:r w:rsidR="003F1101" w:rsidRPr="00CC52A1">
        <w:rPr>
          <w:color w:val="000000" w:themeColor="text1"/>
        </w:rPr>
        <w:t xml:space="preserve"> and deduplicated </w:t>
      </w:r>
      <w:r w:rsidR="007526D3" w:rsidRPr="00CC52A1">
        <w:rPr>
          <w:color w:val="000000" w:themeColor="text1"/>
        </w:rPr>
        <w:t>them</w:t>
      </w:r>
      <w:r w:rsidR="003F1101" w:rsidRPr="00CC52A1">
        <w:rPr>
          <w:color w:val="000000" w:themeColor="text1"/>
        </w:rPr>
        <w:t xml:space="preserve"> in the observational model</w:t>
      </w:r>
      <w:r w:rsidR="00E6790E" w:rsidRPr="00CC52A1">
        <w:rPr>
          <w:color w:val="000000" w:themeColor="text1"/>
        </w:rPr>
        <w:t xml:space="preserve">. </w:t>
      </w:r>
      <w:r w:rsidR="005E4095" w:rsidRPr="00CC52A1">
        <w:rPr>
          <w:color w:val="000000" w:themeColor="text1"/>
        </w:rPr>
        <w:t xml:space="preserve">During the study period, the daily </w:t>
      </w:r>
      <w:r w:rsidR="005E4095" w:rsidRPr="00CC52A1">
        <w:t xml:space="preserve">number of </w:t>
      </w:r>
      <w:r w:rsidR="00E6790E" w:rsidRPr="00CC52A1">
        <w:t>hospitalized patients</w:t>
      </w:r>
      <w:r w:rsidR="005E4095" w:rsidRPr="00CC52A1">
        <w:t xml:space="preserve"> fluctuated between 1,000 and 2,500</w:t>
      </w:r>
      <w:r w:rsidR="00AE5082" w:rsidRPr="00CC52A1">
        <w:t xml:space="preserve"> with most of the variation explained by differences in </w:t>
      </w:r>
      <w:r w:rsidR="009D3121" w:rsidRPr="00CC52A1">
        <w:t xml:space="preserve">the </w:t>
      </w:r>
      <w:r w:rsidR="00AE5082" w:rsidRPr="00CC52A1">
        <w:t>day of the week (</w:t>
      </w:r>
      <w:r w:rsidR="00AE5082" w:rsidRPr="008D2AFE">
        <w:rPr>
          <w:color w:val="C00000"/>
        </w:rPr>
        <w:t>Figure 1B</w:t>
      </w:r>
      <w:r w:rsidR="00AE5082" w:rsidRPr="00CC52A1">
        <w:t>)</w:t>
      </w:r>
      <w:r w:rsidR="000209A5" w:rsidRPr="00CC52A1">
        <w:t>.</w:t>
      </w:r>
      <w:r w:rsidR="005E4095" w:rsidRPr="00CC52A1">
        <w:t xml:space="preserve"> </w:t>
      </w:r>
      <w:r w:rsidR="000209A5" w:rsidRPr="00CC52A1">
        <w:t>D</w:t>
      </w:r>
      <w:r w:rsidR="005E4095" w:rsidRPr="00CC52A1">
        <w:t>aily number</w:t>
      </w:r>
      <w:r w:rsidRPr="00CC52A1">
        <w:t>s</w:t>
      </w:r>
      <w:r w:rsidR="005E4095" w:rsidRPr="00CC52A1">
        <w:t xml:space="preserve"> of new admissions ranged between 100 and 1,000, including outpatient</w:t>
      </w:r>
      <w:r w:rsidR="00CF77B0" w:rsidRPr="00CC52A1">
        <w:t>s</w:t>
      </w:r>
      <w:r w:rsidR="005E4095" w:rsidRPr="00CC52A1">
        <w:t>.</w:t>
      </w:r>
      <w:r w:rsidR="00BD5857" w:rsidRPr="00CC52A1">
        <w:t xml:space="preserve"> </w:t>
      </w:r>
      <w:r w:rsidR="005E4095" w:rsidRPr="00CC52A1">
        <w:t xml:space="preserve">During the first COVID-19 wave in New York City, the numbers of in-patients and admissions were generally lower; after June 2020, patient traffic was higher and relatively stationary. Ward size, defined as average </w:t>
      </w:r>
      <w:r w:rsidR="00E40B70" w:rsidRPr="00CC52A1">
        <w:t xml:space="preserve">ward </w:t>
      </w:r>
      <w:r w:rsidR="005E4095" w:rsidRPr="00CC52A1">
        <w:t>occupancy per day during the study period,</w:t>
      </w:r>
      <w:r w:rsidR="005E4095" w:rsidRPr="00CC52A1" w:rsidDel="00F35B3A">
        <w:t xml:space="preserve"> </w:t>
      </w:r>
      <w:r w:rsidR="005E4095" w:rsidRPr="00CC52A1">
        <w:t>was heterogeneous (</w:t>
      </w:r>
      <w:r w:rsidR="0038158A" w:rsidRPr="00CC52A1">
        <w:rPr>
          <w:color w:val="00B0F0"/>
        </w:rPr>
        <w:t>S</w:t>
      </w:r>
      <w:r w:rsidR="00B158A9">
        <w:rPr>
          <w:color w:val="00B0F0"/>
        </w:rPr>
        <w:t>M</w:t>
      </w:r>
      <w:r w:rsidR="0038158A" w:rsidRPr="00CC52A1">
        <w:rPr>
          <w:color w:val="00B0F0"/>
        </w:rPr>
        <w:t xml:space="preserve"> </w:t>
      </w:r>
      <w:r w:rsidR="005E4095" w:rsidRPr="00CC52A1">
        <w:rPr>
          <w:color w:val="00B0F0"/>
        </w:rPr>
        <w:t>Fig</w:t>
      </w:r>
      <w:r w:rsidR="0038158A" w:rsidRPr="00CC52A1">
        <w:rPr>
          <w:color w:val="00B0F0"/>
        </w:rPr>
        <w:t>ure</w:t>
      </w:r>
      <w:r w:rsidR="005E4095" w:rsidRPr="00CC52A1">
        <w:rPr>
          <w:color w:val="00B0F0"/>
        </w:rPr>
        <w:t xml:space="preserve"> </w:t>
      </w:r>
      <w:r w:rsidR="006A0BFF" w:rsidRPr="00CC52A1">
        <w:rPr>
          <w:color w:val="00B0F0"/>
        </w:rPr>
        <w:t>S</w:t>
      </w:r>
      <w:r w:rsidR="005B01FA" w:rsidRPr="00CC52A1">
        <w:rPr>
          <w:color w:val="00B0F0"/>
        </w:rPr>
        <w:t>2A</w:t>
      </w:r>
      <w:r w:rsidR="005E4095" w:rsidRPr="00CC52A1">
        <w:t xml:space="preserve">) with the majority of wards </w:t>
      </w:r>
      <w:r w:rsidR="0083724F" w:rsidRPr="00CC52A1">
        <w:t xml:space="preserve">experiencing </w:t>
      </w:r>
      <w:r w:rsidR="005E4095" w:rsidRPr="00CC52A1">
        <w:t>an occupancy below 10 patients</w:t>
      </w:r>
      <w:r w:rsidR="00AE77B1" w:rsidRPr="00CC52A1">
        <w:t xml:space="preserve">. </w:t>
      </w:r>
      <w:r w:rsidR="005E4095" w:rsidRPr="00CC52A1">
        <w:t>However, a few wards (e.g., emergency rooms) admi</w:t>
      </w:r>
      <w:r w:rsidR="006A4812">
        <w:t>t</w:t>
      </w:r>
      <w:r w:rsidR="005E4095" w:rsidRPr="00CC52A1">
        <w:t>t</w:t>
      </w:r>
      <w:r w:rsidR="006A4812">
        <w:t>ed</w:t>
      </w:r>
      <w:r w:rsidR="005E4095" w:rsidRPr="00CC52A1">
        <w:t xml:space="preserve"> </w:t>
      </w:r>
      <w:r w:rsidR="006A4812">
        <w:t>more than</w:t>
      </w:r>
      <w:r w:rsidR="006A4812" w:rsidRPr="00CC52A1">
        <w:t xml:space="preserve"> </w:t>
      </w:r>
      <w:r w:rsidR="005E4095" w:rsidRPr="00CC52A1">
        <w:t>100 patients each day</w:t>
      </w:r>
      <w:r w:rsidR="00AE5082" w:rsidRPr="00CC52A1">
        <w:t>.</w:t>
      </w:r>
      <w:r w:rsidR="005E4095" w:rsidRPr="00CC52A1">
        <w:t xml:space="preserve"> </w:t>
      </w:r>
      <w:r w:rsidR="00E47C7B" w:rsidRPr="00CC52A1">
        <w:t xml:space="preserve">Average ward size was 9 </w:t>
      </w:r>
      <w:r w:rsidR="008E2E38">
        <w:t>and</w:t>
      </w:r>
      <w:r w:rsidR="008E2E38" w:rsidRPr="00CC52A1">
        <w:t xml:space="preserve"> </w:t>
      </w:r>
      <w:r w:rsidR="00E47C7B" w:rsidRPr="00CC52A1">
        <w:t xml:space="preserve">20 </w:t>
      </w:r>
      <w:r w:rsidR="006A4812">
        <w:t xml:space="preserve">when </w:t>
      </w:r>
      <w:r w:rsidR="00E47C7B" w:rsidRPr="00CC52A1">
        <w:t>excluding wards with size equal to 1.</w:t>
      </w:r>
    </w:p>
    <w:p w14:paraId="0B5930D2" w14:textId="77777777" w:rsidR="009769C5" w:rsidRPr="00CC52A1" w:rsidRDefault="009769C5" w:rsidP="00C7620C">
      <w:pPr>
        <w:jc w:val="both"/>
      </w:pPr>
    </w:p>
    <w:p w14:paraId="68506A95" w14:textId="5B1979E6" w:rsidR="00816BA8" w:rsidRPr="00CC52A1" w:rsidRDefault="0087154F" w:rsidP="00C7620C">
      <w:pPr>
        <w:jc w:val="both"/>
      </w:pPr>
      <w:r w:rsidRPr="00CC52A1">
        <w:t>Hospital</w:t>
      </w:r>
      <w:r w:rsidR="004E7B9B" w:rsidRPr="00CC52A1">
        <w:t>-</w:t>
      </w:r>
      <w:r w:rsidRPr="00CC52A1">
        <w:t xml:space="preserve">level variation in </w:t>
      </w:r>
      <w:r w:rsidR="00116BE8">
        <w:t>patient movement</w:t>
      </w:r>
      <w:r w:rsidR="00231131" w:rsidRPr="00CC52A1">
        <w:t>, admission and discharge rate</w:t>
      </w:r>
      <w:r w:rsidR="008D4D9C">
        <w:t>s</w:t>
      </w:r>
      <w:r w:rsidR="00231131" w:rsidRPr="00CC52A1">
        <w:t xml:space="preserve">, </w:t>
      </w:r>
      <w:r w:rsidR="004B11E4" w:rsidRPr="00CC52A1">
        <w:t>is</w:t>
      </w:r>
      <w:r w:rsidRPr="00CC52A1">
        <w:t xml:space="preserve"> explained mostly by </w:t>
      </w:r>
      <w:r w:rsidR="004B11E4" w:rsidRPr="00CC52A1">
        <w:t xml:space="preserve">the </w:t>
      </w:r>
      <w:r w:rsidRPr="00CC52A1">
        <w:t xml:space="preserve">heterogeneity at the building scale </w:t>
      </w:r>
      <w:r w:rsidR="008D4D9C">
        <w:t>with</w:t>
      </w:r>
      <w:r w:rsidRPr="00CC52A1">
        <w:t xml:space="preserve">in the hospital network with </w:t>
      </w:r>
      <w:r w:rsidR="00116BE8">
        <w:t>rates</w:t>
      </w:r>
      <w:r w:rsidR="00116BE8" w:rsidRPr="00CC52A1">
        <w:t xml:space="preserve"> </w:t>
      </w:r>
      <w:r w:rsidRPr="00CC52A1">
        <w:t>ranging from 0-50% (</w:t>
      </w:r>
      <w:r w:rsidR="00116BE8">
        <w:t>s</w:t>
      </w:r>
      <w:r w:rsidRPr="00CC52A1">
        <w:t xml:space="preserve">ee building traffic for Allen, Harkness </w:t>
      </w:r>
      <w:r w:rsidR="004F3814" w:rsidRPr="00CC52A1">
        <w:t>Pavilion</w:t>
      </w:r>
      <w:r w:rsidRPr="00CC52A1">
        <w:t xml:space="preserve"> and Milstein hospitals in </w:t>
      </w:r>
      <w:r w:rsidR="00EA0109">
        <w:rPr>
          <w:color w:val="00B0F0"/>
        </w:rPr>
        <w:t xml:space="preserve">SM </w:t>
      </w:r>
      <w:r w:rsidRPr="001A740A">
        <w:rPr>
          <w:color w:val="00B0F0"/>
        </w:rPr>
        <w:t>Figure S1</w:t>
      </w:r>
      <w:r w:rsidRPr="00CC52A1">
        <w:t>)</w:t>
      </w:r>
      <w:r w:rsidR="00B81C4E">
        <w:t xml:space="preserve"> to </w:t>
      </w:r>
      <w:r w:rsidRPr="00CC52A1">
        <w:t>80</w:t>
      </w:r>
      <w:r w:rsidR="00B81C4E">
        <w:t>-</w:t>
      </w:r>
      <w:r w:rsidRPr="00CC52A1">
        <w:t xml:space="preserve">150% </w:t>
      </w:r>
      <w:r w:rsidR="00B81C4E">
        <w:t xml:space="preserve">in </w:t>
      </w:r>
      <w:r w:rsidR="008D4D9C">
        <w:t>buildings</w:t>
      </w:r>
      <w:r w:rsidR="00B81C4E">
        <w:t xml:space="preserve"> mostly</w:t>
      </w:r>
      <w:r w:rsidRPr="00CC52A1">
        <w:t xml:space="preserve"> admitting</w:t>
      </w:r>
      <w:r w:rsidR="00CB2229" w:rsidRPr="00CC52A1">
        <w:t xml:space="preserve"> and disch</w:t>
      </w:r>
      <w:r w:rsidR="009C2BD8" w:rsidRPr="00CC52A1">
        <w:t>a</w:t>
      </w:r>
      <w:r w:rsidR="00CB2229" w:rsidRPr="00CC52A1">
        <w:t>r</w:t>
      </w:r>
      <w:r w:rsidR="00116BE8">
        <w:t>g</w:t>
      </w:r>
      <w:r w:rsidR="00CB2229" w:rsidRPr="00CC52A1">
        <w:t>ing</w:t>
      </w:r>
      <w:r w:rsidRPr="00CC52A1">
        <w:t xml:space="preserve"> outpatients (</w:t>
      </w:r>
      <w:r w:rsidR="008D4D9C">
        <w:t>s</w:t>
      </w:r>
      <w:r w:rsidRPr="00CC52A1">
        <w:t xml:space="preserve">ee Presbyterian hospital and Rest in </w:t>
      </w:r>
      <w:r w:rsidRPr="00CC52A1">
        <w:rPr>
          <w:color w:val="00B0F0"/>
        </w:rPr>
        <w:t>S</w:t>
      </w:r>
      <w:r w:rsidR="00B158A9">
        <w:rPr>
          <w:color w:val="00B0F0"/>
        </w:rPr>
        <w:t>M</w:t>
      </w:r>
      <w:r w:rsidRPr="00CC52A1">
        <w:rPr>
          <w:color w:val="00B0F0"/>
        </w:rPr>
        <w:t xml:space="preserve"> Figure S</w:t>
      </w:r>
      <w:r w:rsidR="00BB40DC" w:rsidRPr="00CC52A1">
        <w:rPr>
          <w:color w:val="00B0F0"/>
        </w:rPr>
        <w:t>3</w:t>
      </w:r>
      <w:r w:rsidRPr="00CC52A1">
        <w:t xml:space="preserve">). This heterogeneity at the building scale is in turn explained by </w:t>
      </w:r>
      <w:r w:rsidR="008D4D9C">
        <w:t xml:space="preserve">the </w:t>
      </w:r>
      <w:r w:rsidRPr="00CC52A1">
        <w:t xml:space="preserve">variation </w:t>
      </w:r>
      <w:r w:rsidR="008D4D9C">
        <w:t>of</w:t>
      </w:r>
      <w:r w:rsidRPr="00CC52A1">
        <w:t xml:space="preserve"> ward traffic </w:t>
      </w:r>
      <w:r w:rsidR="008D4D9C">
        <w:t>affecting</w:t>
      </w:r>
      <w:r w:rsidR="008D4D9C" w:rsidRPr="00CC52A1">
        <w:t xml:space="preserve"> </w:t>
      </w:r>
      <w:r w:rsidRPr="00CC52A1">
        <w:t>each building (</w:t>
      </w:r>
      <w:r w:rsidR="008D4D9C">
        <w:t>s</w:t>
      </w:r>
      <w:r w:rsidRPr="00CC52A1">
        <w:t xml:space="preserve">ee </w:t>
      </w:r>
      <w:r w:rsidRPr="00CC52A1">
        <w:rPr>
          <w:color w:val="00B0F0"/>
        </w:rPr>
        <w:t>S</w:t>
      </w:r>
      <w:r w:rsidR="00B158A9">
        <w:rPr>
          <w:color w:val="00B0F0"/>
        </w:rPr>
        <w:t>M</w:t>
      </w:r>
      <w:r w:rsidRPr="00CC52A1">
        <w:rPr>
          <w:color w:val="00B0F0"/>
        </w:rPr>
        <w:t xml:space="preserve"> Figure S</w:t>
      </w:r>
      <w:r w:rsidR="00BB40DC" w:rsidRPr="00CC52A1">
        <w:rPr>
          <w:color w:val="00B0F0"/>
        </w:rPr>
        <w:t>4</w:t>
      </w:r>
      <w:r w:rsidRPr="00CC52A1">
        <w:t xml:space="preserve">). </w:t>
      </w:r>
      <w:r w:rsidR="008D4D9C">
        <w:t>O</w:t>
      </w:r>
      <w:r w:rsidRPr="00CC52A1">
        <w:t>utflux</w:t>
      </w:r>
      <w:r w:rsidR="008D4D9C">
        <w:t>es</w:t>
      </w:r>
      <w:r w:rsidRPr="00CC52A1">
        <w:t xml:space="preserve"> of patients at </w:t>
      </w:r>
      <w:r w:rsidR="008D4D9C">
        <w:t xml:space="preserve">the </w:t>
      </w:r>
      <w:r w:rsidRPr="00CC52A1">
        <w:t xml:space="preserve">ward facility scale follow </w:t>
      </w:r>
      <w:r w:rsidR="008D4D9C">
        <w:t>admission</w:t>
      </w:r>
      <w:r w:rsidR="008D4D9C" w:rsidRPr="00CC52A1">
        <w:t xml:space="preserve"> </w:t>
      </w:r>
      <w:r w:rsidRPr="00CC52A1">
        <w:t xml:space="preserve">patterns with </w:t>
      </w:r>
      <w:r w:rsidR="00301CE7" w:rsidRPr="00CC52A1">
        <w:t xml:space="preserve">a </w:t>
      </w:r>
      <w:r w:rsidRPr="00CC52A1">
        <w:t xml:space="preserve">few wards per building </w:t>
      </w:r>
      <w:commentRangeStart w:id="30"/>
      <w:commentRangeStart w:id="31"/>
      <w:r w:rsidRPr="00CC52A1">
        <w:t xml:space="preserve">admitting </w:t>
      </w:r>
      <w:commentRangeEnd w:id="30"/>
      <w:r w:rsidR="000C1853" w:rsidRPr="00CC52A1">
        <w:rPr>
          <w:rStyle w:val="CommentReference"/>
          <w:sz w:val="24"/>
          <w:szCs w:val="24"/>
        </w:rPr>
        <w:commentReference w:id="30"/>
      </w:r>
      <w:commentRangeEnd w:id="31"/>
      <w:r w:rsidR="00FB291A" w:rsidRPr="00CC52A1">
        <w:rPr>
          <w:rStyle w:val="CommentReference"/>
          <w:sz w:val="24"/>
          <w:szCs w:val="24"/>
        </w:rPr>
        <w:commentReference w:id="31"/>
      </w:r>
      <w:r w:rsidRPr="00CC52A1">
        <w:t xml:space="preserve">the majority of patients per week and </w:t>
      </w:r>
      <w:r w:rsidR="008D4D9C">
        <w:t>manifesting</w:t>
      </w:r>
      <w:r w:rsidR="008D4D9C" w:rsidRPr="00CC52A1">
        <w:t xml:space="preserve"> </w:t>
      </w:r>
      <w:r w:rsidRPr="00CC52A1">
        <w:t>stable patient traffic (</w:t>
      </w:r>
      <w:r w:rsidR="008D4D9C">
        <w:t>s</w:t>
      </w:r>
      <w:r w:rsidRPr="00CC52A1">
        <w:t xml:space="preserve">ee </w:t>
      </w:r>
      <w:r w:rsidRPr="00CA61B8">
        <w:rPr>
          <w:color w:val="C00000"/>
        </w:rPr>
        <w:t>Figure 1</w:t>
      </w:r>
      <w:r w:rsidR="00BB40DC" w:rsidRPr="00CA61B8">
        <w:rPr>
          <w:color w:val="C00000"/>
        </w:rPr>
        <w:t>C</w:t>
      </w:r>
      <w:r w:rsidRPr="00CA61B8">
        <w:rPr>
          <w:color w:val="C00000"/>
        </w:rPr>
        <w:t xml:space="preserve"> </w:t>
      </w:r>
      <w:r w:rsidRPr="00CC52A1">
        <w:t xml:space="preserve">and </w:t>
      </w:r>
      <w:r w:rsidRPr="00CC52A1">
        <w:rPr>
          <w:color w:val="00B0F0"/>
        </w:rPr>
        <w:t>S</w:t>
      </w:r>
      <w:r w:rsidR="00B158A9">
        <w:rPr>
          <w:color w:val="00B0F0"/>
        </w:rPr>
        <w:t>M</w:t>
      </w:r>
      <w:r w:rsidRPr="00CC52A1">
        <w:rPr>
          <w:color w:val="00B0F0"/>
        </w:rPr>
        <w:t xml:space="preserve"> Figure S</w:t>
      </w:r>
      <w:r w:rsidR="00BB40DC" w:rsidRPr="00CC52A1">
        <w:rPr>
          <w:color w:val="00B0F0"/>
        </w:rPr>
        <w:t>4</w:t>
      </w:r>
      <w:r w:rsidRPr="00CC52A1">
        <w:t xml:space="preserve">). </w:t>
      </w:r>
      <w:r w:rsidR="005E4095" w:rsidRPr="00CC52A1">
        <w:t xml:space="preserve">To visualize patient traffic within each ward, we investigated temporal occupancy. </w:t>
      </w:r>
      <w:r w:rsidR="005E4095" w:rsidRPr="00270F48">
        <w:rPr>
          <w:color w:val="C00000"/>
        </w:rPr>
        <w:t>Fig</w:t>
      </w:r>
      <w:r w:rsidR="00270F48" w:rsidRPr="00270F48">
        <w:rPr>
          <w:color w:val="C00000"/>
        </w:rPr>
        <w:t>ure</w:t>
      </w:r>
      <w:r w:rsidR="005E4095" w:rsidRPr="00270F48">
        <w:rPr>
          <w:color w:val="C00000"/>
        </w:rPr>
        <w:t xml:space="preserve"> </w:t>
      </w:r>
      <w:r w:rsidR="006A0BFF" w:rsidRPr="00270F48">
        <w:rPr>
          <w:color w:val="C00000"/>
        </w:rPr>
        <w:t>1</w:t>
      </w:r>
      <w:r w:rsidR="005E4095" w:rsidRPr="00270F48">
        <w:rPr>
          <w:color w:val="C00000"/>
        </w:rPr>
        <w:t>C</w:t>
      </w:r>
      <w:r w:rsidR="005E4095" w:rsidRPr="00CC52A1">
        <w:t xml:space="preserve"> shows the </w:t>
      </w:r>
      <w:r w:rsidR="009F166D" w:rsidRPr="00CC52A1">
        <w:t xml:space="preserve">weekly </w:t>
      </w:r>
      <w:r w:rsidR="005E4095" w:rsidRPr="00CC52A1">
        <w:t xml:space="preserve">number of patients relative to average occupancy for each ward and highlights the </w:t>
      </w:r>
      <w:r w:rsidR="00AE5082" w:rsidRPr="00CC52A1">
        <w:t>5</w:t>
      </w:r>
      <w:r w:rsidR="005E4095" w:rsidRPr="00CC52A1">
        <w:t xml:space="preserve"> most and least populated wards. The least populated wards were empty most of the time</w:t>
      </w:r>
      <w:r w:rsidR="00E05CC3" w:rsidRPr="00CC52A1">
        <w:t xml:space="preserve"> with </w:t>
      </w:r>
      <w:r w:rsidR="00AE5082" w:rsidRPr="00CC52A1">
        <w:t>irregular</w:t>
      </w:r>
      <w:r w:rsidR="00E05CC3" w:rsidRPr="00CC52A1">
        <w:t xml:space="preserve"> occupancy during the study period</w:t>
      </w:r>
      <w:r w:rsidR="005E4095" w:rsidRPr="00CC52A1">
        <w:t xml:space="preserve">, </w:t>
      </w:r>
      <w:r w:rsidR="0083724F" w:rsidRPr="00CC52A1">
        <w:t xml:space="preserve">whereas </w:t>
      </w:r>
      <w:r w:rsidR="00AE5082" w:rsidRPr="00CC52A1">
        <w:t>hospitalizations</w:t>
      </w:r>
      <w:r w:rsidR="005E4095" w:rsidRPr="00CC52A1">
        <w:t xml:space="preserve"> in the most populated wards were relatively stable. The relationship between </w:t>
      </w:r>
      <w:r w:rsidR="0083724F" w:rsidRPr="00CC52A1">
        <w:t>newly admitted</w:t>
      </w:r>
      <w:r w:rsidR="005E4095" w:rsidRPr="00CC52A1">
        <w:t xml:space="preserve"> and </w:t>
      </w:r>
      <w:r w:rsidR="007526D3" w:rsidRPr="00CC52A1">
        <w:t>hospitalized</w:t>
      </w:r>
      <w:r w:rsidR="005E4095" w:rsidRPr="00CC52A1">
        <w:t xml:space="preserve"> patients (</w:t>
      </w:r>
      <w:r w:rsidR="005E4095" w:rsidRPr="00270F48">
        <w:rPr>
          <w:color w:val="C00000"/>
        </w:rPr>
        <w:t xml:space="preserve">Figures </w:t>
      </w:r>
      <w:r w:rsidR="009C558C" w:rsidRPr="00270F48">
        <w:rPr>
          <w:color w:val="C00000"/>
        </w:rPr>
        <w:t>1</w:t>
      </w:r>
      <w:r w:rsidR="005E4095" w:rsidRPr="00270F48">
        <w:rPr>
          <w:color w:val="C00000"/>
        </w:rPr>
        <w:t xml:space="preserve">D and </w:t>
      </w:r>
      <w:r w:rsidR="009C558C" w:rsidRPr="00270F48">
        <w:rPr>
          <w:color w:val="C00000"/>
        </w:rPr>
        <w:t>1</w:t>
      </w:r>
      <w:r w:rsidR="005E4095" w:rsidRPr="00270F48">
        <w:rPr>
          <w:color w:val="C00000"/>
        </w:rPr>
        <w:t>E</w:t>
      </w:r>
      <w:r w:rsidR="005E4095" w:rsidRPr="00CC52A1">
        <w:t>) was linear and depended on ward size (</w:t>
      </w:r>
      <w:r w:rsidR="00C641D4" w:rsidRPr="00CC52A1">
        <w:t xml:space="preserve">see </w:t>
      </w:r>
      <w:r w:rsidR="00DB5F34" w:rsidRPr="00CC52A1">
        <w:rPr>
          <w:color w:val="00B0F0"/>
        </w:rPr>
        <w:t>S</w:t>
      </w:r>
      <w:r w:rsidR="00B158A9">
        <w:rPr>
          <w:color w:val="00B0F0"/>
        </w:rPr>
        <w:t>M</w:t>
      </w:r>
      <w:r w:rsidR="00DB5F34" w:rsidRPr="00CC52A1">
        <w:rPr>
          <w:color w:val="00B0F0"/>
        </w:rPr>
        <w:t xml:space="preserve"> </w:t>
      </w:r>
      <w:r w:rsidR="005E4095" w:rsidRPr="00CC52A1">
        <w:rPr>
          <w:color w:val="00B0F0"/>
        </w:rPr>
        <w:t>Figure S</w:t>
      </w:r>
      <w:r w:rsidR="00BB40DC" w:rsidRPr="00CC52A1">
        <w:rPr>
          <w:color w:val="00B0F0"/>
        </w:rPr>
        <w:t>5</w:t>
      </w:r>
      <w:r w:rsidR="005E4095" w:rsidRPr="00CC52A1">
        <w:t>)</w:t>
      </w:r>
      <w:r w:rsidR="00C641D4" w:rsidRPr="00CC52A1">
        <w:t>.</w:t>
      </w:r>
      <w:r w:rsidR="00625E23" w:rsidRPr="00CC52A1">
        <w:t xml:space="preserve"> </w:t>
      </w:r>
      <w:r w:rsidR="001B35D9" w:rsidRPr="00CC52A1">
        <w:t xml:space="preserve">Clinical culture </w:t>
      </w:r>
      <w:r w:rsidR="005E4095" w:rsidRPr="00CC52A1">
        <w:t xml:space="preserve">numbers were also heterogeneous across wards. Most cultures </w:t>
      </w:r>
      <w:r w:rsidR="00497BA2" w:rsidRPr="00CC52A1">
        <w:t>were</w:t>
      </w:r>
      <w:r w:rsidR="00F22A28" w:rsidRPr="00CC52A1">
        <w:t xml:space="preserve"> </w:t>
      </w:r>
      <w:r w:rsidR="005E4095" w:rsidRPr="00CC52A1">
        <w:t>sample</w:t>
      </w:r>
      <w:r w:rsidR="00497BA2" w:rsidRPr="00CC52A1">
        <w:t>d</w:t>
      </w:r>
      <w:r w:rsidR="005E4095" w:rsidRPr="00CC52A1">
        <w:t xml:space="preserve"> from a small subset of wards, as shown by the weekly number of cultures collected in each (</w:t>
      </w:r>
      <w:r w:rsidR="00FF00A6" w:rsidRPr="00CC52A1">
        <w:t xml:space="preserve">see </w:t>
      </w:r>
      <w:r w:rsidR="005E4095" w:rsidRPr="00270F48">
        <w:rPr>
          <w:color w:val="C00000"/>
        </w:rPr>
        <w:t>Fig</w:t>
      </w:r>
      <w:r w:rsidR="00270F48" w:rsidRPr="00270F48">
        <w:rPr>
          <w:color w:val="C00000"/>
        </w:rPr>
        <w:t>ure</w:t>
      </w:r>
      <w:r w:rsidR="005E4095" w:rsidRPr="00270F48">
        <w:rPr>
          <w:color w:val="C00000"/>
        </w:rPr>
        <w:t xml:space="preserve"> </w:t>
      </w:r>
      <w:r w:rsidR="006A0BFF" w:rsidRPr="00270F48">
        <w:rPr>
          <w:color w:val="C00000"/>
        </w:rPr>
        <w:t>1</w:t>
      </w:r>
      <w:r w:rsidR="005E4095" w:rsidRPr="00270F48">
        <w:rPr>
          <w:color w:val="C00000"/>
        </w:rPr>
        <w:t>D</w:t>
      </w:r>
      <w:r w:rsidR="005E4095" w:rsidRPr="00CC52A1">
        <w:t>).</w:t>
      </w:r>
      <w:r w:rsidR="006C6B18" w:rsidRPr="00CC52A1">
        <w:rPr>
          <w:iCs/>
          <w:color w:val="00B0F0"/>
        </w:rPr>
        <w:t xml:space="preserve"> </w:t>
      </w:r>
      <w:r w:rsidR="000062CE">
        <w:rPr>
          <w:iCs/>
        </w:rPr>
        <w:t>T</w:t>
      </w:r>
      <w:r w:rsidR="006C6B18" w:rsidRPr="00CC52A1">
        <w:rPr>
          <w:iCs/>
        </w:rPr>
        <w:t>he distribution of time in</w:t>
      </w:r>
      <w:r w:rsidR="00370DD9">
        <w:rPr>
          <w:iCs/>
        </w:rPr>
        <w:t xml:space="preserve"> </w:t>
      </w:r>
      <w:r w:rsidR="006C6B18" w:rsidRPr="00CC52A1">
        <w:rPr>
          <w:iCs/>
        </w:rPr>
        <w:t>hospital obtained from the patient hospitalization records</w:t>
      </w:r>
      <w:r w:rsidR="000062CE">
        <w:rPr>
          <w:iCs/>
        </w:rPr>
        <w:t xml:space="preserve"> varied was </w:t>
      </w:r>
      <w:r w:rsidR="006C6B18" w:rsidRPr="00CC52A1">
        <w:rPr>
          <w:iCs/>
        </w:rPr>
        <w:t xml:space="preserve">3.85 days </w:t>
      </w:r>
      <w:r w:rsidR="000062CE">
        <w:rPr>
          <w:iCs/>
        </w:rPr>
        <w:t>across</w:t>
      </w:r>
      <w:r w:rsidR="000062CE" w:rsidRPr="00CC52A1">
        <w:rPr>
          <w:iCs/>
        </w:rPr>
        <w:t xml:space="preserve"> </w:t>
      </w:r>
      <w:r w:rsidR="006C6B18" w:rsidRPr="00CC52A1">
        <w:rPr>
          <w:iCs/>
        </w:rPr>
        <w:t xml:space="preserve">the </w:t>
      </w:r>
      <w:r w:rsidR="000062CE">
        <w:rPr>
          <w:iCs/>
        </w:rPr>
        <w:t xml:space="preserve">entire </w:t>
      </w:r>
      <w:r w:rsidR="006C6B18" w:rsidRPr="00CC52A1">
        <w:rPr>
          <w:iCs/>
        </w:rPr>
        <w:t>hospital</w:t>
      </w:r>
      <w:r w:rsidR="000062CE">
        <w:rPr>
          <w:iCs/>
        </w:rPr>
        <w:t xml:space="preserve"> system</w:t>
      </w:r>
      <w:r w:rsidR="006C6B18" w:rsidRPr="00CC52A1">
        <w:rPr>
          <w:iCs/>
        </w:rPr>
        <w:t>, and 3.17, 4.18, 6.22, 5.05, 1.25 and 1.85 days in Allen Hospital, Harkness Pavilion, Milstein Hospital, Mschony, Presbyterian Hospital and</w:t>
      </w:r>
      <w:r w:rsidR="00C239D7" w:rsidRPr="00CC52A1">
        <w:rPr>
          <w:iCs/>
        </w:rPr>
        <w:t xml:space="preserve"> a fictitious unit '</w:t>
      </w:r>
      <w:commentRangeStart w:id="32"/>
      <w:r w:rsidR="006C6B18" w:rsidRPr="00CC52A1">
        <w:rPr>
          <w:iCs/>
        </w:rPr>
        <w:t>Rest</w:t>
      </w:r>
      <w:r w:rsidR="00C239D7" w:rsidRPr="00CC52A1">
        <w:rPr>
          <w:iCs/>
        </w:rPr>
        <w:t xml:space="preserve">' with </w:t>
      </w:r>
      <w:r w:rsidR="00F6370A">
        <w:rPr>
          <w:iCs/>
        </w:rPr>
        <w:t>all the other</w:t>
      </w:r>
      <w:r w:rsidR="00C239D7" w:rsidRPr="00CC52A1">
        <w:rPr>
          <w:iCs/>
        </w:rPr>
        <w:t xml:space="preserve"> ward</w:t>
      </w:r>
      <w:r w:rsidR="00093402" w:rsidRPr="00CC52A1">
        <w:rPr>
          <w:iCs/>
        </w:rPr>
        <w:t>s</w:t>
      </w:r>
      <w:r w:rsidR="000062CE">
        <w:rPr>
          <w:iCs/>
        </w:rPr>
        <w:t>,</w:t>
      </w:r>
      <w:r w:rsidR="006C6B18" w:rsidRPr="00CC52A1">
        <w:rPr>
          <w:iCs/>
        </w:rPr>
        <w:t xml:space="preserve"> </w:t>
      </w:r>
      <w:commentRangeEnd w:id="32"/>
      <w:r w:rsidR="004C3366" w:rsidRPr="00CC52A1">
        <w:rPr>
          <w:rStyle w:val="CommentReference"/>
          <w:sz w:val="24"/>
          <w:szCs w:val="24"/>
        </w:rPr>
        <w:commentReference w:id="32"/>
      </w:r>
      <w:r w:rsidR="006C6B18" w:rsidRPr="00CC52A1">
        <w:rPr>
          <w:iCs/>
        </w:rPr>
        <w:t>respectively</w:t>
      </w:r>
      <w:r w:rsidR="000062CE">
        <w:rPr>
          <w:iCs/>
        </w:rPr>
        <w:t xml:space="preserve"> (</w:t>
      </w:r>
      <w:r w:rsidR="000062CE" w:rsidRPr="00EF3345">
        <w:rPr>
          <w:iCs/>
          <w:color w:val="00B0F0"/>
        </w:rPr>
        <w:t>SM Figure S6</w:t>
      </w:r>
      <w:r w:rsidR="000062CE">
        <w:rPr>
          <w:iCs/>
        </w:rPr>
        <w:t>)</w:t>
      </w:r>
      <w:r w:rsidR="006C6B18" w:rsidRPr="00CC52A1">
        <w:rPr>
          <w:iCs/>
        </w:rPr>
        <w:t>.</w:t>
      </w:r>
    </w:p>
    <w:p w14:paraId="5C1D2FE0" w14:textId="63264C4C" w:rsidR="004E3538" w:rsidRPr="006F760C" w:rsidRDefault="00CF17CF" w:rsidP="00C7620C">
      <w:pPr>
        <w:pStyle w:val="Heading3"/>
        <w:spacing w:line="240" w:lineRule="auto"/>
        <w:jc w:val="both"/>
        <w:rPr>
          <w:rFonts w:ascii="Times New Roman" w:hAnsi="Times New Roman" w:cs="Times New Roman"/>
          <w:i/>
          <w:iCs/>
          <w:sz w:val="24"/>
          <w:szCs w:val="24"/>
          <w:lang w:val="en-US"/>
        </w:rPr>
      </w:pPr>
      <w:r w:rsidRPr="006F760C">
        <w:rPr>
          <w:rFonts w:ascii="Times New Roman" w:hAnsi="Times New Roman" w:cs="Times New Roman"/>
          <w:i/>
          <w:iCs/>
          <w:sz w:val="24"/>
          <w:szCs w:val="24"/>
          <w:lang w:val="en-US"/>
        </w:rPr>
        <w:lastRenderedPageBreak/>
        <w:t>Model framework and se</w:t>
      </w:r>
      <w:r w:rsidR="00CA4AAA" w:rsidRPr="006F760C">
        <w:rPr>
          <w:rFonts w:ascii="Times New Roman" w:hAnsi="Times New Roman" w:cs="Times New Roman"/>
          <w:i/>
          <w:iCs/>
          <w:sz w:val="24"/>
          <w:szCs w:val="24"/>
          <w:lang w:val="en-US"/>
        </w:rPr>
        <w:t>t</w:t>
      </w:r>
      <w:r w:rsidRPr="006F760C">
        <w:rPr>
          <w:rFonts w:ascii="Times New Roman" w:hAnsi="Times New Roman" w:cs="Times New Roman"/>
          <w:i/>
          <w:iCs/>
          <w:sz w:val="24"/>
          <w:szCs w:val="24"/>
          <w:lang w:val="en-US"/>
        </w:rPr>
        <w:t xml:space="preserve">ting: </w:t>
      </w:r>
      <w:commentRangeStart w:id="33"/>
      <w:commentRangeStart w:id="34"/>
      <w:commentRangeStart w:id="35"/>
      <w:commentRangeStart w:id="36"/>
      <w:commentRangeStart w:id="37"/>
      <w:r w:rsidRPr="006F760C">
        <w:rPr>
          <w:rFonts w:ascii="Times New Roman" w:hAnsi="Times New Roman" w:cs="Times New Roman"/>
          <w:i/>
          <w:iCs/>
          <w:sz w:val="24"/>
          <w:szCs w:val="24"/>
          <w:lang w:val="en-US"/>
        </w:rPr>
        <w:t>m</w:t>
      </w:r>
      <w:r w:rsidR="004E3538" w:rsidRPr="006F760C">
        <w:rPr>
          <w:rFonts w:ascii="Times New Roman" w:hAnsi="Times New Roman" w:cs="Times New Roman"/>
          <w:i/>
          <w:iCs/>
          <w:sz w:val="24"/>
          <w:szCs w:val="24"/>
          <w:lang w:val="en-US"/>
        </w:rPr>
        <w:t>icro</w:t>
      </w:r>
      <w:r w:rsidR="00C82F27" w:rsidRPr="006F760C">
        <w:rPr>
          <w:rFonts w:ascii="Times New Roman" w:hAnsi="Times New Roman" w:cs="Times New Roman"/>
          <w:i/>
          <w:iCs/>
          <w:sz w:val="24"/>
          <w:szCs w:val="24"/>
          <w:lang w:val="en-US"/>
        </w:rPr>
        <w:t>-</w:t>
      </w:r>
      <w:r w:rsidR="004E3538" w:rsidRPr="006F760C">
        <w:rPr>
          <w:rFonts w:ascii="Times New Roman" w:hAnsi="Times New Roman" w:cs="Times New Roman"/>
          <w:i/>
          <w:iCs/>
          <w:sz w:val="24"/>
          <w:szCs w:val="24"/>
          <w:lang w:val="en-US"/>
        </w:rPr>
        <w:t>o</w:t>
      </w:r>
      <w:r w:rsidR="00C82F27" w:rsidRPr="006F760C">
        <w:rPr>
          <w:rFonts w:ascii="Times New Roman" w:hAnsi="Times New Roman" w:cs="Times New Roman"/>
          <w:i/>
          <w:iCs/>
          <w:sz w:val="24"/>
          <w:szCs w:val="24"/>
          <w:lang w:val="en-US"/>
        </w:rPr>
        <w:t>r</w:t>
      </w:r>
      <w:r w:rsidR="004E3538" w:rsidRPr="006F760C">
        <w:rPr>
          <w:rFonts w:ascii="Times New Roman" w:hAnsi="Times New Roman" w:cs="Times New Roman"/>
          <w:i/>
          <w:iCs/>
          <w:sz w:val="24"/>
          <w:szCs w:val="24"/>
          <w:lang w:val="en-US"/>
        </w:rPr>
        <w:t>ganism prevalence</w:t>
      </w:r>
      <w:commentRangeEnd w:id="33"/>
      <w:r w:rsidR="00CC0ECD" w:rsidRPr="006F760C">
        <w:rPr>
          <w:rStyle w:val="CommentReference"/>
          <w:rFonts w:ascii="Times New Roman" w:eastAsia="Times New Roman" w:hAnsi="Times New Roman" w:cs="Times New Roman"/>
          <w:color w:val="auto"/>
          <w:sz w:val="24"/>
          <w:szCs w:val="24"/>
          <w:lang w:val="en-US"/>
        </w:rPr>
        <w:commentReference w:id="33"/>
      </w:r>
      <w:r w:rsidR="00A45BFA" w:rsidRPr="006F760C">
        <w:rPr>
          <w:rFonts w:ascii="Times New Roman" w:hAnsi="Times New Roman" w:cs="Times New Roman"/>
          <w:i/>
          <w:iCs/>
          <w:sz w:val="24"/>
          <w:szCs w:val="24"/>
          <w:lang w:val="en-US"/>
        </w:rPr>
        <w:t xml:space="preserve"> and effective sensitivity</w:t>
      </w:r>
    </w:p>
    <w:p w14:paraId="1E4775CA" w14:textId="149F3BEC" w:rsidR="00A45BFA" w:rsidRPr="00CC52A1" w:rsidRDefault="00CF5334" w:rsidP="00CF5334">
      <w:pPr>
        <w:jc w:val="both"/>
        <w:rPr>
          <w:iCs/>
        </w:rPr>
      </w:pPr>
      <w:r w:rsidRPr="00CC52A1">
        <w:rPr>
          <w:iCs/>
        </w:rPr>
        <w:t>We assumed community-acquired carriage was at a steady state and parametrized the probability of importing a micro</w:t>
      </w:r>
      <w:r w:rsidR="009A7F4F" w:rsidRPr="00CC52A1">
        <w:rPr>
          <w:iCs/>
        </w:rPr>
        <w:t>-</w:t>
      </w:r>
      <w:r w:rsidRPr="00CC52A1">
        <w:rPr>
          <w:iCs/>
        </w:rPr>
        <w:t>organism from the community</w:t>
      </w:r>
      <w:commentRangeStart w:id="38"/>
      <w:commentRangeStart w:id="39"/>
      <w:r w:rsidRPr="00CC52A1">
        <w:rPr>
          <w:iCs/>
        </w:rPr>
        <w:t>.</w:t>
      </w:r>
      <w:commentRangeStart w:id="40"/>
      <w:commentRangeEnd w:id="40"/>
      <w:r w:rsidRPr="00CC52A1">
        <w:rPr>
          <w:rStyle w:val="CommentReference"/>
          <w:sz w:val="24"/>
          <w:szCs w:val="24"/>
        </w:rPr>
        <w:commentReference w:id="40"/>
      </w:r>
      <w:r w:rsidRPr="00CC52A1">
        <w:rPr>
          <w:iCs/>
        </w:rPr>
        <w:t xml:space="preserve"> </w:t>
      </w:r>
      <w:commentRangeEnd w:id="38"/>
      <w:r w:rsidR="004232BF" w:rsidRPr="00CC52A1">
        <w:rPr>
          <w:rStyle w:val="CommentReference"/>
          <w:sz w:val="24"/>
          <w:szCs w:val="24"/>
        </w:rPr>
        <w:commentReference w:id="38"/>
      </w:r>
      <w:commentRangeEnd w:id="39"/>
      <w:r w:rsidR="008A066A" w:rsidRPr="00CC52A1">
        <w:rPr>
          <w:rStyle w:val="CommentReference"/>
          <w:sz w:val="24"/>
          <w:szCs w:val="24"/>
        </w:rPr>
        <w:commentReference w:id="39"/>
      </w:r>
      <w:r w:rsidR="009C2AFD" w:rsidRPr="00CC52A1">
        <w:rPr>
          <w:iCs/>
        </w:rPr>
        <w:t xml:space="preserve">Studies for the pathogens considered in </w:t>
      </w:r>
      <w:r w:rsidR="00705776">
        <w:rPr>
          <w:iCs/>
        </w:rPr>
        <w:t>this study</w:t>
      </w:r>
      <w:r w:rsidR="00705776" w:rsidRPr="00CC52A1">
        <w:rPr>
          <w:iCs/>
        </w:rPr>
        <w:t xml:space="preserve"> </w:t>
      </w:r>
      <w:r w:rsidR="009C2AFD" w:rsidRPr="00CC52A1">
        <w:rPr>
          <w:iCs/>
        </w:rPr>
        <w:t xml:space="preserve">setting, northern Manhattan, are limited. </w:t>
      </w:r>
      <w:r w:rsidR="004E3538" w:rsidRPr="00CC52A1">
        <w:rPr>
          <w:iCs/>
        </w:rPr>
        <w:t xml:space="preserve">We </w:t>
      </w:r>
      <w:r w:rsidR="002E49AD">
        <w:rPr>
          <w:iCs/>
        </w:rPr>
        <w:t xml:space="preserve">therefore </w:t>
      </w:r>
      <w:r w:rsidR="004E3538" w:rsidRPr="00CC52A1">
        <w:rPr>
          <w:iCs/>
        </w:rPr>
        <w:t>search</w:t>
      </w:r>
      <w:r w:rsidR="008F542C" w:rsidRPr="00CC52A1">
        <w:rPr>
          <w:iCs/>
        </w:rPr>
        <w:t>ed</w:t>
      </w:r>
      <w:r w:rsidR="004E3538" w:rsidRPr="00CC52A1">
        <w:rPr>
          <w:iCs/>
        </w:rPr>
        <w:t xml:space="preserve"> </w:t>
      </w:r>
      <w:r w:rsidR="007B517F" w:rsidRPr="00CC52A1">
        <w:rPr>
          <w:iCs/>
        </w:rPr>
        <w:t xml:space="preserve">the </w:t>
      </w:r>
      <w:r w:rsidR="004E3538" w:rsidRPr="00CC52A1">
        <w:rPr>
          <w:iCs/>
        </w:rPr>
        <w:t xml:space="preserve">literature </w:t>
      </w:r>
      <w:r w:rsidR="002E49AD">
        <w:rPr>
          <w:iCs/>
        </w:rPr>
        <w:t xml:space="preserve">for studies in other settings and used these </w:t>
      </w:r>
      <w:r w:rsidR="004E3538" w:rsidRPr="00CC52A1">
        <w:rPr>
          <w:iCs/>
        </w:rPr>
        <w:t xml:space="preserve">to </w:t>
      </w:r>
      <w:r w:rsidR="0047359C" w:rsidRPr="00CC52A1">
        <w:rPr>
          <w:iCs/>
        </w:rPr>
        <w:t>inform</w:t>
      </w:r>
      <w:r w:rsidR="004E3538" w:rsidRPr="00CC52A1">
        <w:rPr>
          <w:iCs/>
        </w:rPr>
        <w:t xml:space="preserve"> the importation rate</w:t>
      </w:r>
      <w:r w:rsidR="00705776">
        <w:rPr>
          <w:iCs/>
        </w:rPr>
        <w:t>, a proxy for community prevalence,</w:t>
      </w:r>
      <w:r w:rsidR="004E3538" w:rsidRPr="00CC52A1">
        <w:rPr>
          <w:iCs/>
        </w:rPr>
        <w:t xml:space="preserve"> </w:t>
      </w:r>
      <w:r w:rsidR="002E49AD">
        <w:rPr>
          <w:iCs/>
        </w:rPr>
        <w:t>for</w:t>
      </w:r>
      <w:r w:rsidR="002E49AD" w:rsidRPr="00CC52A1">
        <w:rPr>
          <w:iCs/>
        </w:rPr>
        <w:t xml:space="preserve"> </w:t>
      </w:r>
      <w:r w:rsidR="004E3538" w:rsidRPr="00CC52A1">
        <w:rPr>
          <w:iCs/>
        </w:rPr>
        <w:t>each micro</w:t>
      </w:r>
      <w:r w:rsidR="009A7F4F" w:rsidRPr="00CC52A1">
        <w:rPr>
          <w:iCs/>
        </w:rPr>
        <w:t>-</w:t>
      </w:r>
      <w:r w:rsidR="004E3538" w:rsidRPr="00CC52A1">
        <w:rPr>
          <w:iCs/>
        </w:rPr>
        <w:t>organism. Our search terms include</w:t>
      </w:r>
      <w:r w:rsidR="00705776">
        <w:rPr>
          <w:iCs/>
        </w:rPr>
        <w:t>d</w:t>
      </w:r>
      <w:r w:rsidR="004E3538" w:rsidRPr="00CC52A1">
        <w:rPr>
          <w:iCs/>
        </w:rPr>
        <w:t xml:space="preserve"> 'prevalence', 'colonization',</w:t>
      </w:r>
      <w:r w:rsidR="00705776">
        <w:rPr>
          <w:iCs/>
        </w:rPr>
        <w:t xml:space="preserve"> and</w:t>
      </w:r>
      <w:r w:rsidR="004E3538" w:rsidRPr="00CC52A1">
        <w:rPr>
          <w:iCs/>
        </w:rPr>
        <w:t xml:space="preserve"> 'carriage rate', and </w:t>
      </w:r>
      <w:r w:rsidR="00705776">
        <w:rPr>
          <w:iCs/>
        </w:rPr>
        <w:t xml:space="preserve">we </w:t>
      </w:r>
      <w:r w:rsidR="004E3538" w:rsidRPr="00CC52A1">
        <w:rPr>
          <w:iCs/>
        </w:rPr>
        <w:t>use</w:t>
      </w:r>
      <w:r w:rsidR="006F35B2" w:rsidRPr="00CC52A1">
        <w:rPr>
          <w:iCs/>
        </w:rPr>
        <w:t>d</w:t>
      </w:r>
      <w:r w:rsidR="004E3538" w:rsidRPr="00CC52A1">
        <w:rPr>
          <w:iCs/>
        </w:rPr>
        <w:t xml:space="preserve"> reviews for some of the </w:t>
      </w:r>
      <w:r w:rsidR="007B6430" w:rsidRPr="00CC52A1">
        <w:rPr>
          <w:iCs/>
        </w:rPr>
        <w:t xml:space="preserve">microparasites </w:t>
      </w:r>
      <w:r w:rsidR="004E3538" w:rsidRPr="00CC52A1">
        <w:rPr>
          <w:iCs/>
        </w:rPr>
        <w:t xml:space="preserve">that report pooled estimates across different geographical locations. In the </w:t>
      </w:r>
      <w:r w:rsidR="004E3538" w:rsidRPr="000C0AAD">
        <w:rPr>
          <w:iCs/>
          <w:color w:val="7030A0"/>
        </w:rPr>
        <w:t xml:space="preserve">Supplementary </w:t>
      </w:r>
      <w:r w:rsidR="00B41624" w:rsidRPr="000C0AAD">
        <w:rPr>
          <w:iCs/>
          <w:color w:val="7030A0"/>
        </w:rPr>
        <w:t>Material</w:t>
      </w:r>
      <w:r w:rsidR="004E3538" w:rsidRPr="000C0AAD">
        <w:rPr>
          <w:iCs/>
          <w:color w:val="7030A0"/>
        </w:rPr>
        <w:t xml:space="preserve"> section </w:t>
      </w:r>
      <w:r w:rsidR="004E3538" w:rsidRPr="000C0AAD">
        <w:rPr>
          <w:i/>
          <w:color w:val="7030A0"/>
        </w:rPr>
        <w:t>Prevalence estimates</w:t>
      </w:r>
      <w:r w:rsidR="004E3538" w:rsidRPr="00CC52A1">
        <w:rPr>
          <w:iCs/>
        </w:rPr>
        <w:t xml:space="preserve"> we </w:t>
      </w:r>
      <w:r w:rsidR="00705776">
        <w:rPr>
          <w:iCs/>
        </w:rPr>
        <w:t>present</w:t>
      </w:r>
      <w:r w:rsidR="00705776" w:rsidRPr="00CC52A1">
        <w:rPr>
          <w:iCs/>
        </w:rPr>
        <w:t xml:space="preserve"> </w:t>
      </w:r>
      <w:r w:rsidR="004E3538" w:rsidRPr="00CC52A1">
        <w:rPr>
          <w:iCs/>
        </w:rPr>
        <w:t>the</w:t>
      </w:r>
      <w:r w:rsidR="00705776">
        <w:rPr>
          <w:iCs/>
        </w:rPr>
        <w:t>se</w:t>
      </w:r>
      <w:r w:rsidR="004E3538" w:rsidRPr="00CC52A1">
        <w:rPr>
          <w:iCs/>
        </w:rPr>
        <w:t xml:space="preserve"> different values, sources, and a </w:t>
      </w:r>
      <w:r w:rsidR="007B5E38" w:rsidRPr="00CC52A1">
        <w:rPr>
          <w:iCs/>
        </w:rPr>
        <w:t xml:space="preserve">brief </w:t>
      </w:r>
      <w:r w:rsidR="007D071D" w:rsidRPr="00CC52A1">
        <w:rPr>
          <w:iCs/>
        </w:rPr>
        <w:t>description</w:t>
      </w:r>
      <w:r w:rsidR="004E3538" w:rsidRPr="00CC52A1">
        <w:rPr>
          <w:iCs/>
        </w:rPr>
        <w:t xml:space="preserve"> of the study, with the geographical location and population of interest</w:t>
      </w:r>
      <w:r w:rsidR="004E144F" w:rsidRPr="00CC52A1">
        <w:rPr>
          <w:iCs/>
        </w:rPr>
        <w:t xml:space="preserve">. We report the </w:t>
      </w:r>
      <w:r w:rsidR="00DC274F" w:rsidRPr="00CC52A1">
        <w:rPr>
          <w:iCs/>
        </w:rPr>
        <w:t>values used for th</w:t>
      </w:r>
      <w:r w:rsidR="00705776">
        <w:rPr>
          <w:iCs/>
        </w:rPr>
        <w:t>is</w:t>
      </w:r>
      <w:r w:rsidR="00DC274F" w:rsidRPr="00CC52A1">
        <w:rPr>
          <w:iCs/>
        </w:rPr>
        <w:t xml:space="preserve"> analysis </w:t>
      </w:r>
      <w:r w:rsidR="004E3538" w:rsidRPr="00CC52A1">
        <w:rPr>
          <w:iCs/>
        </w:rPr>
        <w:t>in Table 1.</w:t>
      </w:r>
      <w:commentRangeEnd w:id="34"/>
      <w:r w:rsidR="00F372CF" w:rsidRPr="00CC52A1">
        <w:rPr>
          <w:iCs/>
        </w:rPr>
        <w:commentReference w:id="34"/>
      </w:r>
      <w:commentRangeEnd w:id="35"/>
      <w:r w:rsidR="00CD15CE" w:rsidRPr="00CC52A1">
        <w:rPr>
          <w:iCs/>
        </w:rPr>
        <w:commentReference w:id="35"/>
      </w:r>
      <w:commentRangeEnd w:id="36"/>
      <w:r w:rsidR="00441729" w:rsidRPr="00CC52A1">
        <w:rPr>
          <w:iCs/>
        </w:rPr>
        <w:commentReference w:id="36"/>
      </w:r>
      <w:commentRangeEnd w:id="37"/>
      <w:r w:rsidR="0047359C" w:rsidRPr="00CC52A1">
        <w:rPr>
          <w:iCs/>
        </w:rPr>
        <w:commentReference w:id="37"/>
      </w:r>
      <w:r w:rsidR="00ED48AD" w:rsidRPr="00CC52A1">
        <w:rPr>
          <w:iCs/>
        </w:rPr>
        <w:t xml:space="preserve"> </w:t>
      </w:r>
      <w:r w:rsidR="001F4A1A" w:rsidRPr="00CC52A1">
        <w:rPr>
          <w:iCs/>
        </w:rPr>
        <w:t>In the analyses, we fixed importation rates</w:t>
      </w:r>
      <w:r w:rsidR="00705776">
        <w:rPr>
          <w:iCs/>
        </w:rPr>
        <w:t xml:space="preserve">, </w:t>
      </w:r>
      <m:oMath>
        <m:r>
          <m:rPr>
            <m:sty m:val="p"/>
          </m:rPr>
          <w:rPr>
            <w:rFonts w:ascii="Cambria Math" w:hAnsi="Cambria Math"/>
          </w:rPr>
          <m:t>γ</m:t>
        </m:r>
      </m:oMath>
      <w:r w:rsidR="00705776">
        <w:t>,</w:t>
      </w:r>
      <w:r w:rsidR="001F4A1A" w:rsidRPr="00CC52A1">
        <w:rPr>
          <w:iCs/>
        </w:rPr>
        <w:t xml:space="preserve"> of micro</w:t>
      </w:r>
      <w:r w:rsidR="009A7F4F" w:rsidRPr="00CC52A1">
        <w:rPr>
          <w:iCs/>
        </w:rPr>
        <w:t>-</w:t>
      </w:r>
      <w:r w:rsidR="001F4A1A" w:rsidRPr="00CC52A1">
        <w:rPr>
          <w:iCs/>
        </w:rPr>
        <w:t>organisms using the estimated community prevalence</w:t>
      </w:r>
      <w:r w:rsidR="00705776">
        <w:rPr>
          <w:iCs/>
        </w:rPr>
        <w:t xml:space="preserve"> and </w:t>
      </w:r>
      <w:r w:rsidR="008C2523" w:rsidRPr="00CC52A1">
        <w:rPr>
          <w:iCs/>
        </w:rPr>
        <w:t xml:space="preserve">designed an individual-level observational model to quantify the likelihood of detection upon testing given an effective </w:t>
      </w:r>
      <w:r w:rsidR="00D45DCC" w:rsidRPr="00CC52A1">
        <w:rPr>
          <w:iCs/>
        </w:rPr>
        <w:t>sensitivity</w:t>
      </w:r>
      <w:r w:rsidR="00705776">
        <w:rPr>
          <w:iCs/>
        </w:rPr>
        <w:t>,</w:t>
      </w:r>
      <w:r w:rsidR="008C2523" w:rsidRPr="00CC52A1">
        <w:rPr>
          <w:iCs/>
        </w:rPr>
        <w:t xml:space="preserve"> </w:t>
      </w:r>
      <m:oMath>
        <m:r>
          <m:rPr>
            <m:sty m:val="p"/>
          </m:rPr>
          <w:rPr>
            <w:rFonts w:ascii="Cambria Math" w:hAnsi="Cambria Math"/>
          </w:rPr>
          <m:t>ρ</m:t>
        </m:r>
      </m:oMath>
      <w:r w:rsidR="008C2523" w:rsidRPr="00CC52A1">
        <w:rPr>
          <w:iCs/>
        </w:rPr>
        <w:t>.</w:t>
      </w:r>
    </w:p>
    <w:p w14:paraId="51B319A4" w14:textId="2F7A3D4E" w:rsidR="005E4095" w:rsidRPr="006F760C" w:rsidRDefault="005E4095" w:rsidP="00C7620C">
      <w:pPr>
        <w:pStyle w:val="Heading3"/>
        <w:spacing w:line="240" w:lineRule="auto"/>
        <w:jc w:val="both"/>
        <w:rPr>
          <w:rFonts w:ascii="Times New Roman" w:hAnsi="Times New Roman" w:cs="Times New Roman"/>
          <w:i/>
          <w:iCs/>
          <w:sz w:val="24"/>
          <w:szCs w:val="24"/>
          <w:lang w:val="en-US"/>
        </w:rPr>
      </w:pPr>
      <w:r w:rsidRPr="006F760C">
        <w:rPr>
          <w:rFonts w:ascii="Times New Roman" w:hAnsi="Times New Roman" w:cs="Times New Roman"/>
          <w:i/>
          <w:iCs/>
          <w:sz w:val="24"/>
          <w:szCs w:val="24"/>
          <w:lang w:val="en-US"/>
        </w:rPr>
        <w:t>Identifiability: synthetic simulations and inference</w:t>
      </w:r>
    </w:p>
    <w:p w14:paraId="26483EC8" w14:textId="1C818B7B" w:rsidR="00D245CE" w:rsidRPr="00CC52A1" w:rsidRDefault="005E4095" w:rsidP="001C5AD8">
      <w:pPr>
        <w:jc w:val="both"/>
        <w:rPr>
          <w:rFonts w:eastAsiaTheme="minorEastAsia"/>
        </w:rPr>
      </w:pPr>
      <w:r w:rsidRPr="00CC52A1">
        <w:t xml:space="preserve">To investigate the identifiability of the model-inference system, </w:t>
      </w:r>
      <w:r w:rsidR="00492812" w:rsidRPr="00CC52A1">
        <w:t>we explore</w:t>
      </w:r>
      <w:r w:rsidR="00D90DA3" w:rsidRPr="00CC52A1">
        <w:t>d</w:t>
      </w:r>
      <w:r w:rsidR="00492812" w:rsidRPr="00CC52A1">
        <w:t xml:space="preserve"> inference</w:t>
      </w:r>
      <w:r w:rsidR="00D90DA3" w:rsidRPr="00CC52A1">
        <w:t>s</w:t>
      </w:r>
      <w:r w:rsidR="00492812" w:rsidRPr="00CC52A1">
        <w:t xml:space="preserve"> on simulated trajector</w:t>
      </w:r>
      <w:r w:rsidR="00A85F15" w:rsidRPr="00CC52A1">
        <w:t>ies</w:t>
      </w:r>
      <w:r w:rsidR="00492812" w:rsidRPr="00CC52A1">
        <w:t xml:space="preserve"> </w:t>
      </w:r>
      <w:r w:rsidR="00492AF3" w:rsidRPr="00CC52A1">
        <w:t xml:space="preserve">with known parameters. </w:t>
      </w:r>
      <w:r w:rsidR="00C3319D">
        <w:t>To determine whether</w:t>
      </w:r>
      <w:r w:rsidR="00AF2500" w:rsidRPr="00CC52A1">
        <w:t xml:space="preserve"> </w:t>
      </w:r>
      <w:r w:rsidR="00D90DA3" w:rsidRPr="00CC52A1">
        <w:t xml:space="preserve">the </w:t>
      </w:r>
      <w:r w:rsidR="00162827" w:rsidRPr="00CC52A1">
        <w:t>model</w:t>
      </w:r>
      <w:r w:rsidR="00C3319D">
        <w:t>-</w:t>
      </w:r>
      <w:r w:rsidR="00162827" w:rsidRPr="00CC52A1">
        <w:t>inference</w:t>
      </w:r>
      <w:r w:rsidR="00C3319D">
        <w:t xml:space="preserve"> system</w:t>
      </w:r>
      <w:r w:rsidR="00AF2500" w:rsidRPr="00CC52A1">
        <w:t xml:space="preserve"> is capable of recovering parameters</w:t>
      </w:r>
      <w:r w:rsidR="00A90754" w:rsidRPr="00CC52A1">
        <w:t xml:space="preserve"> for a variety of parameter combinations</w:t>
      </w:r>
      <w:r w:rsidR="00C3319D">
        <w:t>,</w:t>
      </w:r>
      <w:r w:rsidR="00AF2500" w:rsidRPr="00CC52A1">
        <w:t xml:space="preserve"> </w:t>
      </w:r>
      <w:r w:rsidR="00D90DA3" w:rsidRPr="00CC52A1">
        <w:t xml:space="preserve">we </w:t>
      </w:r>
      <w:r w:rsidR="00AF2500" w:rsidRPr="00CC52A1">
        <w:t>fix</w:t>
      </w:r>
      <w:r w:rsidR="00D90DA3" w:rsidRPr="00CC52A1">
        <w:t>ed</w:t>
      </w:r>
      <w:r w:rsidR="00AF2500" w:rsidRPr="00CC52A1">
        <w:t xml:space="preserve"> the importation rate </w:t>
      </w:r>
      <m:oMath>
        <m:r>
          <w:rPr>
            <w:rFonts w:ascii="Cambria Math" w:hAnsi="Cambria Math"/>
          </w:rPr>
          <m:t>γ</m:t>
        </m:r>
      </m:oMath>
      <w:r w:rsidR="00AF2500" w:rsidRPr="00CC52A1">
        <w:rPr>
          <w:rFonts w:eastAsiaTheme="minorEastAsia"/>
        </w:rPr>
        <w:t xml:space="preserve"> to 25% and 50%</w:t>
      </w:r>
      <w:r w:rsidR="008753F5" w:rsidRPr="00CC52A1">
        <w:rPr>
          <w:rFonts w:eastAsiaTheme="minorEastAsia"/>
        </w:rPr>
        <w:t xml:space="preserve"> </w:t>
      </w:r>
      <w:r w:rsidR="00CC0ECD" w:rsidRPr="00CC52A1">
        <w:rPr>
          <w:rFonts w:eastAsiaTheme="minorEastAsia"/>
        </w:rPr>
        <w:t xml:space="preserve">and </w:t>
      </w:r>
      <w:r w:rsidR="008753F5" w:rsidRPr="00CC52A1">
        <w:rPr>
          <w:rFonts w:eastAsiaTheme="minorEastAsia"/>
        </w:rPr>
        <w:t>var</w:t>
      </w:r>
      <w:r w:rsidR="00D90DA3" w:rsidRPr="00CC52A1">
        <w:rPr>
          <w:rFonts w:eastAsiaTheme="minorEastAsia"/>
        </w:rPr>
        <w:t>ied</w:t>
      </w:r>
      <w:r w:rsidR="00522C38" w:rsidRPr="00CC52A1">
        <w:rPr>
          <w:rFonts w:eastAsiaTheme="minorEastAsia"/>
        </w:rPr>
        <w:t xml:space="preserve"> the </w:t>
      </w:r>
      <w:r w:rsidR="00B97FCB" w:rsidRPr="00CC52A1">
        <w:rPr>
          <w:rFonts w:eastAsiaTheme="minorEastAsia"/>
        </w:rPr>
        <w:t xml:space="preserve">effective sensitivity </w:t>
      </w:r>
      <m:oMath>
        <m:r>
          <w:rPr>
            <w:rFonts w:ascii="Cambria Math" w:eastAsiaTheme="minorEastAsia" w:hAnsi="Cambria Math"/>
          </w:rPr>
          <m:t>ρ</m:t>
        </m:r>
        <m:r>
          <m:rPr>
            <m:sty m:val="p"/>
          </m:rPr>
          <w:rPr>
            <w:rFonts w:ascii="Cambria Math" w:eastAsiaTheme="minorEastAsia" w:hAnsi="Cambria Math"/>
          </w:rPr>
          <m:t>∈</m:t>
        </m:r>
        <m:r>
          <m:rPr>
            <m:lit/>
            <m:sty m:val="p"/>
          </m:rPr>
          <w:rPr>
            <w:rFonts w:ascii="Cambria Math" w:eastAsiaTheme="minorEastAsia" w:hAnsi="Cambria Math"/>
          </w:rPr>
          <m:t>{</m:t>
        </m:r>
        <m:r>
          <w:rPr>
            <w:rFonts w:ascii="Cambria Math" w:eastAsiaTheme="minorEastAsia" w:hAnsi="Cambria Math"/>
          </w:rPr>
          <m:t>1%,5%,10%,18%</m:t>
        </m:r>
        <m:r>
          <m:rPr>
            <m:lit/>
          </m:rPr>
          <w:rPr>
            <w:rFonts w:ascii="Cambria Math" w:eastAsiaTheme="minorEastAsia" w:hAnsi="Cambria Math"/>
          </w:rPr>
          <m:t>}</m:t>
        </m:r>
      </m:oMath>
      <w:r w:rsidR="00522C38" w:rsidRPr="00CC52A1">
        <w:rPr>
          <w:rFonts w:eastAsiaTheme="minorEastAsia"/>
        </w:rPr>
        <w:t xml:space="preserve"> and the nosocomial transmission rate </w:t>
      </w:r>
      <m:oMath>
        <m:r>
          <w:rPr>
            <w:rFonts w:ascii="Cambria Math" w:eastAsiaTheme="minorEastAsia" w:hAnsi="Cambria Math"/>
          </w:rPr>
          <m:t>β</m:t>
        </m:r>
        <m:r>
          <m:rPr>
            <m:sty m:val="p"/>
          </m:rPr>
          <w:rPr>
            <w:rFonts w:ascii="Cambria Math" w:eastAsiaTheme="minorEastAsia" w:hAnsi="Cambria Math"/>
          </w:rPr>
          <m:t>∈</m:t>
        </m:r>
        <m:r>
          <m:rPr>
            <m:lit/>
          </m:rPr>
          <w:rPr>
            <w:rFonts w:ascii="Cambria Math" w:eastAsiaTheme="minorEastAsia" w:hAnsi="Cambria Math"/>
          </w:rPr>
          <m:t>{</m:t>
        </m:r>
        <m:r>
          <w:rPr>
            <w:rFonts w:ascii="Cambria Math" w:eastAsiaTheme="minorEastAsia" w:hAnsi="Cambria Math"/>
          </w:rPr>
          <m:t>0.01, 0.05, 0.1</m:t>
        </m:r>
        <m:r>
          <m:rPr>
            <m:lit/>
          </m:rPr>
          <w:rPr>
            <w:rFonts w:ascii="Cambria Math" w:eastAsiaTheme="minorEastAsia" w:hAnsi="Cambria Math"/>
          </w:rPr>
          <m:t>}</m:t>
        </m:r>
      </m:oMath>
      <w:r w:rsidR="003C2682" w:rsidRPr="00CC52A1">
        <w:rPr>
          <w:rFonts w:eastAsiaTheme="minorEastAsia"/>
        </w:rPr>
        <w:t>. The parameter estimates of the inference consistently capture</w:t>
      </w:r>
      <w:r w:rsidR="00D90DA3" w:rsidRPr="00CC52A1">
        <w:rPr>
          <w:rFonts w:eastAsiaTheme="minorEastAsia"/>
        </w:rPr>
        <w:t>d</w:t>
      </w:r>
      <w:r w:rsidR="003C2682" w:rsidRPr="00CC52A1">
        <w:rPr>
          <w:rFonts w:eastAsiaTheme="minorEastAsia"/>
        </w:rPr>
        <w:t xml:space="preserve"> the true parameter values for both detection rates </w:t>
      </w:r>
      <m:oMath>
        <m:r>
          <w:rPr>
            <w:rFonts w:ascii="Cambria Math" w:eastAsiaTheme="minorEastAsia" w:hAnsi="Cambria Math"/>
          </w:rPr>
          <m:t>ρ</m:t>
        </m:r>
      </m:oMath>
      <w:r w:rsidR="003C2682" w:rsidRPr="00CC52A1">
        <w:rPr>
          <w:rFonts w:eastAsiaTheme="minorEastAsia"/>
        </w:rPr>
        <w:t xml:space="preserve"> and nosocomial transmission rates </w:t>
      </w:r>
      <m:oMath>
        <m:r>
          <w:rPr>
            <w:rFonts w:ascii="Cambria Math" w:eastAsiaTheme="minorEastAsia" w:hAnsi="Cambria Math"/>
          </w:rPr>
          <m:t>β</m:t>
        </m:r>
      </m:oMath>
      <w:r w:rsidR="003C2682" w:rsidRPr="00CC52A1">
        <w:rPr>
          <w:rFonts w:eastAsiaTheme="minorEastAsia"/>
        </w:rPr>
        <w:t xml:space="preserve"> (</w:t>
      </w:r>
      <w:r w:rsidR="003C2682" w:rsidRPr="00EF3345">
        <w:rPr>
          <w:rFonts w:eastAsiaTheme="minorEastAsia"/>
          <w:color w:val="C00000"/>
        </w:rPr>
        <w:t>Figure 2A and 2B</w:t>
      </w:r>
      <w:r w:rsidR="003C2682" w:rsidRPr="00CC52A1">
        <w:rPr>
          <w:rFonts w:eastAsiaTheme="minorEastAsia"/>
        </w:rPr>
        <w:t xml:space="preserve">). </w:t>
      </w:r>
      <w:r w:rsidR="00C3319D">
        <w:rPr>
          <w:rFonts w:eastAsiaTheme="minorEastAsia"/>
        </w:rPr>
        <w:t>The model-inference system</w:t>
      </w:r>
      <w:r w:rsidR="003C2682" w:rsidRPr="00CC52A1">
        <w:rPr>
          <w:rFonts w:eastAsiaTheme="minorEastAsia"/>
        </w:rPr>
        <w:t xml:space="preserve"> </w:t>
      </w:r>
      <w:r w:rsidR="001573BC" w:rsidRPr="00CC52A1">
        <w:rPr>
          <w:rFonts w:eastAsiaTheme="minorEastAsia"/>
        </w:rPr>
        <w:t>was</w:t>
      </w:r>
      <w:r w:rsidR="003C2682" w:rsidRPr="00CC52A1">
        <w:rPr>
          <w:rFonts w:eastAsiaTheme="minorEastAsia"/>
        </w:rPr>
        <w:t xml:space="preserve"> able to explore different regions of the prior</w:t>
      </w:r>
      <w:r w:rsidR="00A66999" w:rsidRPr="00CC52A1">
        <w:rPr>
          <w:rFonts w:eastAsiaTheme="minorEastAsia"/>
        </w:rPr>
        <w:t xml:space="preserve"> range</w:t>
      </w:r>
      <w:r w:rsidR="003C2682" w:rsidRPr="00CC52A1">
        <w:rPr>
          <w:rFonts w:eastAsiaTheme="minorEastAsia"/>
        </w:rPr>
        <w:t xml:space="preserve"> (</w:t>
      </w:r>
      <w:r w:rsidR="00873962">
        <w:rPr>
          <w:rFonts w:eastAsiaTheme="minorEastAsia"/>
        </w:rPr>
        <w:t>limits</w:t>
      </w:r>
      <w:r w:rsidR="005D629F" w:rsidRPr="00CC52A1">
        <w:rPr>
          <w:rFonts w:eastAsiaTheme="minorEastAsia"/>
        </w:rPr>
        <w:t xml:space="preserve"> </w:t>
      </w:r>
      <w:r w:rsidR="003C2682" w:rsidRPr="00CC52A1">
        <w:rPr>
          <w:rFonts w:eastAsiaTheme="minorEastAsia"/>
        </w:rPr>
        <w:t>of each axis) and capture</w:t>
      </w:r>
      <w:r w:rsidR="005B5A81">
        <w:rPr>
          <w:rFonts w:eastAsiaTheme="minorEastAsia"/>
        </w:rPr>
        <w:t>d</w:t>
      </w:r>
      <w:r w:rsidR="003C2682" w:rsidRPr="00CC52A1">
        <w:rPr>
          <w:rFonts w:eastAsiaTheme="minorEastAsia"/>
        </w:rPr>
        <w:t xml:space="preserve"> the true parameter values. </w:t>
      </w:r>
      <w:r w:rsidR="00E47C7B" w:rsidRPr="00CC52A1">
        <w:rPr>
          <w:rFonts w:eastAsiaTheme="minorEastAsia"/>
        </w:rPr>
        <w:t>I</w:t>
      </w:r>
      <w:r w:rsidR="00F02D90" w:rsidRPr="00CC52A1">
        <w:rPr>
          <w:rFonts w:eastAsiaTheme="minorEastAsia"/>
        </w:rPr>
        <w:t xml:space="preserve">nferences with </w:t>
      </w:r>
      <m:oMath>
        <m:r>
          <w:rPr>
            <w:rFonts w:ascii="Cambria Math" w:eastAsiaTheme="minorEastAsia" w:hAnsi="Cambria Math"/>
          </w:rPr>
          <m:t xml:space="preserve">γ=25% </m:t>
        </m:r>
      </m:oMath>
      <w:r w:rsidR="00D90DA3" w:rsidRPr="00CC52A1">
        <w:rPr>
          <w:rFonts w:eastAsiaTheme="minorEastAsia"/>
        </w:rPr>
        <w:t>were</w:t>
      </w:r>
      <w:r w:rsidR="003F1903" w:rsidRPr="00CC52A1">
        <w:rPr>
          <w:rFonts w:eastAsiaTheme="minorEastAsia"/>
        </w:rPr>
        <w:t xml:space="preserve"> </w:t>
      </w:r>
      <w:r w:rsidR="00F02D90" w:rsidRPr="00CC52A1">
        <w:rPr>
          <w:rFonts w:eastAsiaTheme="minorEastAsia"/>
        </w:rPr>
        <w:t>more bias</w:t>
      </w:r>
      <w:r w:rsidR="003F1903" w:rsidRPr="00CC52A1">
        <w:rPr>
          <w:rFonts w:eastAsiaTheme="minorEastAsia"/>
        </w:rPr>
        <w:t>ed</w:t>
      </w:r>
      <w:r w:rsidR="00F02D90" w:rsidRPr="00CC52A1">
        <w:rPr>
          <w:rFonts w:eastAsiaTheme="minorEastAsia"/>
        </w:rPr>
        <w:t xml:space="preserve"> </w:t>
      </w:r>
      <w:r w:rsidR="003F1903" w:rsidRPr="00CC52A1">
        <w:rPr>
          <w:rFonts w:eastAsiaTheme="minorEastAsia"/>
        </w:rPr>
        <w:t xml:space="preserve">but resulted in a broader distribution </w:t>
      </w:r>
      <w:r w:rsidR="00F02D90" w:rsidRPr="00CC52A1">
        <w:rPr>
          <w:rFonts w:eastAsiaTheme="minorEastAsia"/>
        </w:rPr>
        <w:t xml:space="preserve">than inferences with </w:t>
      </w:r>
      <m:oMath>
        <m:r>
          <w:rPr>
            <w:rFonts w:ascii="Cambria Math" w:eastAsiaTheme="minorEastAsia" w:hAnsi="Cambria Math"/>
          </w:rPr>
          <m:t>γ=50%</m:t>
        </m:r>
      </m:oMath>
      <w:r w:rsidR="00BB6D8A" w:rsidRPr="00CC52A1">
        <w:rPr>
          <w:rFonts w:eastAsiaTheme="minorEastAsia"/>
        </w:rPr>
        <w:t>.</w:t>
      </w:r>
      <w:r w:rsidR="0099539E" w:rsidRPr="00CC52A1">
        <w:rPr>
          <w:rFonts w:eastAsiaTheme="minorEastAsia"/>
        </w:rPr>
        <w:t xml:space="preserve"> </w:t>
      </w:r>
      <w:r w:rsidR="00BB6D8A" w:rsidRPr="00CC52A1">
        <w:rPr>
          <w:rFonts w:eastAsiaTheme="minorEastAsia"/>
        </w:rPr>
        <w:t xml:space="preserve">Estimates </w:t>
      </w:r>
      <w:r w:rsidR="00773104" w:rsidRPr="00CC52A1">
        <w:rPr>
          <w:rFonts w:eastAsiaTheme="minorEastAsia"/>
        </w:rPr>
        <w:t xml:space="preserve">were </w:t>
      </w:r>
      <w:r w:rsidR="005A1B3A" w:rsidRPr="00CC52A1">
        <w:rPr>
          <w:rFonts w:eastAsiaTheme="minorEastAsia"/>
        </w:rPr>
        <w:t>substantially biased</w:t>
      </w:r>
      <w:r w:rsidR="00C3319D">
        <w:rPr>
          <w:rFonts w:eastAsiaTheme="minorEastAsia"/>
        </w:rPr>
        <w:t xml:space="preserve"> in only 2 instances</w:t>
      </w:r>
      <w:r w:rsidR="00842C6E" w:rsidRPr="00CC52A1">
        <w:rPr>
          <w:rFonts w:eastAsiaTheme="minorEastAsia"/>
        </w:rPr>
        <w:t xml:space="preserve">, see </w:t>
      </w:r>
      <w:r w:rsidR="005A1B3A" w:rsidRPr="00CC52A1">
        <w:rPr>
          <w:rFonts w:eastAsiaTheme="minorEastAsia"/>
        </w:rPr>
        <w:t xml:space="preserve">scenarios 2 and 4 in Figure 2. </w:t>
      </w:r>
      <w:r w:rsidR="00C3319D">
        <w:rPr>
          <w:rFonts w:eastAsiaTheme="minorEastAsia"/>
        </w:rPr>
        <w:t>Visual</w:t>
      </w:r>
      <w:r w:rsidR="005A1B3A" w:rsidRPr="00CC52A1">
        <w:rPr>
          <w:rFonts w:eastAsiaTheme="minorEastAsia"/>
        </w:rPr>
        <w:t xml:space="preserve"> inspect</w:t>
      </w:r>
      <w:r w:rsidR="00C3319D">
        <w:rPr>
          <w:rFonts w:eastAsiaTheme="minorEastAsia"/>
        </w:rPr>
        <w:t>ion confirms that</w:t>
      </w:r>
      <w:r w:rsidR="005A1B3A" w:rsidRPr="00CC52A1">
        <w:rPr>
          <w:rFonts w:eastAsiaTheme="minorEastAsia"/>
        </w:rPr>
        <w:t xml:space="preserve"> the</w:t>
      </w:r>
      <w:r w:rsidR="00F32955" w:rsidRPr="00CC52A1">
        <w:rPr>
          <w:rFonts w:eastAsiaTheme="minorEastAsia"/>
        </w:rPr>
        <w:t xml:space="preserve"> marginal</w:t>
      </w:r>
      <w:r w:rsidR="005A1B3A" w:rsidRPr="00CC52A1">
        <w:rPr>
          <w:rFonts w:eastAsiaTheme="minorEastAsia"/>
        </w:rPr>
        <w:t xml:space="preserve"> posterior</w:t>
      </w:r>
      <w:r w:rsidR="00C3319D">
        <w:rPr>
          <w:rFonts w:eastAsiaTheme="minorEastAsia"/>
        </w:rPr>
        <w:t xml:space="preserve"> estimates</w:t>
      </w:r>
      <w:r w:rsidR="005A1B3A" w:rsidRPr="00CC52A1">
        <w:rPr>
          <w:rFonts w:eastAsiaTheme="minorEastAsia"/>
        </w:rPr>
        <w:t xml:space="preserve"> </w:t>
      </w:r>
      <w:r w:rsidR="00842C6E" w:rsidRPr="00CC52A1">
        <w:rPr>
          <w:rFonts w:eastAsiaTheme="minorEastAsia"/>
        </w:rPr>
        <w:t xml:space="preserve">asymptotically </w:t>
      </w:r>
      <w:r w:rsidR="0065457B" w:rsidRPr="00CC52A1">
        <w:rPr>
          <w:rFonts w:eastAsiaTheme="minorEastAsia"/>
        </w:rPr>
        <w:t xml:space="preserve">converge to </w:t>
      </w:r>
      <w:r w:rsidR="005A1B3A" w:rsidRPr="00CC52A1">
        <w:rPr>
          <w:rFonts w:eastAsiaTheme="minorEastAsia"/>
        </w:rPr>
        <w:t xml:space="preserve">the true </w:t>
      </w:r>
      <w:r w:rsidR="00842C6E" w:rsidRPr="00CC52A1">
        <w:rPr>
          <w:rFonts w:eastAsiaTheme="minorEastAsia"/>
        </w:rPr>
        <w:t xml:space="preserve">parameter </w:t>
      </w:r>
      <w:r w:rsidR="005A1B3A" w:rsidRPr="00CC52A1">
        <w:rPr>
          <w:rFonts w:eastAsiaTheme="minorEastAsia"/>
        </w:rPr>
        <w:t xml:space="preserve">values </w:t>
      </w:r>
      <w:r w:rsidR="00BE334B" w:rsidRPr="00CC52A1">
        <w:rPr>
          <w:rFonts w:eastAsiaTheme="minorEastAsia"/>
        </w:rPr>
        <w:t xml:space="preserve">in </w:t>
      </w:r>
      <w:r w:rsidR="005A1B3A" w:rsidRPr="00CC52A1">
        <w:rPr>
          <w:rFonts w:eastAsiaTheme="minorEastAsia"/>
        </w:rPr>
        <w:t xml:space="preserve">the inference algorithm </w:t>
      </w:r>
      <w:r w:rsidR="00BE334B" w:rsidRPr="00CC52A1">
        <w:rPr>
          <w:rFonts w:eastAsiaTheme="minorEastAsia"/>
        </w:rPr>
        <w:t>(</w:t>
      </w:r>
      <w:r w:rsidR="00FB775D" w:rsidRPr="00CC52A1">
        <w:rPr>
          <w:rFonts w:eastAsiaTheme="minorEastAsia"/>
        </w:rPr>
        <w:t>see</w:t>
      </w:r>
      <w:r w:rsidR="00FB775D" w:rsidRPr="00CC52A1">
        <w:rPr>
          <w:rFonts w:eastAsiaTheme="minorEastAsia"/>
          <w:color w:val="00B0F0"/>
        </w:rPr>
        <w:t xml:space="preserve"> S</w:t>
      </w:r>
      <w:r w:rsidR="003730D6">
        <w:rPr>
          <w:rFonts w:eastAsiaTheme="minorEastAsia"/>
          <w:color w:val="00B0F0"/>
        </w:rPr>
        <w:t>M</w:t>
      </w:r>
      <w:r w:rsidR="00FB775D" w:rsidRPr="00CC52A1">
        <w:rPr>
          <w:rFonts w:eastAsiaTheme="minorEastAsia"/>
          <w:color w:val="00B0F0"/>
        </w:rPr>
        <w:t xml:space="preserve"> Figure S</w:t>
      </w:r>
      <w:r w:rsidR="0006580F" w:rsidRPr="00CC52A1">
        <w:rPr>
          <w:rFonts w:eastAsiaTheme="minorEastAsia"/>
          <w:color w:val="00B0F0"/>
        </w:rPr>
        <w:t>7</w:t>
      </w:r>
      <w:r w:rsidR="00FB775D" w:rsidRPr="00CC52A1">
        <w:rPr>
          <w:rFonts w:eastAsiaTheme="minorEastAsia"/>
          <w:color w:val="00B0F0"/>
        </w:rPr>
        <w:t>A and S</w:t>
      </w:r>
      <w:r w:rsidR="0006580F" w:rsidRPr="00CC52A1">
        <w:rPr>
          <w:rFonts w:eastAsiaTheme="minorEastAsia"/>
          <w:color w:val="00B0F0"/>
        </w:rPr>
        <w:t>7</w:t>
      </w:r>
      <w:r w:rsidR="00FB775D" w:rsidRPr="00CC52A1">
        <w:rPr>
          <w:rFonts w:eastAsiaTheme="minorEastAsia"/>
          <w:color w:val="00B0F0"/>
        </w:rPr>
        <w:t>B</w:t>
      </w:r>
      <w:r w:rsidR="00BE334B" w:rsidRPr="00CC52A1">
        <w:rPr>
          <w:rFonts w:eastAsiaTheme="minorEastAsia"/>
        </w:rPr>
        <w:t>)</w:t>
      </w:r>
      <w:r w:rsidR="001C5AD8">
        <w:rPr>
          <w:rFonts w:eastAsiaTheme="minorEastAsia"/>
        </w:rPr>
        <w:t xml:space="preserve">. </w:t>
      </w:r>
      <w:r w:rsidR="00A75598" w:rsidRPr="00CC52A1">
        <w:rPr>
          <w:rFonts w:eastAsiaTheme="minorEastAsia"/>
        </w:rPr>
        <w:t>We</w:t>
      </w:r>
      <w:r w:rsidR="001C5AD8">
        <w:rPr>
          <w:rFonts w:eastAsiaTheme="minorEastAsia"/>
        </w:rPr>
        <w:t xml:space="preserve"> also</w:t>
      </w:r>
      <w:r w:rsidR="00A75598" w:rsidRPr="00CC52A1">
        <w:rPr>
          <w:rFonts w:eastAsiaTheme="minorEastAsia"/>
        </w:rPr>
        <w:t xml:space="preserve"> investigate</w:t>
      </w:r>
      <w:r w:rsidR="00EE1C2E" w:rsidRPr="00CC52A1">
        <w:rPr>
          <w:rFonts w:eastAsiaTheme="minorEastAsia"/>
        </w:rPr>
        <w:t>d</w:t>
      </w:r>
      <w:r w:rsidR="00A75598" w:rsidRPr="00CC52A1">
        <w:rPr>
          <w:rFonts w:eastAsiaTheme="minorEastAsia"/>
        </w:rPr>
        <w:t xml:space="preserve"> how statistical uncertainty and Monte Carlo error impact the inference (see </w:t>
      </w:r>
      <w:r w:rsidR="00A75598" w:rsidRPr="00CC52A1">
        <w:rPr>
          <w:rFonts w:eastAsiaTheme="minorEastAsia"/>
          <w:i/>
          <w:iCs/>
        </w:rPr>
        <w:t xml:space="preserve">Making sense of bias </w:t>
      </w:r>
      <w:r w:rsidR="00A75598" w:rsidRPr="00CC52A1">
        <w:rPr>
          <w:rFonts w:eastAsiaTheme="minorEastAsia"/>
        </w:rPr>
        <w:t xml:space="preserve">in Methods). </w:t>
      </w:r>
      <w:r w:rsidR="001C5AD8">
        <w:t>In particular, g</w:t>
      </w:r>
      <w:r w:rsidR="00A75598" w:rsidRPr="00CC52A1">
        <w:t>oodness-of-fit can be predicted</w:t>
      </w:r>
      <w:r w:rsidR="004E5228" w:rsidRPr="00CC52A1">
        <w:t xml:space="preserve"> </w:t>
      </w:r>
      <w:r w:rsidR="00A75598" w:rsidRPr="00CC52A1">
        <w:t xml:space="preserve">by the oddness of </w:t>
      </w:r>
      <w:r w:rsidR="00A3364A">
        <w:t>the</w:t>
      </w:r>
      <w:r w:rsidR="00192BD8">
        <w:t xml:space="preserve"> inferred</w:t>
      </w:r>
      <w:r w:rsidR="001C5AD8" w:rsidRPr="00CC52A1">
        <w:t xml:space="preserve"> </w:t>
      </w:r>
      <w:r w:rsidR="001B511A" w:rsidRPr="00CC52A1">
        <w:t>stochastic realization</w:t>
      </w:r>
      <w:r w:rsidR="001C5AD8">
        <w:t xml:space="preserve"> (</w:t>
      </w:r>
      <w:r w:rsidR="001C5AD8" w:rsidRPr="00CC52A1">
        <w:rPr>
          <w:color w:val="00B0F0"/>
        </w:rPr>
        <w:t>S</w:t>
      </w:r>
      <w:r w:rsidR="001C5AD8">
        <w:rPr>
          <w:color w:val="00B0F0"/>
        </w:rPr>
        <w:t>M</w:t>
      </w:r>
      <w:r w:rsidR="001C5AD8" w:rsidRPr="00CC52A1">
        <w:rPr>
          <w:color w:val="00B0F0"/>
        </w:rPr>
        <w:t xml:space="preserve"> Figure S8</w:t>
      </w:r>
      <w:r w:rsidR="001C5AD8">
        <w:t>)</w:t>
      </w:r>
      <w:r w:rsidR="001B511A" w:rsidRPr="00CC52A1">
        <w:t>.</w:t>
      </w:r>
    </w:p>
    <w:p w14:paraId="447B73EC" w14:textId="77777777" w:rsidR="00955019" w:rsidRPr="00CC52A1" w:rsidRDefault="00955019" w:rsidP="00C7620C">
      <w:pPr>
        <w:jc w:val="both"/>
        <w:rPr>
          <w:rFonts w:eastAsiaTheme="minorEastAsia"/>
        </w:rPr>
      </w:pPr>
    </w:p>
    <w:p w14:paraId="142B26FD" w14:textId="6D297C23" w:rsidR="00B00C7B" w:rsidRPr="00CC52A1" w:rsidRDefault="00CE3D90" w:rsidP="00C7620C">
      <w:pPr>
        <w:jc w:val="both"/>
        <w:rPr>
          <w:rFonts w:eastAsiaTheme="minorEastAsia"/>
        </w:rPr>
      </w:pPr>
      <w:r w:rsidRPr="00CC52A1">
        <w:rPr>
          <w:rFonts w:eastAsiaTheme="minorEastAsia"/>
        </w:rPr>
        <w:t>We r</w:t>
      </w:r>
      <w:r w:rsidR="00617A01" w:rsidRPr="00CC52A1">
        <w:rPr>
          <w:rFonts w:eastAsiaTheme="minorEastAsia"/>
        </w:rPr>
        <w:t>an</w:t>
      </w:r>
      <w:r w:rsidRPr="00CC52A1">
        <w:rPr>
          <w:rFonts w:eastAsiaTheme="minorEastAsia"/>
        </w:rPr>
        <w:t xml:space="preserve"> </w:t>
      </w:r>
      <w:r w:rsidR="002D0A62" w:rsidRPr="00CC52A1">
        <w:rPr>
          <w:rFonts w:eastAsiaTheme="minorEastAsia"/>
        </w:rPr>
        <w:t xml:space="preserve">model </w:t>
      </w:r>
      <w:r w:rsidRPr="00CC52A1">
        <w:rPr>
          <w:rFonts w:eastAsiaTheme="minorEastAsia"/>
        </w:rPr>
        <w:t xml:space="preserve">simulations </w:t>
      </w:r>
      <w:r w:rsidR="002D0A62" w:rsidRPr="00CC52A1">
        <w:rPr>
          <w:rFonts w:eastAsiaTheme="minorEastAsia"/>
        </w:rPr>
        <w:t>using parameters drawn from</w:t>
      </w:r>
      <w:r w:rsidRPr="00CC52A1">
        <w:rPr>
          <w:rFonts w:eastAsiaTheme="minorEastAsia"/>
        </w:rPr>
        <w:t xml:space="preserve"> posterior </w:t>
      </w:r>
      <w:r w:rsidR="002D0A62" w:rsidRPr="00CC52A1">
        <w:rPr>
          <w:rFonts w:eastAsiaTheme="minorEastAsia"/>
        </w:rPr>
        <w:t xml:space="preserve">distributions </w:t>
      </w:r>
      <w:r w:rsidRPr="00CC52A1">
        <w:rPr>
          <w:rFonts w:eastAsiaTheme="minorEastAsia"/>
        </w:rPr>
        <w:t>and compare</w:t>
      </w:r>
      <w:r w:rsidR="00CF6568" w:rsidRPr="00CC52A1">
        <w:rPr>
          <w:rFonts w:eastAsiaTheme="minorEastAsia"/>
        </w:rPr>
        <w:t>d</w:t>
      </w:r>
      <w:r w:rsidRPr="00CC52A1">
        <w:rPr>
          <w:rFonts w:eastAsiaTheme="minorEastAsia"/>
        </w:rPr>
        <w:t xml:space="preserve"> </w:t>
      </w:r>
      <w:r w:rsidR="00162827" w:rsidRPr="00CC52A1">
        <w:rPr>
          <w:rFonts w:eastAsiaTheme="minorEastAsia"/>
        </w:rPr>
        <w:t xml:space="preserve">them </w:t>
      </w:r>
      <w:r w:rsidR="002D0A62" w:rsidRPr="00CC52A1">
        <w:rPr>
          <w:rFonts w:eastAsiaTheme="minorEastAsia"/>
        </w:rPr>
        <w:t>with</w:t>
      </w:r>
      <w:r w:rsidR="00B50376" w:rsidRPr="00CC52A1">
        <w:rPr>
          <w:rFonts w:eastAsiaTheme="minorEastAsia"/>
        </w:rPr>
        <w:t xml:space="preserve"> simulations </w:t>
      </w:r>
      <w:r w:rsidR="002D0A62" w:rsidRPr="00CC52A1">
        <w:rPr>
          <w:rFonts w:eastAsiaTheme="minorEastAsia"/>
        </w:rPr>
        <w:t>generated using</w:t>
      </w:r>
      <w:r w:rsidR="00B50376" w:rsidRPr="00CC52A1">
        <w:rPr>
          <w:rFonts w:eastAsiaTheme="minorEastAsia"/>
        </w:rPr>
        <w:t xml:space="preserve"> the true parameters</w:t>
      </w:r>
      <w:r w:rsidR="001C5AD8">
        <w:rPr>
          <w:rFonts w:eastAsiaTheme="minorEastAsia"/>
        </w:rPr>
        <w:t xml:space="preserve"> (</w:t>
      </w:r>
      <w:r w:rsidR="00B50376" w:rsidRPr="00CC52A1">
        <w:rPr>
          <w:rFonts w:eastAsiaTheme="minorEastAsia"/>
          <w:color w:val="00B0F0"/>
        </w:rPr>
        <w:t>S</w:t>
      </w:r>
      <w:r w:rsidR="003730D6">
        <w:rPr>
          <w:rFonts w:eastAsiaTheme="minorEastAsia"/>
          <w:color w:val="00B0F0"/>
        </w:rPr>
        <w:t>M</w:t>
      </w:r>
      <w:r w:rsidR="00B50376" w:rsidRPr="00CC52A1">
        <w:rPr>
          <w:rFonts w:eastAsiaTheme="minorEastAsia"/>
          <w:color w:val="00B0F0"/>
        </w:rPr>
        <w:t xml:space="preserve"> Figure S</w:t>
      </w:r>
      <w:r w:rsidR="0006580F" w:rsidRPr="00CC52A1">
        <w:rPr>
          <w:rFonts w:eastAsiaTheme="minorEastAsia"/>
          <w:color w:val="00B0F0"/>
        </w:rPr>
        <w:t>9</w:t>
      </w:r>
      <w:r w:rsidR="00D245CE" w:rsidRPr="00CC52A1">
        <w:rPr>
          <w:rFonts w:eastAsiaTheme="minorEastAsia"/>
          <w:color w:val="00B0F0"/>
        </w:rPr>
        <w:t>A</w:t>
      </w:r>
      <w:r w:rsidR="0010230A" w:rsidRPr="00CC52A1">
        <w:rPr>
          <w:rFonts w:eastAsiaTheme="minorEastAsia"/>
          <w:color w:val="00B0F0"/>
        </w:rPr>
        <w:t>.1</w:t>
      </w:r>
      <w:r w:rsidR="00D245CE" w:rsidRPr="00CC52A1">
        <w:rPr>
          <w:rFonts w:eastAsiaTheme="minorEastAsia"/>
          <w:color w:val="00B0F0"/>
        </w:rPr>
        <w:t xml:space="preserve"> and S</w:t>
      </w:r>
      <w:r w:rsidR="0006580F" w:rsidRPr="00CC52A1">
        <w:rPr>
          <w:rFonts w:eastAsiaTheme="minorEastAsia"/>
          <w:color w:val="00B0F0"/>
        </w:rPr>
        <w:t>9</w:t>
      </w:r>
      <w:r w:rsidR="00D245CE" w:rsidRPr="00CC52A1">
        <w:rPr>
          <w:rFonts w:eastAsiaTheme="minorEastAsia"/>
          <w:color w:val="00B0F0"/>
        </w:rPr>
        <w:t>B</w:t>
      </w:r>
      <w:r w:rsidR="0010230A" w:rsidRPr="00CC52A1">
        <w:rPr>
          <w:rFonts w:eastAsiaTheme="minorEastAsia"/>
          <w:color w:val="00B0F0"/>
        </w:rPr>
        <w:t>.1</w:t>
      </w:r>
      <w:r w:rsidR="00D245CE" w:rsidRPr="00CC52A1">
        <w:rPr>
          <w:rFonts w:eastAsiaTheme="minorEastAsia"/>
        </w:rPr>
        <w:t xml:space="preserve">, for </w:t>
      </w:r>
      <m:oMath>
        <m:r>
          <w:rPr>
            <w:rFonts w:ascii="Cambria Math" w:eastAsiaTheme="minorEastAsia" w:hAnsi="Cambria Math"/>
          </w:rPr>
          <m:t>γ</m:t>
        </m:r>
        <m:r>
          <m:rPr>
            <m:sty m:val="p"/>
          </m:rPr>
          <w:rPr>
            <w:rFonts w:ascii="Cambria Math" w:eastAsiaTheme="minorEastAsia" w:hAnsi="Cambria Math"/>
          </w:rPr>
          <m:t>∈</m:t>
        </m:r>
        <m:r>
          <m:rPr>
            <m:lit/>
          </m:rPr>
          <w:rPr>
            <w:rFonts w:ascii="Cambria Math" w:eastAsiaTheme="minorEastAsia" w:hAnsi="Cambria Math"/>
          </w:rPr>
          <m:t>{</m:t>
        </m:r>
        <m:r>
          <w:rPr>
            <w:rFonts w:ascii="Cambria Math" w:eastAsiaTheme="minorEastAsia" w:hAnsi="Cambria Math"/>
          </w:rPr>
          <m:t>25%,50%</m:t>
        </m:r>
        <m:r>
          <m:rPr>
            <m:lit/>
          </m:rPr>
          <w:rPr>
            <w:rFonts w:ascii="Cambria Math" w:eastAsiaTheme="minorEastAsia" w:hAnsi="Cambria Math"/>
          </w:rPr>
          <m:t>}</m:t>
        </m:r>
      </m:oMath>
      <w:r w:rsidR="00D245CE" w:rsidRPr="00CC52A1">
        <w:rPr>
          <w:rFonts w:eastAsiaTheme="minorEastAsia"/>
        </w:rPr>
        <w:t xml:space="preserve"> respectively)</w:t>
      </w:r>
      <w:r w:rsidR="000C22A3" w:rsidRPr="00CC52A1">
        <w:rPr>
          <w:rFonts w:eastAsiaTheme="minorEastAsia"/>
        </w:rPr>
        <w:t>.</w:t>
      </w:r>
      <w:r w:rsidR="00CE489A">
        <w:rPr>
          <w:rFonts w:eastAsiaTheme="minorEastAsia"/>
        </w:rPr>
        <w:t xml:space="preserve"> </w:t>
      </w:r>
      <w:r w:rsidR="0055712D" w:rsidRPr="00CC52A1">
        <w:rPr>
          <w:rFonts w:eastAsiaTheme="minorEastAsia"/>
        </w:rPr>
        <w:t>We find</w:t>
      </w:r>
      <w:r w:rsidR="00D245CE" w:rsidRPr="00CC52A1">
        <w:rPr>
          <w:rFonts w:eastAsiaTheme="minorEastAsia"/>
        </w:rPr>
        <w:t xml:space="preserve"> that</w:t>
      </w:r>
      <w:r w:rsidR="0068591B" w:rsidRPr="00CC52A1">
        <w:rPr>
          <w:rFonts w:eastAsiaTheme="minorEastAsia"/>
        </w:rPr>
        <w:t>,</w:t>
      </w:r>
      <w:r w:rsidR="00D245CE" w:rsidRPr="00CC52A1">
        <w:rPr>
          <w:rFonts w:eastAsiaTheme="minorEastAsia"/>
        </w:rPr>
        <w:t xml:space="preserve"> qualitatively</w:t>
      </w:r>
      <w:r w:rsidR="0068591B" w:rsidRPr="00CC52A1">
        <w:rPr>
          <w:rFonts w:eastAsiaTheme="minorEastAsia"/>
        </w:rPr>
        <w:t>,</w:t>
      </w:r>
      <w:r w:rsidR="00D245CE" w:rsidRPr="00CC52A1">
        <w:rPr>
          <w:rFonts w:eastAsiaTheme="minorEastAsia"/>
        </w:rPr>
        <w:t xml:space="preserve"> even biased</w:t>
      </w:r>
      <w:r w:rsidR="00B525BC" w:rsidRPr="00CC52A1">
        <w:rPr>
          <w:rFonts w:eastAsiaTheme="minorEastAsia"/>
        </w:rPr>
        <w:t xml:space="preserve"> </w:t>
      </w:r>
      <w:r w:rsidR="00D245CE" w:rsidRPr="00CC52A1">
        <w:rPr>
          <w:rFonts w:eastAsiaTheme="minorEastAsia"/>
        </w:rPr>
        <w:t>inferences</w:t>
      </w:r>
      <w:r w:rsidR="00472623" w:rsidRPr="00CC52A1">
        <w:rPr>
          <w:rFonts w:eastAsiaTheme="minorEastAsia"/>
        </w:rPr>
        <w:t xml:space="preserve"> (</w:t>
      </w:r>
      <w:r w:rsidR="0020074D" w:rsidRPr="00CC52A1">
        <w:rPr>
          <w:rFonts w:eastAsiaTheme="minorEastAsia"/>
        </w:rPr>
        <w:t>scenarios</w:t>
      </w:r>
      <w:r w:rsidR="00472623" w:rsidRPr="00CC52A1">
        <w:rPr>
          <w:rFonts w:eastAsiaTheme="minorEastAsia"/>
        </w:rPr>
        <w:t xml:space="preserve"> 2 and 4 in </w:t>
      </w:r>
      <w:r w:rsidR="00472623" w:rsidRPr="00270F48">
        <w:rPr>
          <w:rFonts w:eastAsiaTheme="minorEastAsia"/>
          <w:color w:val="C00000"/>
        </w:rPr>
        <w:t>Figure 2</w:t>
      </w:r>
      <w:r w:rsidR="00472623" w:rsidRPr="00CC52A1">
        <w:rPr>
          <w:rFonts w:eastAsiaTheme="minorEastAsia"/>
        </w:rPr>
        <w:t xml:space="preserve">) </w:t>
      </w:r>
      <w:r w:rsidR="00D245CE" w:rsidRPr="00CC52A1">
        <w:rPr>
          <w:rFonts w:eastAsiaTheme="minorEastAsia"/>
        </w:rPr>
        <w:t xml:space="preserve">reproduce well both the true ensemble simulations and </w:t>
      </w:r>
      <w:r w:rsidR="00094A37" w:rsidRPr="00CC52A1">
        <w:rPr>
          <w:rFonts w:eastAsiaTheme="minorEastAsia"/>
        </w:rPr>
        <w:t>the assimilated data</w:t>
      </w:r>
      <w:r w:rsidR="00B50376" w:rsidRPr="00CC52A1">
        <w:rPr>
          <w:rFonts w:eastAsiaTheme="minorEastAsia"/>
        </w:rPr>
        <w:t xml:space="preserve">. We </w:t>
      </w:r>
      <w:r w:rsidR="00D245CE" w:rsidRPr="00CC52A1">
        <w:rPr>
          <w:rFonts w:eastAsiaTheme="minorEastAsia"/>
        </w:rPr>
        <w:t>quantif</w:t>
      </w:r>
      <w:r w:rsidR="00016E7D" w:rsidRPr="00CC52A1">
        <w:rPr>
          <w:rFonts w:eastAsiaTheme="minorEastAsia"/>
        </w:rPr>
        <w:t>ied</w:t>
      </w:r>
      <w:r w:rsidR="00D245CE" w:rsidRPr="00CC52A1">
        <w:rPr>
          <w:rFonts w:eastAsiaTheme="minorEastAsia"/>
        </w:rPr>
        <w:t xml:space="preserve"> the </w:t>
      </w:r>
      <w:commentRangeStart w:id="41"/>
      <w:commentRangeStart w:id="42"/>
      <w:r w:rsidR="00D245CE" w:rsidRPr="00CC52A1">
        <w:rPr>
          <w:rFonts w:eastAsiaTheme="minorEastAsia"/>
        </w:rPr>
        <w:t>calibration</w:t>
      </w:r>
      <w:commentRangeEnd w:id="41"/>
      <w:r w:rsidR="00067BE8" w:rsidRPr="00CC52A1">
        <w:rPr>
          <w:rStyle w:val="CommentReference"/>
          <w:sz w:val="24"/>
          <w:szCs w:val="24"/>
        </w:rPr>
        <w:commentReference w:id="41"/>
      </w:r>
      <w:commentRangeEnd w:id="42"/>
      <w:r w:rsidR="00321A3D" w:rsidRPr="00CC52A1">
        <w:rPr>
          <w:rStyle w:val="CommentReference"/>
          <w:sz w:val="24"/>
          <w:szCs w:val="24"/>
        </w:rPr>
        <w:commentReference w:id="42"/>
      </w:r>
      <w:r w:rsidR="00D245CE" w:rsidRPr="00CC52A1">
        <w:rPr>
          <w:rFonts w:eastAsiaTheme="minorEastAsia"/>
        </w:rPr>
        <w:t xml:space="preserve"> </w:t>
      </w:r>
      <w:r w:rsidR="00DC274F" w:rsidRPr="00EF3345">
        <w:rPr>
          <w:rFonts w:eastAsiaTheme="minorEastAsia"/>
          <w:color w:val="000000" w:themeColor="text1"/>
        </w:rPr>
        <w:t xml:space="preserve">to study if observed uncertainty is </w:t>
      </w:r>
      <w:r w:rsidR="001C5AD8" w:rsidRPr="00EF3345">
        <w:rPr>
          <w:rFonts w:eastAsiaTheme="minorEastAsia"/>
          <w:color w:val="000000" w:themeColor="text1"/>
        </w:rPr>
        <w:t xml:space="preserve">reproduced </w:t>
      </w:r>
      <w:r w:rsidR="00DC274F" w:rsidRPr="00EF3345">
        <w:rPr>
          <w:rFonts w:eastAsiaTheme="minorEastAsia"/>
          <w:color w:val="000000" w:themeColor="text1"/>
        </w:rPr>
        <w:t xml:space="preserve">by the model </w:t>
      </w:r>
      <w:r w:rsidR="00A45550" w:rsidRPr="00CC52A1">
        <w:rPr>
          <w:rFonts w:eastAsiaTheme="minorEastAsia"/>
        </w:rPr>
        <w:t>(</w:t>
      </w:r>
      <w:r w:rsidR="00321A3D" w:rsidRPr="00CC52A1">
        <w:t xml:space="preserve">see </w:t>
      </w:r>
      <w:r w:rsidR="00321A3D" w:rsidRPr="00CC52A1">
        <w:rPr>
          <w:i/>
          <w:iCs/>
        </w:rPr>
        <w:t xml:space="preserve">Calibration of inference </w:t>
      </w:r>
      <w:r w:rsidR="00321A3D" w:rsidRPr="00CC52A1">
        <w:t xml:space="preserve">in </w:t>
      </w:r>
      <w:r w:rsidR="00A45550" w:rsidRPr="00CC52A1">
        <w:rPr>
          <w:rFonts w:eastAsiaTheme="minorEastAsia"/>
        </w:rPr>
        <w:t>Methods)</w:t>
      </w:r>
      <w:r w:rsidR="00997A84" w:rsidRPr="00CC52A1">
        <w:rPr>
          <w:rFonts w:eastAsiaTheme="minorEastAsia"/>
        </w:rPr>
        <w:t xml:space="preserve"> </w:t>
      </w:r>
      <w:r w:rsidR="001C5AD8">
        <w:rPr>
          <w:rFonts w:eastAsiaTheme="minorEastAsia"/>
        </w:rPr>
        <w:t>for</w:t>
      </w:r>
      <w:r w:rsidR="001C5AD8" w:rsidRPr="00CC52A1">
        <w:rPr>
          <w:rFonts w:eastAsiaTheme="minorEastAsia"/>
        </w:rPr>
        <w:t xml:space="preserve"> </w:t>
      </w:r>
      <w:r w:rsidR="00B50376" w:rsidRPr="00CC52A1">
        <w:rPr>
          <w:rFonts w:eastAsiaTheme="minorEastAsia"/>
        </w:rPr>
        <w:t xml:space="preserve">both the </w:t>
      </w:r>
      <w:r w:rsidR="0010230A" w:rsidRPr="00CC52A1">
        <w:rPr>
          <w:rFonts w:eastAsiaTheme="minorEastAsia"/>
        </w:rPr>
        <w:t xml:space="preserve">inferred </w:t>
      </w:r>
      <w:r w:rsidR="00B50376" w:rsidRPr="00CC52A1">
        <w:rPr>
          <w:rFonts w:eastAsiaTheme="minorEastAsia"/>
        </w:rPr>
        <w:t>posterior and truth ensemble simulation</w:t>
      </w:r>
      <w:r w:rsidR="005A7F09" w:rsidRPr="00CC52A1">
        <w:rPr>
          <w:rFonts w:eastAsiaTheme="minorEastAsia"/>
        </w:rPr>
        <w:t>s</w:t>
      </w:r>
      <w:r w:rsidR="00B50376" w:rsidRPr="00CC52A1">
        <w:rPr>
          <w:rFonts w:eastAsiaTheme="minorEastAsia"/>
        </w:rPr>
        <w:t xml:space="preserve"> (</w:t>
      </w:r>
      <w:r w:rsidR="00B50376" w:rsidRPr="00CC52A1">
        <w:rPr>
          <w:rFonts w:eastAsiaTheme="minorEastAsia"/>
          <w:color w:val="00B0F0"/>
        </w:rPr>
        <w:t>S</w:t>
      </w:r>
      <w:r w:rsidR="003730D6">
        <w:rPr>
          <w:rFonts w:eastAsiaTheme="minorEastAsia"/>
          <w:color w:val="00B0F0"/>
        </w:rPr>
        <w:t>M</w:t>
      </w:r>
      <w:r w:rsidR="00B50376" w:rsidRPr="00CC52A1">
        <w:rPr>
          <w:rFonts w:eastAsiaTheme="minorEastAsia"/>
          <w:color w:val="00B0F0"/>
        </w:rPr>
        <w:t xml:space="preserve"> Figure </w:t>
      </w:r>
      <w:r w:rsidR="0010230A" w:rsidRPr="00CC52A1">
        <w:rPr>
          <w:rFonts w:eastAsiaTheme="minorEastAsia"/>
          <w:color w:val="00B0F0"/>
        </w:rPr>
        <w:t>S</w:t>
      </w:r>
      <w:r w:rsidR="0006580F" w:rsidRPr="00CC52A1">
        <w:rPr>
          <w:rFonts w:eastAsiaTheme="minorEastAsia"/>
          <w:color w:val="00B0F0"/>
        </w:rPr>
        <w:t>9</w:t>
      </w:r>
      <w:r w:rsidR="0010230A" w:rsidRPr="00CC52A1">
        <w:rPr>
          <w:rFonts w:eastAsiaTheme="minorEastAsia"/>
          <w:color w:val="00B0F0"/>
        </w:rPr>
        <w:t>A.2 and S</w:t>
      </w:r>
      <w:r w:rsidR="0006580F" w:rsidRPr="00CC52A1">
        <w:rPr>
          <w:rFonts w:eastAsiaTheme="minorEastAsia"/>
          <w:color w:val="00B0F0"/>
        </w:rPr>
        <w:t>9</w:t>
      </w:r>
      <w:r w:rsidR="0010230A" w:rsidRPr="00CC52A1">
        <w:rPr>
          <w:rFonts w:eastAsiaTheme="minorEastAsia"/>
          <w:color w:val="00B0F0"/>
        </w:rPr>
        <w:t>B.2</w:t>
      </w:r>
      <w:r w:rsidR="00D245CE" w:rsidRPr="00CC52A1">
        <w:rPr>
          <w:rFonts w:eastAsiaTheme="minorEastAsia"/>
        </w:rPr>
        <w:t xml:space="preserve">, for </w:t>
      </w:r>
      <m:oMath>
        <m:r>
          <w:rPr>
            <w:rFonts w:ascii="Cambria Math" w:eastAsiaTheme="minorEastAsia" w:hAnsi="Cambria Math"/>
          </w:rPr>
          <m:t>γ</m:t>
        </m:r>
        <m:r>
          <m:rPr>
            <m:sty m:val="p"/>
          </m:rPr>
          <w:rPr>
            <w:rFonts w:ascii="Cambria Math" w:eastAsiaTheme="minorEastAsia" w:hAnsi="Cambria Math"/>
          </w:rPr>
          <m:t>∈</m:t>
        </m:r>
        <m:r>
          <m:rPr>
            <m:lit/>
          </m:rPr>
          <w:rPr>
            <w:rFonts w:ascii="Cambria Math" w:eastAsiaTheme="minorEastAsia" w:hAnsi="Cambria Math"/>
          </w:rPr>
          <m:t>{</m:t>
        </m:r>
        <m:r>
          <w:rPr>
            <w:rFonts w:ascii="Cambria Math" w:eastAsiaTheme="minorEastAsia" w:hAnsi="Cambria Math"/>
          </w:rPr>
          <m:t>25%,50%</m:t>
        </m:r>
        <m:r>
          <m:rPr>
            <m:lit/>
          </m:rPr>
          <w:rPr>
            <w:rFonts w:ascii="Cambria Math" w:eastAsiaTheme="minorEastAsia" w:hAnsi="Cambria Math"/>
          </w:rPr>
          <m:t>}</m:t>
        </m:r>
      </m:oMath>
      <w:r w:rsidR="00D245CE" w:rsidRPr="00CC52A1">
        <w:rPr>
          <w:rFonts w:eastAsiaTheme="minorEastAsia"/>
        </w:rPr>
        <w:t xml:space="preserve"> respectively)</w:t>
      </w:r>
      <w:r w:rsidR="008E3CA6" w:rsidRPr="00CC52A1">
        <w:rPr>
          <w:rFonts w:eastAsiaTheme="minorEastAsia"/>
        </w:rPr>
        <w:t>.</w:t>
      </w:r>
      <w:r w:rsidR="004015F8" w:rsidRPr="00CC52A1">
        <w:rPr>
          <w:rFonts w:eastAsiaTheme="minorEastAsia"/>
        </w:rPr>
        <w:t xml:space="preserve"> </w:t>
      </w:r>
      <w:r w:rsidR="00C7620C" w:rsidRPr="00CC52A1">
        <w:rPr>
          <w:rFonts w:eastAsiaTheme="minorEastAsia"/>
        </w:rPr>
        <w:t xml:space="preserve">Calibration </w:t>
      </w:r>
      <w:r w:rsidR="00B00C7B" w:rsidRPr="00CC52A1">
        <w:rPr>
          <w:rFonts w:eastAsiaTheme="minorEastAsia"/>
        </w:rPr>
        <w:t>of the inference and true ensemble</w:t>
      </w:r>
      <w:r w:rsidR="00067BE8" w:rsidRPr="00CC52A1">
        <w:rPr>
          <w:rFonts w:eastAsiaTheme="minorEastAsia"/>
        </w:rPr>
        <w:t xml:space="preserve"> simulations</w:t>
      </w:r>
      <w:r w:rsidR="00B00C7B" w:rsidRPr="00CC52A1">
        <w:rPr>
          <w:rFonts w:eastAsiaTheme="minorEastAsia"/>
        </w:rPr>
        <w:t xml:space="preserve"> </w:t>
      </w:r>
      <w:r w:rsidR="001C5AD8">
        <w:rPr>
          <w:rFonts w:eastAsiaTheme="minorEastAsia"/>
        </w:rPr>
        <w:t>were</w:t>
      </w:r>
      <w:r w:rsidR="001C5AD8" w:rsidRPr="00CC52A1">
        <w:rPr>
          <w:rFonts w:eastAsiaTheme="minorEastAsia"/>
        </w:rPr>
        <w:t xml:space="preserve"> </w:t>
      </w:r>
      <w:r w:rsidR="00B00C7B" w:rsidRPr="00CC52A1">
        <w:rPr>
          <w:rFonts w:eastAsiaTheme="minorEastAsia"/>
        </w:rPr>
        <w:t>similar</w:t>
      </w:r>
      <w:r w:rsidR="00B9210F" w:rsidRPr="00CC52A1">
        <w:rPr>
          <w:rFonts w:eastAsiaTheme="minorEastAsia"/>
        </w:rPr>
        <w:t>,</w:t>
      </w:r>
      <w:r w:rsidR="001C5AD8">
        <w:rPr>
          <w:rFonts w:eastAsiaTheme="minorEastAsia"/>
        </w:rPr>
        <w:t xml:space="preserve"> the credibl</w:t>
      </w:r>
      <w:r w:rsidR="009247A9">
        <w:rPr>
          <w:rFonts w:eastAsiaTheme="minorEastAsia"/>
        </w:rPr>
        <w:t>e intervals were slightly broad (above the diagonal),</w:t>
      </w:r>
      <w:r w:rsidR="00B9210F" w:rsidRPr="00CC52A1">
        <w:rPr>
          <w:rFonts w:eastAsiaTheme="minorEastAsia"/>
        </w:rPr>
        <w:t xml:space="preserve"> but better </w:t>
      </w:r>
      <w:r w:rsidR="00D85D68" w:rsidRPr="00CC52A1">
        <w:rPr>
          <w:rFonts w:eastAsiaTheme="minorEastAsia"/>
        </w:rPr>
        <w:t xml:space="preserve">for </w:t>
      </w:r>
      <w:r w:rsidR="00B9210F" w:rsidRPr="00CC52A1">
        <w:rPr>
          <w:rFonts w:eastAsiaTheme="minorEastAsia"/>
        </w:rPr>
        <w:t>the true ensemble</w:t>
      </w:r>
      <w:r w:rsidR="00067BE8" w:rsidRPr="00CC52A1">
        <w:rPr>
          <w:rFonts w:eastAsiaTheme="minorEastAsia"/>
        </w:rPr>
        <w:t xml:space="preserve"> simulations</w:t>
      </w:r>
      <w:r w:rsidR="00D85D68" w:rsidRPr="00CC52A1">
        <w:rPr>
          <w:rFonts w:eastAsiaTheme="minorEastAsia"/>
        </w:rPr>
        <w:t>, as expected</w:t>
      </w:r>
      <w:r w:rsidR="002F7085" w:rsidRPr="00CC52A1">
        <w:rPr>
          <w:rFonts w:eastAsiaTheme="minorEastAsia"/>
        </w:rPr>
        <w:t xml:space="preserve">. </w:t>
      </w:r>
      <w:r w:rsidR="009247A9">
        <w:rPr>
          <w:rFonts w:eastAsiaTheme="minorEastAsia"/>
        </w:rPr>
        <w:t xml:space="preserve">Lower </w:t>
      </w:r>
      <w:r w:rsidR="00BB41C7" w:rsidRPr="00CC52A1">
        <w:rPr>
          <w:rFonts w:eastAsiaTheme="minorEastAsia"/>
        </w:rPr>
        <w:t>values</w:t>
      </w:r>
      <w:r w:rsidR="00900D6E" w:rsidRPr="00CC52A1">
        <w:rPr>
          <w:rFonts w:eastAsiaTheme="minorEastAsia"/>
        </w:rPr>
        <w:t xml:space="preserve"> of </w:t>
      </w:r>
      <w:r w:rsidR="009A6C7C" w:rsidRPr="00CC52A1">
        <w:rPr>
          <w:rFonts w:eastAsiaTheme="minorEastAsia"/>
        </w:rPr>
        <w:t xml:space="preserve">weekly incident simulated data </w:t>
      </w:r>
      <w:r w:rsidR="00BB41C7" w:rsidRPr="00CC52A1">
        <w:rPr>
          <w:rFonts w:eastAsiaTheme="minorEastAsia"/>
        </w:rPr>
        <w:t xml:space="preserve">(low </w:t>
      </w:r>
      <m:oMath>
        <m:r>
          <m:rPr>
            <m:sty m:val="p"/>
          </m:rPr>
          <w:rPr>
            <w:rFonts w:ascii="Cambria Math" w:eastAsiaTheme="minorEastAsia" w:hAnsi="Cambria Math"/>
          </w:rPr>
          <m:t>β</m:t>
        </m:r>
      </m:oMath>
      <w:r w:rsidR="00BB41C7" w:rsidRPr="00CC52A1">
        <w:rPr>
          <w:rFonts w:eastAsiaTheme="minorEastAsia"/>
        </w:rPr>
        <w:t xml:space="preserve"> and low </w:t>
      </w:r>
      <m:oMath>
        <m:r>
          <m:rPr>
            <m:sty m:val="p"/>
          </m:rPr>
          <w:rPr>
            <w:rFonts w:ascii="Cambria Math" w:eastAsiaTheme="minorEastAsia" w:hAnsi="Cambria Math"/>
          </w:rPr>
          <m:t>ρ</m:t>
        </m:r>
      </m:oMath>
      <w:r w:rsidR="00BB41C7" w:rsidRPr="00CC52A1">
        <w:rPr>
          <w:rFonts w:eastAsiaTheme="minorEastAsia"/>
        </w:rPr>
        <w:t>) result</w:t>
      </w:r>
      <w:r w:rsidR="00470CFB" w:rsidRPr="00CC52A1">
        <w:rPr>
          <w:rFonts w:eastAsiaTheme="minorEastAsia"/>
        </w:rPr>
        <w:t>ed</w:t>
      </w:r>
      <w:r w:rsidR="00BB41C7" w:rsidRPr="00CC52A1">
        <w:rPr>
          <w:rFonts w:eastAsiaTheme="minorEastAsia"/>
        </w:rPr>
        <w:t xml:space="preserve"> in less calibrated ensembles.</w:t>
      </w:r>
    </w:p>
    <w:p w14:paraId="72133FAB" w14:textId="77777777" w:rsidR="00A5510E" w:rsidRPr="00CC52A1" w:rsidRDefault="00A5510E" w:rsidP="00C7620C">
      <w:pPr>
        <w:jc w:val="both"/>
        <w:rPr>
          <w:rFonts w:eastAsiaTheme="minorEastAsia"/>
          <w:iCs/>
          <w:color w:val="FF0000"/>
        </w:rPr>
      </w:pPr>
    </w:p>
    <w:p w14:paraId="44614A29" w14:textId="29BE4575" w:rsidR="00A15FBA" w:rsidRPr="00CC52A1" w:rsidRDefault="00C20287" w:rsidP="00E4145A">
      <w:pPr>
        <w:jc w:val="both"/>
      </w:pPr>
      <w:r>
        <w:lastRenderedPageBreak/>
        <w:t>Lastly, we explored the ability</w:t>
      </w:r>
      <w:r w:rsidR="000376E8" w:rsidRPr="00CC52A1">
        <w:t xml:space="preserve"> model</w:t>
      </w:r>
      <w:r>
        <w:t>-</w:t>
      </w:r>
      <w:r w:rsidR="000376E8" w:rsidRPr="00CC52A1">
        <w:t>inference</w:t>
      </w:r>
      <w:r>
        <w:t xml:space="preserve"> system</w:t>
      </w:r>
      <w:r w:rsidR="000376E8" w:rsidRPr="00CC52A1">
        <w:t xml:space="preserve"> to </w:t>
      </w:r>
      <w:r>
        <w:t>estimate solutions</w:t>
      </w:r>
      <w:r w:rsidR="000376E8" w:rsidRPr="00CC52A1">
        <w:t xml:space="preserve"> in </w:t>
      </w:r>
      <w:r w:rsidR="00477952" w:rsidRPr="00CC52A1">
        <w:t xml:space="preserve">different regions of the </w:t>
      </w:r>
      <w:r w:rsidR="00D13A9F" w:rsidRPr="00CC52A1">
        <w:t xml:space="preserve">parameter </w:t>
      </w:r>
      <w:r w:rsidR="00477952" w:rsidRPr="00CC52A1">
        <w:t>range</w:t>
      </w:r>
      <w:r w:rsidR="000376E8" w:rsidRPr="00CC52A1">
        <w:t xml:space="preserve">. We </w:t>
      </w:r>
      <w:r>
        <w:t>used</w:t>
      </w:r>
      <w:r w:rsidR="006121E1" w:rsidRPr="00CC52A1">
        <w:t xml:space="preserve"> parameter combination pairs</w:t>
      </w:r>
      <m:oMath>
        <m:r>
          <w:rPr>
            <w:rFonts w:ascii="Cambria Math" w:hAnsi="Cambria Math"/>
          </w:rPr>
          <m:t xml:space="preserve"> </m:t>
        </m:r>
        <m:d>
          <m:dPr>
            <m:ctrlPr>
              <w:rPr>
                <w:rFonts w:ascii="Cambria Math" w:hAnsi="Cambria Math"/>
                <w:i/>
              </w:rPr>
            </m:ctrlPr>
          </m:dPr>
          <m:e>
            <m:r>
              <w:rPr>
                <w:rFonts w:ascii="Cambria Math" w:hAnsi="Cambria Math"/>
              </w:rPr>
              <m:t>β,ρ</m:t>
            </m:r>
          </m:e>
        </m:d>
      </m:oMath>
      <w:r w:rsidR="002857BB" w:rsidRPr="00CC52A1">
        <w:t xml:space="preserve"> </w:t>
      </w:r>
      <w:r>
        <w:t>that in free simulation</w:t>
      </w:r>
      <w:r w:rsidR="00DE3815" w:rsidRPr="00CC52A1">
        <w:t xml:space="preserve"> </w:t>
      </w:r>
      <w:r>
        <w:t>produce</w:t>
      </w:r>
      <w:r w:rsidR="00DE3815" w:rsidRPr="00CC52A1">
        <w:t xml:space="preserve"> aggregated </w:t>
      </w:r>
      <w:r>
        <w:t xml:space="preserve">infections </w:t>
      </w:r>
      <w:r w:rsidR="00DE3815" w:rsidRPr="00CC52A1">
        <w:t xml:space="preserve">at the hospital level (aggregation of buildings time series shown in </w:t>
      </w:r>
      <w:r w:rsidR="00DE3815" w:rsidRPr="003A48B4">
        <w:rPr>
          <w:color w:val="C00000"/>
        </w:rPr>
        <w:t>Figure 1A</w:t>
      </w:r>
      <w:r w:rsidR="00DE3815" w:rsidRPr="00CC52A1">
        <w:t xml:space="preserve">) </w:t>
      </w:r>
      <w:r>
        <w:t xml:space="preserve">that match observations </w:t>
      </w:r>
      <w:r w:rsidR="00DE3815" w:rsidRPr="00CC52A1">
        <w:t>for each pathogenic</w:t>
      </w:r>
      <w:r w:rsidR="00E4145A" w:rsidRPr="00CC52A1">
        <w:t xml:space="preserve"> </w:t>
      </w:r>
      <w:r w:rsidR="00DE3815" w:rsidRPr="00CC52A1">
        <w:t xml:space="preserve">bacteria. </w:t>
      </w:r>
      <w:r w:rsidR="005D2403" w:rsidRPr="00CC52A1">
        <w:t xml:space="preserve">We </w:t>
      </w:r>
      <w:r>
        <w:t>found</w:t>
      </w:r>
      <w:r w:rsidRPr="00CC52A1">
        <w:t xml:space="preserve"> </w:t>
      </w:r>
      <w:r w:rsidR="00456CA1" w:rsidRPr="00CC52A1">
        <w:t xml:space="preserve">the </w:t>
      </w:r>
      <w:r w:rsidR="00897589" w:rsidRPr="00CC52A1">
        <w:t xml:space="preserve">model-inference system </w:t>
      </w:r>
      <w:r>
        <w:t>capable of</w:t>
      </w:r>
      <w:r w:rsidR="00456CA1" w:rsidRPr="00CC52A1">
        <w:t xml:space="preserve"> discriminat</w:t>
      </w:r>
      <w:r>
        <w:t>ing</w:t>
      </w:r>
      <w:r w:rsidR="00456CA1" w:rsidRPr="00CC52A1">
        <w:t xml:space="preserve"> </w:t>
      </w:r>
      <w:r>
        <w:t>among</w:t>
      </w:r>
      <w:r w:rsidRPr="00CC52A1">
        <w:t xml:space="preserve"> </w:t>
      </w:r>
      <w:r w:rsidR="00456CA1" w:rsidRPr="00CC52A1">
        <w:t xml:space="preserve">the </w:t>
      </w:r>
      <w:commentRangeStart w:id="43"/>
      <w:r w:rsidR="00456CA1" w:rsidRPr="00CC52A1">
        <w:t>scenarios</w:t>
      </w:r>
      <w:commentRangeEnd w:id="43"/>
      <w:r>
        <w:rPr>
          <w:rStyle w:val="CommentReference"/>
        </w:rPr>
        <w:commentReference w:id="43"/>
      </w:r>
      <w:r w:rsidR="00024FD3" w:rsidRPr="00CC52A1">
        <w:t>.</w:t>
      </w:r>
      <w:r w:rsidR="005D2403" w:rsidRPr="00CC52A1">
        <w:t xml:space="preserve"> </w:t>
      </w:r>
      <w:r w:rsidR="00024FD3" w:rsidRPr="00CC52A1">
        <w:t>T</w:t>
      </w:r>
      <w:r w:rsidR="005D2403" w:rsidRPr="00CC52A1">
        <w:t>his analysis covers a broad range of prevalence</w:t>
      </w:r>
      <w:r>
        <w:t>, implying</w:t>
      </w:r>
      <w:r w:rsidR="005D2403" w:rsidRPr="00CC52A1">
        <w:t xml:space="preserve"> 'low' to 'high' importation rates</w:t>
      </w:r>
      <w:r>
        <w:t>,</w:t>
      </w:r>
      <w:r w:rsidR="00477952" w:rsidRPr="00CC52A1">
        <w:t xml:space="preserve"> </w:t>
      </w:r>
      <m:oMath>
        <m:r>
          <m:rPr>
            <m:sty m:val="p"/>
          </m:rPr>
          <w:rPr>
            <w:rFonts w:ascii="Cambria Math" w:hAnsi="Cambria Math"/>
          </w:rPr>
          <m:t>γ</m:t>
        </m:r>
      </m:oMath>
      <w:r w:rsidR="00871937" w:rsidRPr="00CC52A1">
        <w:t>;</w:t>
      </w:r>
      <w:r w:rsidR="005D2403" w:rsidRPr="00CC52A1">
        <w:t xml:space="preserve"> 4% and 16% for MRSA and </w:t>
      </w:r>
      <w:r w:rsidR="005D2403" w:rsidRPr="00CC52A1">
        <w:rPr>
          <w:i/>
          <w:iCs/>
        </w:rPr>
        <w:t xml:space="preserve">K. pneumoniae </w:t>
      </w:r>
      <w:r w:rsidR="005D2403" w:rsidRPr="00CC52A1">
        <w:t>to 50% and 70%</w:t>
      </w:r>
      <w:r w:rsidR="00871937" w:rsidRPr="00CC52A1">
        <w:t xml:space="preserve"> </w:t>
      </w:r>
      <w:r w:rsidR="005D2403" w:rsidRPr="00CC52A1">
        <w:t xml:space="preserve">for </w:t>
      </w:r>
      <w:r w:rsidR="005D2403" w:rsidRPr="00CC52A1">
        <w:rPr>
          <w:i/>
          <w:iCs/>
        </w:rPr>
        <w:t xml:space="preserve">E. faecium </w:t>
      </w:r>
      <w:r w:rsidR="005D2403" w:rsidRPr="00CC52A1">
        <w:t xml:space="preserve">and </w:t>
      </w:r>
      <w:r w:rsidR="005D2403" w:rsidRPr="00CC52A1">
        <w:rPr>
          <w:i/>
          <w:iCs/>
        </w:rPr>
        <w:t>E. coli</w:t>
      </w:r>
      <w:r w:rsidR="008443D2" w:rsidRPr="00CC52A1">
        <w:rPr>
          <w:i/>
          <w:iCs/>
        </w:rPr>
        <w:t xml:space="preserve"> </w:t>
      </w:r>
      <w:r w:rsidR="008443D2" w:rsidRPr="00CC52A1">
        <w:t>respectively</w:t>
      </w:r>
      <w:r w:rsidR="005D2403" w:rsidRPr="00CC52A1">
        <w:t>.</w:t>
      </w:r>
    </w:p>
    <w:p w14:paraId="7720DEB1" w14:textId="77777777" w:rsidR="005E4095" w:rsidRPr="006006F6" w:rsidRDefault="005E4095" w:rsidP="00C7620C">
      <w:pPr>
        <w:pStyle w:val="Heading3"/>
        <w:spacing w:line="240" w:lineRule="auto"/>
        <w:jc w:val="both"/>
        <w:rPr>
          <w:rFonts w:ascii="Times New Roman" w:hAnsi="Times New Roman" w:cs="Times New Roman"/>
          <w:i/>
          <w:iCs/>
          <w:sz w:val="24"/>
          <w:szCs w:val="24"/>
          <w:lang w:val="en-US"/>
        </w:rPr>
      </w:pPr>
      <w:r w:rsidRPr="006006F6">
        <w:rPr>
          <w:rFonts w:ascii="Times New Roman" w:hAnsi="Times New Roman" w:cs="Times New Roman"/>
          <w:i/>
          <w:iCs/>
          <w:sz w:val="24"/>
          <w:szCs w:val="24"/>
          <w:lang w:val="en-US"/>
        </w:rPr>
        <w:t>Inference using real data</w:t>
      </w:r>
    </w:p>
    <w:p w14:paraId="7A45D76D" w14:textId="5081125A" w:rsidR="008F4EA4" w:rsidRPr="004F15E1" w:rsidRDefault="005E4095" w:rsidP="00C7620C">
      <w:pPr>
        <w:jc w:val="both"/>
        <w:rPr>
          <w:iCs/>
        </w:rPr>
      </w:pPr>
      <w:r w:rsidRPr="00CC52A1">
        <w:t>We appl</w:t>
      </w:r>
      <w:r w:rsidR="00470CFB" w:rsidRPr="00CC52A1">
        <w:t>ied</w:t>
      </w:r>
      <w:r w:rsidRPr="00CC52A1">
        <w:t xml:space="preserve"> the model-inference system to estimate epidemiological </w:t>
      </w:r>
      <w:r w:rsidR="00145E0E">
        <w:t xml:space="preserve">properties </w:t>
      </w:r>
      <w:r w:rsidRPr="00CC52A1">
        <w:t xml:space="preserve">for eight different microbial </w:t>
      </w:r>
      <w:r w:rsidR="00AD67B1" w:rsidRPr="00CC52A1">
        <w:t>bacterial pathogens</w:t>
      </w:r>
      <w:r w:rsidRPr="00CC52A1">
        <w:t xml:space="preserve">. </w:t>
      </w:r>
      <w:r w:rsidR="00A27A7C">
        <w:t xml:space="preserve">In </w:t>
      </w:r>
      <w:r w:rsidR="00A27A7C" w:rsidRPr="001E198C">
        <w:rPr>
          <w:color w:val="C00000"/>
        </w:rPr>
        <w:t xml:space="preserve">Figure 3 </w:t>
      </w:r>
      <w:r w:rsidR="00A27A7C">
        <w:t>w</w:t>
      </w:r>
      <w:r w:rsidR="006C77AA" w:rsidRPr="00CC52A1">
        <w:t xml:space="preserve">e </w:t>
      </w:r>
      <w:r w:rsidR="00063A92">
        <w:t>present</w:t>
      </w:r>
      <w:r w:rsidR="00063A92" w:rsidRPr="00CC52A1">
        <w:t xml:space="preserve"> </w:t>
      </w:r>
      <w:r w:rsidR="006C77AA" w:rsidRPr="00CC52A1">
        <w:t>the posterior</w:t>
      </w:r>
      <w:r w:rsidR="00B86415">
        <w:t xml:space="preserve"> joint</w:t>
      </w:r>
      <w:r w:rsidR="006C77AA" w:rsidRPr="00CC52A1">
        <w:t xml:space="preserve"> estimates </w:t>
      </w:r>
      <w:r w:rsidR="00063A92" w:rsidRPr="00CC52A1">
        <w:t>of the effective sensitivity</w:t>
      </w:r>
      <w:r w:rsidR="00063A92">
        <w:t>,</w:t>
      </w:r>
      <w:r w:rsidR="00063A92" w:rsidRPr="00CC52A1">
        <w:t xml:space="preserve"> </w:t>
      </w:r>
      <m:oMath>
        <m:r>
          <m:rPr>
            <m:sty m:val="p"/>
          </m:rPr>
          <w:rPr>
            <w:rFonts w:ascii="Cambria Math" w:hAnsi="Cambria Math"/>
          </w:rPr>
          <m:t>ρ</m:t>
        </m:r>
      </m:oMath>
      <w:r w:rsidR="00063A92">
        <w:t>,</w:t>
      </w:r>
      <w:r w:rsidR="00063A92" w:rsidRPr="00CC52A1">
        <w:t xml:space="preserve"> and nosocomial transmission rate</w:t>
      </w:r>
      <w:r w:rsidR="00063A92">
        <w:t>,</w:t>
      </w:r>
      <w:r w:rsidR="00063A92" w:rsidRPr="00CC52A1">
        <w:t xml:space="preserve"> </w:t>
      </w:r>
      <m:oMath>
        <m:r>
          <w:rPr>
            <w:rFonts w:ascii="Cambria Math" w:hAnsi="Cambria Math"/>
          </w:rPr>
          <m:t>β</m:t>
        </m:r>
      </m:oMath>
      <w:r w:rsidR="00063A92">
        <w:t>. For</w:t>
      </w:r>
      <w:r w:rsidR="006C77AA" w:rsidRPr="00CC52A1">
        <w:t xml:space="preserve"> most </w:t>
      </w:r>
      <w:r w:rsidR="005A216D">
        <w:t>pathogens</w:t>
      </w:r>
      <w:r w:rsidR="006C77AA" w:rsidRPr="00CC52A1">
        <w:t xml:space="preserve"> (except MRSA) the system localize</w:t>
      </w:r>
      <w:r w:rsidR="00063A92">
        <w:t>s</w:t>
      </w:r>
      <w:r w:rsidR="006C77AA" w:rsidRPr="00CC52A1">
        <w:t xml:space="preserve"> the posterior </w:t>
      </w:r>
      <w:r w:rsidR="00063A92">
        <w:t>to</w:t>
      </w:r>
      <w:r w:rsidR="00063A92" w:rsidRPr="00CC52A1">
        <w:t xml:space="preserve"> </w:t>
      </w:r>
      <w:r w:rsidR="006C77AA" w:rsidRPr="00CC52A1">
        <w:t>the same region of the prior range (</w:t>
      </w:r>
      <w:r w:rsidR="00873962">
        <w:t>limits</w:t>
      </w:r>
      <w:r w:rsidR="00655F45" w:rsidRPr="00CC52A1">
        <w:t xml:space="preserve"> </w:t>
      </w:r>
      <w:r w:rsidR="006C77AA" w:rsidRPr="00CC52A1">
        <w:t xml:space="preserve">of each axis). </w:t>
      </w:r>
      <w:r w:rsidR="00063A92">
        <w:t>Subplot insets zoom to the solution region to</w:t>
      </w:r>
      <w:r w:rsidR="006C77AA" w:rsidRPr="00CC52A1">
        <w:t xml:space="preserve"> highlight </w:t>
      </w:r>
      <w:r w:rsidR="00063A92">
        <w:t xml:space="preserve">the level of </w:t>
      </w:r>
      <w:r w:rsidR="00063A92" w:rsidRPr="00CC52A1">
        <w:t>sensitiv</w:t>
      </w:r>
      <w:r w:rsidR="00063A92">
        <w:t xml:space="preserve">ity </w:t>
      </w:r>
      <w:r w:rsidR="006C77AA" w:rsidRPr="00CC52A1">
        <w:t xml:space="preserve">to </w:t>
      </w:r>
      <m:oMath>
        <m:r>
          <w:rPr>
            <w:rFonts w:ascii="Cambria Math" w:hAnsi="Cambria Math"/>
          </w:rPr>
          <m:t xml:space="preserve">γ. </m:t>
        </m:r>
      </m:oMath>
      <w:r w:rsidR="00063A92">
        <w:t xml:space="preserve"> W</w:t>
      </w:r>
      <w:r w:rsidR="0022305B" w:rsidRPr="00CC52A1">
        <w:t xml:space="preserve">e </w:t>
      </w:r>
      <w:r w:rsidR="00346B86" w:rsidRPr="00CC52A1">
        <w:t xml:space="preserve">find </w:t>
      </w:r>
      <w:r w:rsidR="0022305B" w:rsidRPr="00CC52A1">
        <w:rPr>
          <w:i/>
          <w:iCs/>
        </w:rPr>
        <w:t xml:space="preserve">E. coli </w:t>
      </w:r>
      <w:r w:rsidR="00991233" w:rsidRPr="00CC52A1">
        <w:t>has the lowest</w:t>
      </w:r>
      <w:r w:rsidR="00991233" w:rsidRPr="00CC52A1">
        <w:rPr>
          <w:i/>
          <w:iCs/>
        </w:rPr>
        <w:t xml:space="preserve"> </w:t>
      </w:r>
      <w:r w:rsidR="008B14D6" w:rsidRPr="00CC52A1">
        <w:t xml:space="preserve">estimated </w:t>
      </w:r>
      <w:r w:rsidR="001C0086" w:rsidRPr="00CC52A1">
        <w:t xml:space="preserve">mean </w:t>
      </w:r>
      <w:r w:rsidR="0022305B" w:rsidRPr="00CC52A1">
        <w:t>nosocomial transmission</w:t>
      </w:r>
      <w:r w:rsidR="00976A5A" w:rsidRPr="00CC52A1">
        <w:t xml:space="preserve"> rate</w:t>
      </w:r>
      <w:r w:rsidR="002F3F25">
        <w:t>, 2</w:t>
      </w:r>
      <w:r w:rsidR="002F3F25" w:rsidRPr="002F3F25">
        <w:t>.54E-03, 8.66E-04, 9.62E-04</w:t>
      </w:r>
      <w:r w:rsidR="002F3F25">
        <w:t xml:space="preserve"> </w:t>
      </w:r>
      <w:r w:rsidR="00693319" w:rsidRPr="00CC52A1">
        <w:t xml:space="preserve">across </w:t>
      </w:r>
      <w:r w:rsidR="00F5410E">
        <w:t>tested</w:t>
      </w:r>
      <w:r w:rsidR="00F5410E" w:rsidRPr="00CC52A1">
        <w:t xml:space="preserve"> </w:t>
      </w:r>
      <w:r w:rsidR="00693319" w:rsidRPr="00CC52A1">
        <w:t>bacteri</w:t>
      </w:r>
      <w:r w:rsidR="00F5410E">
        <w:t>a</w:t>
      </w:r>
      <w:r w:rsidR="00693319" w:rsidRPr="00CC52A1">
        <w:t xml:space="preserve"> and the highest mean </w:t>
      </w:r>
      <w:r w:rsidR="00F5410E">
        <w:t>effective sensitivity</w:t>
      </w:r>
      <w:r w:rsidR="002F3F25">
        <w:t xml:space="preserve">, </w:t>
      </w:r>
      <w:r w:rsidR="007E771F">
        <w:t xml:space="preserve">values were </w:t>
      </w:r>
      <w:r w:rsidR="00693319" w:rsidRPr="00CC52A1">
        <w:t>18.53</w:t>
      </w:r>
      <w:r w:rsidR="00815FB0" w:rsidRPr="00CC52A1">
        <w:t>%</w:t>
      </w:r>
      <w:r w:rsidR="00693319" w:rsidRPr="00CC52A1">
        <w:t>, 18.63%</w:t>
      </w:r>
      <w:r w:rsidR="00FA1EC3" w:rsidRPr="00CC52A1">
        <w:t>,</w:t>
      </w:r>
      <w:r w:rsidR="00693319" w:rsidRPr="00CC52A1">
        <w:t xml:space="preserve"> and 17.31% for </w:t>
      </w:r>
      <w:r w:rsidR="0083058B" w:rsidRPr="00CC52A1">
        <w:t xml:space="preserve">community </w:t>
      </w:r>
      <w:r w:rsidR="00693319" w:rsidRPr="00CC52A1">
        <w:t>prevalence of 55%, 63% and 70% respectively</w:t>
      </w:r>
      <w:r w:rsidR="00F5410E">
        <w:t xml:space="preserve">, </w:t>
      </w:r>
      <w:r w:rsidR="001C0086" w:rsidRPr="00CC52A1">
        <w:t>see Table 2 for confidence intervals</w:t>
      </w:r>
      <w:r w:rsidR="00693319" w:rsidRPr="00CC52A1">
        <w:t xml:space="preserve">. </w:t>
      </w:r>
      <w:r w:rsidR="00B74584" w:rsidRPr="00CC52A1">
        <w:rPr>
          <w:i/>
          <w:iCs/>
        </w:rPr>
        <w:t xml:space="preserve">E. coli </w:t>
      </w:r>
      <w:r w:rsidR="008F0100" w:rsidRPr="00CC52A1">
        <w:t xml:space="preserve">is </w:t>
      </w:r>
      <w:r w:rsidR="00B74584" w:rsidRPr="00CC52A1">
        <w:t xml:space="preserve">followed by </w:t>
      </w:r>
      <w:r w:rsidR="00B74584" w:rsidRPr="00CC52A1">
        <w:rPr>
          <w:i/>
          <w:iCs/>
        </w:rPr>
        <w:t>MSSA</w:t>
      </w:r>
      <w:r w:rsidR="00B74584" w:rsidRPr="00CC52A1">
        <w:t xml:space="preserve"> with mean nos</w:t>
      </w:r>
      <w:r w:rsidR="005A216A" w:rsidRPr="00CC52A1">
        <w:t>o</w:t>
      </w:r>
      <w:r w:rsidR="00B74584" w:rsidRPr="00CC52A1">
        <w:t>comial transmission rate</w:t>
      </w:r>
      <w:r w:rsidR="003B1894" w:rsidRPr="00CC52A1">
        <w:t>s</w:t>
      </w:r>
      <w:r w:rsidR="00B74584" w:rsidRPr="00CC52A1">
        <w:t xml:space="preserve"> of </w:t>
      </w:r>
      <w:r w:rsidR="00D66A10" w:rsidRPr="00CC52A1">
        <w:t>0.</w:t>
      </w:r>
      <w:r w:rsidR="00B74584" w:rsidRPr="00CC52A1">
        <w:t xml:space="preserve">141, </w:t>
      </w:r>
      <w:r w:rsidR="00D66A10" w:rsidRPr="00CC52A1">
        <w:t>0.</w:t>
      </w:r>
      <w:r w:rsidR="00B74584" w:rsidRPr="00CC52A1">
        <w:t>121</w:t>
      </w:r>
      <w:r w:rsidR="00FA1EC3" w:rsidRPr="00CC52A1">
        <w:t>,</w:t>
      </w:r>
      <w:r w:rsidR="00B74584" w:rsidRPr="00CC52A1">
        <w:t xml:space="preserve"> and </w:t>
      </w:r>
      <w:r w:rsidR="00D66A10" w:rsidRPr="00CC52A1">
        <w:t>0.0</w:t>
      </w:r>
      <w:r w:rsidR="00B74584" w:rsidRPr="00CC52A1">
        <w:t>994</w:t>
      </w:r>
      <w:r w:rsidR="003B1894" w:rsidRPr="00CC52A1">
        <w:t xml:space="preserve"> and </w:t>
      </w:r>
      <w:r w:rsidR="00F5410E">
        <w:t>effective sensitivity</w:t>
      </w:r>
      <w:r w:rsidR="003B1894" w:rsidRPr="00CC52A1">
        <w:t xml:space="preserve"> of 1.63%, 1.65%</w:t>
      </w:r>
      <w:r w:rsidR="00FA1EC3" w:rsidRPr="00CC52A1">
        <w:t>,</w:t>
      </w:r>
      <w:r w:rsidR="003B1894" w:rsidRPr="00CC52A1">
        <w:t xml:space="preserve"> and 1.58% for prevalence of 25%, 29% </w:t>
      </w:r>
      <w:r w:rsidR="00FA1EC3" w:rsidRPr="00CC52A1">
        <w:t>and</w:t>
      </w:r>
      <w:r w:rsidR="003B1894" w:rsidRPr="00CC52A1">
        <w:t xml:space="preserve"> 35%</w:t>
      </w:r>
      <w:r w:rsidR="00F5410E">
        <w:t>,</w:t>
      </w:r>
      <w:r w:rsidR="003B1894" w:rsidRPr="00CC52A1">
        <w:t xml:space="preserve"> respectively (Table 2 for</w:t>
      </w:r>
      <w:r w:rsidR="002D2D3A" w:rsidRPr="00CC52A1">
        <w:t xml:space="preserve"> 95%</w:t>
      </w:r>
      <w:r w:rsidR="003B1894" w:rsidRPr="00CC52A1">
        <w:t xml:space="preserve"> CI). For the rest of the micro</w:t>
      </w:r>
      <w:r w:rsidR="009A7F4F" w:rsidRPr="00CC52A1">
        <w:t>-</w:t>
      </w:r>
      <w:r w:rsidR="003B1894" w:rsidRPr="00CC52A1">
        <w:t>organisms, except MRSA</w:t>
      </w:r>
      <w:r w:rsidR="00034ECB">
        <w:t xml:space="preserve"> and </w:t>
      </w:r>
      <w:r w:rsidR="00034ECB">
        <w:rPr>
          <w:i/>
          <w:iCs/>
        </w:rPr>
        <w:t>E. coli</w:t>
      </w:r>
      <w:r w:rsidR="003B1894" w:rsidRPr="00CC52A1">
        <w:t xml:space="preserve">, we </w:t>
      </w:r>
      <w:r w:rsidR="00F5410E">
        <w:t>find</w:t>
      </w:r>
      <w:r w:rsidR="00F5410E" w:rsidRPr="00CC52A1">
        <w:t xml:space="preserve"> </w:t>
      </w:r>
      <w:r w:rsidR="003B1894" w:rsidRPr="00CC52A1">
        <w:t xml:space="preserve">that mean nosocomial transmission rate estimates </w:t>
      </w:r>
      <w:r w:rsidR="008F0100" w:rsidRPr="00CC52A1">
        <w:t xml:space="preserve">are </w:t>
      </w:r>
      <w:r w:rsidR="003B1894" w:rsidRPr="00CC52A1">
        <w:t xml:space="preserve">consistently between </w:t>
      </w:r>
      <w:r w:rsidR="00D66A10" w:rsidRPr="00CC52A1">
        <w:t>0.</w:t>
      </w:r>
      <w:r w:rsidR="003B1894" w:rsidRPr="00CC52A1">
        <w:t>1</w:t>
      </w:r>
      <w:r w:rsidR="00117A20">
        <w:t>5</w:t>
      </w:r>
      <w:r w:rsidR="00D66A10" w:rsidRPr="00CC52A1">
        <w:t xml:space="preserve"> </w:t>
      </w:r>
      <w:r w:rsidR="003B1894" w:rsidRPr="00CC52A1">
        <w:t xml:space="preserve">and </w:t>
      </w:r>
      <w:r w:rsidR="00D66A10" w:rsidRPr="00CC52A1">
        <w:t>0.</w:t>
      </w:r>
      <w:r w:rsidR="003B1894" w:rsidRPr="00CC52A1">
        <w:t>19</w:t>
      </w:r>
      <w:r w:rsidR="00034ECB">
        <w:t xml:space="preserve"> </w:t>
      </w:r>
      <w:commentRangeStart w:id="44"/>
      <w:r w:rsidR="00034ECB" w:rsidRPr="00CC52A1">
        <w:rPr>
          <w:iCs/>
        </w:rPr>
        <w:t>(</w:t>
      </w:r>
      <w:r w:rsidR="00034ECB" w:rsidRPr="00CC52A1">
        <w:rPr>
          <w:iCs/>
          <w:color w:val="00B0F0"/>
        </w:rPr>
        <w:t>S</w:t>
      </w:r>
      <w:r w:rsidR="00034ECB">
        <w:rPr>
          <w:iCs/>
          <w:color w:val="00B0F0"/>
        </w:rPr>
        <w:t>M</w:t>
      </w:r>
      <w:r w:rsidR="00034ECB" w:rsidRPr="00CC52A1">
        <w:rPr>
          <w:iCs/>
          <w:color w:val="00B0F0"/>
        </w:rPr>
        <w:t xml:space="preserve"> Figure S10A</w:t>
      </w:r>
      <w:r w:rsidR="00034ECB" w:rsidRPr="00CC52A1">
        <w:rPr>
          <w:iCs/>
        </w:rPr>
        <w:t>)</w:t>
      </w:r>
      <w:commentRangeEnd w:id="44"/>
      <w:r w:rsidR="00034ECB" w:rsidRPr="00CC52A1">
        <w:rPr>
          <w:rStyle w:val="CommentReference"/>
          <w:sz w:val="24"/>
          <w:szCs w:val="24"/>
        </w:rPr>
        <w:commentReference w:id="44"/>
      </w:r>
      <w:r w:rsidR="003B1894" w:rsidRPr="00CC52A1">
        <w:t xml:space="preserve">, and </w:t>
      </w:r>
      <w:r w:rsidR="00F5410E">
        <w:t>effective sensitivity</w:t>
      </w:r>
      <w:r w:rsidR="003B1894" w:rsidRPr="00CC52A1">
        <w:t xml:space="preserve"> between 0.5% (</w:t>
      </w:r>
      <w:r w:rsidR="003B1894" w:rsidRPr="00CC52A1">
        <w:rPr>
          <w:i/>
        </w:rPr>
        <w:t xml:space="preserve">E. faecium) </w:t>
      </w:r>
      <w:r w:rsidR="00F5410E">
        <w:rPr>
          <w:iCs/>
        </w:rPr>
        <w:t>and</w:t>
      </w:r>
      <w:r w:rsidR="00F5410E" w:rsidRPr="00CC52A1">
        <w:rPr>
          <w:iCs/>
        </w:rPr>
        <w:t xml:space="preserve"> </w:t>
      </w:r>
      <w:r w:rsidR="003B1894" w:rsidRPr="00CC52A1">
        <w:rPr>
          <w:iCs/>
        </w:rPr>
        <w:t>2.5% (</w:t>
      </w:r>
      <w:r w:rsidR="003B1894" w:rsidRPr="00CC52A1">
        <w:rPr>
          <w:i/>
        </w:rPr>
        <w:t>K. pneumoniae</w:t>
      </w:r>
      <w:r w:rsidR="003B1894" w:rsidRPr="00CC52A1">
        <w:rPr>
          <w:iCs/>
        </w:rPr>
        <w:t>)</w:t>
      </w:r>
      <w:r w:rsidR="006530DE">
        <w:rPr>
          <w:iCs/>
        </w:rPr>
        <w:t xml:space="preserve">, </w:t>
      </w:r>
      <w:r w:rsidR="00A20DB0" w:rsidRPr="00CC52A1">
        <w:rPr>
          <w:color w:val="000000"/>
        </w:rPr>
        <w:t xml:space="preserve">except </w:t>
      </w:r>
      <w:r w:rsidR="00A20DB0" w:rsidRPr="00CC52A1">
        <w:rPr>
          <w:i/>
          <w:iCs/>
          <w:color w:val="000000"/>
        </w:rPr>
        <w:t>E. coli</w:t>
      </w:r>
      <w:r w:rsidR="00C6289C" w:rsidRPr="00CC52A1">
        <w:rPr>
          <w:iCs/>
        </w:rPr>
        <w:t xml:space="preserve"> (</w:t>
      </w:r>
      <w:r w:rsidR="00C6289C" w:rsidRPr="00CC52A1">
        <w:rPr>
          <w:iCs/>
          <w:color w:val="00B0F0"/>
        </w:rPr>
        <w:t>S</w:t>
      </w:r>
      <w:r w:rsidR="003730D6">
        <w:rPr>
          <w:iCs/>
          <w:color w:val="00B0F0"/>
        </w:rPr>
        <w:t>M</w:t>
      </w:r>
      <w:r w:rsidR="00C6289C" w:rsidRPr="00CC52A1">
        <w:rPr>
          <w:iCs/>
          <w:color w:val="00B0F0"/>
        </w:rPr>
        <w:t xml:space="preserve"> Figure S10</w:t>
      </w:r>
      <w:r w:rsidR="00E3742F" w:rsidRPr="00CC52A1">
        <w:rPr>
          <w:iCs/>
          <w:color w:val="00B0F0"/>
        </w:rPr>
        <w:t>B</w:t>
      </w:r>
      <w:r w:rsidR="00C6289C" w:rsidRPr="00CC52A1">
        <w:rPr>
          <w:iCs/>
          <w:color w:val="000000" w:themeColor="text1"/>
        </w:rPr>
        <w:t>)</w:t>
      </w:r>
      <w:r w:rsidR="00224D1A" w:rsidRPr="00CC52A1">
        <w:rPr>
          <w:iCs/>
        </w:rPr>
        <w:t xml:space="preserve">. </w:t>
      </w:r>
      <w:r w:rsidR="00F5410E">
        <w:rPr>
          <w:iCs/>
        </w:rPr>
        <w:t>The</w:t>
      </w:r>
      <w:r w:rsidR="00F5410E" w:rsidRPr="00CC52A1">
        <w:rPr>
          <w:iCs/>
        </w:rPr>
        <w:t xml:space="preserve"> </w:t>
      </w:r>
      <w:r w:rsidR="00C701EA" w:rsidRPr="00CC52A1">
        <w:rPr>
          <w:iCs/>
        </w:rPr>
        <w:t>nosocomial transmission rate</w:t>
      </w:r>
      <w:r w:rsidR="00F5410E">
        <w:rPr>
          <w:iCs/>
        </w:rPr>
        <w:t xml:space="preserve"> </w:t>
      </w:r>
      <w:r w:rsidR="00C701EA" w:rsidRPr="00CC52A1">
        <w:rPr>
          <w:iCs/>
        </w:rPr>
        <w:t xml:space="preserve">estimates </w:t>
      </w:r>
      <w:r w:rsidR="00F5410E">
        <w:rPr>
          <w:iCs/>
        </w:rPr>
        <w:t>for MSSA</w:t>
      </w:r>
      <w:r w:rsidR="00F5410E" w:rsidRPr="00CC52A1">
        <w:rPr>
          <w:iCs/>
        </w:rPr>
        <w:t xml:space="preserve"> </w:t>
      </w:r>
      <w:r w:rsidR="00F5410E">
        <w:rPr>
          <w:iCs/>
        </w:rPr>
        <w:t>are</w:t>
      </w:r>
      <w:r w:rsidR="00F5410E" w:rsidRPr="00CC52A1">
        <w:rPr>
          <w:iCs/>
        </w:rPr>
        <w:t xml:space="preserve"> </w:t>
      </w:r>
      <w:r w:rsidR="00C701EA" w:rsidRPr="00CC52A1">
        <w:rPr>
          <w:iCs/>
        </w:rPr>
        <w:t>the second lowest</w:t>
      </w:r>
      <w:r w:rsidR="007D2057" w:rsidRPr="00CC52A1">
        <w:rPr>
          <w:iCs/>
        </w:rPr>
        <w:t xml:space="preserve"> with mean values between </w:t>
      </w:r>
      <w:r w:rsidR="004C4C42" w:rsidRPr="00CC52A1">
        <w:rPr>
          <w:iCs/>
        </w:rPr>
        <w:t xml:space="preserve">0.099 and 0.14. </w:t>
      </w:r>
      <w:r w:rsidR="00D14A04" w:rsidRPr="00CC52A1">
        <w:rPr>
          <w:iCs/>
        </w:rPr>
        <w:t>For MRSA</w:t>
      </w:r>
      <w:r w:rsidR="00B70B55" w:rsidRPr="00CC52A1">
        <w:rPr>
          <w:i/>
        </w:rPr>
        <w:t>,</w:t>
      </w:r>
      <w:r w:rsidR="00D14A04" w:rsidRPr="00CC52A1">
        <w:rPr>
          <w:iCs/>
        </w:rPr>
        <w:t xml:space="preserve"> the model</w:t>
      </w:r>
      <w:r w:rsidR="00F5410E">
        <w:rPr>
          <w:iCs/>
        </w:rPr>
        <w:t>-</w:t>
      </w:r>
      <w:r w:rsidR="00D14A04" w:rsidRPr="00CC52A1">
        <w:rPr>
          <w:iCs/>
        </w:rPr>
        <w:t xml:space="preserve">inference system </w:t>
      </w:r>
      <w:r w:rsidR="00F5410E">
        <w:rPr>
          <w:iCs/>
        </w:rPr>
        <w:t>finds one of</w:t>
      </w:r>
      <w:r w:rsidR="00F5410E" w:rsidRPr="00CC52A1">
        <w:rPr>
          <w:iCs/>
        </w:rPr>
        <w:t xml:space="preserve"> </w:t>
      </w:r>
      <w:r w:rsidR="00D14A04" w:rsidRPr="00CC52A1">
        <w:rPr>
          <w:iCs/>
        </w:rPr>
        <w:t>two solutions</w:t>
      </w:r>
      <w:r w:rsidR="0084050F" w:rsidRPr="00CC52A1">
        <w:rPr>
          <w:iCs/>
        </w:rPr>
        <w:t xml:space="preserve"> </w:t>
      </w:r>
      <w:r w:rsidR="00F5410E">
        <w:rPr>
          <w:iCs/>
        </w:rPr>
        <w:t xml:space="preserve">depending on </w:t>
      </w:r>
      <w:r w:rsidR="00D14A04" w:rsidRPr="00CC52A1">
        <w:rPr>
          <w:iCs/>
        </w:rPr>
        <w:t xml:space="preserve">the value of </w:t>
      </w:r>
      <m:oMath>
        <m:r>
          <m:rPr>
            <m:sty m:val="p"/>
          </m:rPr>
          <w:rPr>
            <w:rFonts w:ascii="Cambria Math" w:hAnsi="Cambria Math"/>
          </w:rPr>
          <m:t>γ</m:t>
        </m:r>
      </m:oMath>
      <w:r w:rsidR="00F50639" w:rsidRPr="00CC52A1">
        <w:rPr>
          <w:iCs/>
        </w:rPr>
        <w:t>.</w:t>
      </w:r>
      <w:r w:rsidR="00D14A04" w:rsidRPr="00CC52A1">
        <w:rPr>
          <w:iCs/>
        </w:rPr>
        <w:t xml:space="preserve"> </w:t>
      </w:r>
      <w:r w:rsidR="00CA33C0" w:rsidRPr="00CC52A1">
        <w:rPr>
          <w:iCs/>
        </w:rPr>
        <w:t>F</w:t>
      </w:r>
      <w:r w:rsidR="00D14A04" w:rsidRPr="00CC52A1">
        <w:rPr>
          <w:iCs/>
        </w:rPr>
        <w:t xml:space="preserve">or </w:t>
      </w:r>
      <m:oMath>
        <m:r>
          <m:rPr>
            <m:sty m:val="p"/>
          </m:rPr>
          <w:rPr>
            <w:rFonts w:ascii="Cambria Math" w:hAnsi="Cambria Math"/>
          </w:rPr>
          <m:t>γ</m:t>
        </m:r>
      </m:oMath>
      <w:r w:rsidR="00D14A04" w:rsidRPr="00CC52A1">
        <w:rPr>
          <w:iCs/>
        </w:rPr>
        <w:t xml:space="preserve"> equal to 5</w:t>
      </w:r>
      <w:r w:rsidR="008114DC" w:rsidRPr="00CC52A1">
        <w:rPr>
          <w:iCs/>
        </w:rPr>
        <w:t>%</w:t>
      </w:r>
      <w:r w:rsidR="00D14A04" w:rsidRPr="00CC52A1">
        <w:rPr>
          <w:iCs/>
        </w:rPr>
        <w:t xml:space="preserve"> and 10%, </w:t>
      </w:r>
      <w:r w:rsidR="00F5410E">
        <w:rPr>
          <w:iCs/>
        </w:rPr>
        <w:t>the system estimates</w:t>
      </w:r>
      <w:r w:rsidR="00CA33C0" w:rsidRPr="00CC52A1">
        <w:rPr>
          <w:iCs/>
        </w:rPr>
        <w:t xml:space="preserve"> </w:t>
      </w:r>
      <w:commentRangeStart w:id="45"/>
      <w:r w:rsidR="00CA33C0" w:rsidRPr="00CC52A1">
        <w:rPr>
          <w:iCs/>
        </w:rPr>
        <w:t xml:space="preserve">high </w:t>
      </w:r>
      <m:oMath>
        <m:r>
          <m:rPr>
            <m:sty m:val="p"/>
          </m:rPr>
          <w:rPr>
            <w:rFonts w:ascii="Cambria Math" w:hAnsi="Cambria Math"/>
          </w:rPr>
          <m:t>β</m:t>
        </m:r>
      </m:oMath>
      <w:r w:rsidR="00F56084" w:rsidRPr="00CC52A1">
        <w:t xml:space="preserve"> equal</w:t>
      </w:r>
      <w:r w:rsidR="00EA0409">
        <w:t xml:space="preserve"> to</w:t>
      </w:r>
      <w:r w:rsidR="00F5410E">
        <w:t xml:space="preserve"> </w:t>
      </w:r>
      <w:r w:rsidR="00F56084" w:rsidRPr="00CC52A1">
        <w:t>0.17 and 0.18</w:t>
      </w:r>
      <w:r w:rsidR="00F5410E">
        <w:t>, respectively,</w:t>
      </w:r>
      <w:r w:rsidR="00CA33C0" w:rsidRPr="00CC52A1">
        <w:rPr>
          <w:iCs/>
        </w:rPr>
        <w:t xml:space="preserve"> and low </w:t>
      </w:r>
      <m:oMath>
        <m:r>
          <m:rPr>
            <m:sty m:val="p"/>
          </m:rPr>
          <w:rPr>
            <w:rFonts w:ascii="Cambria Math" w:hAnsi="Cambria Math"/>
          </w:rPr>
          <m:t>ρ</m:t>
        </m:r>
        <w:commentRangeEnd w:id="45"/>
        <m:r>
          <m:rPr>
            <m:sty m:val="p"/>
          </m:rPr>
          <w:rPr>
            <w:rStyle w:val="CommentReference"/>
            <w:rFonts w:ascii="Cambria Math" w:hAnsi="Cambria Math"/>
            <w:sz w:val="24"/>
            <w:szCs w:val="24"/>
          </w:rPr>
          <w:commentReference w:id="45"/>
        </m:r>
      </m:oMath>
      <w:r w:rsidR="00F5410E">
        <w:t xml:space="preserve">, </w:t>
      </w:r>
      <w:r w:rsidR="00F56084" w:rsidRPr="00CC52A1">
        <w:t>1.96 and 1.38</w:t>
      </w:r>
      <w:r w:rsidR="00F5410E">
        <w:t>, respectively</w:t>
      </w:r>
      <w:r w:rsidR="00F56084" w:rsidRPr="00CC52A1">
        <w:t xml:space="preserve"> (</w:t>
      </w:r>
      <w:r w:rsidR="00F5410E">
        <w:t>s</w:t>
      </w:r>
      <w:r w:rsidR="00F56084" w:rsidRPr="00CC52A1">
        <w:t>ee Table 2 for 95% CI)</w:t>
      </w:r>
      <w:r w:rsidR="00493002" w:rsidRPr="00CC52A1">
        <w:rPr>
          <w:iCs/>
        </w:rPr>
        <w:t xml:space="preserve">; </w:t>
      </w:r>
      <w:r w:rsidR="00D14A04" w:rsidRPr="00CC52A1">
        <w:rPr>
          <w:iCs/>
        </w:rPr>
        <w:t>for</w:t>
      </w:r>
      <w:r w:rsidR="009157DA" w:rsidRPr="00CC52A1">
        <w:rPr>
          <w:iCs/>
        </w:rPr>
        <w:t xml:space="preserve"> the lowest com</w:t>
      </w:r>
      <w:r w:rsidR="007C3F74" w:rsidRPr="00CC52A1">
        <w:rPr>
          <w:iCs/>
        </w:rPr>
        <w:t>m</w:t>
      </w:r>
      <w:r w:rsidR="009157DA" w:rsidRPr="00CC52A1">
        <w:rPr>
          <w:iCs/>
        </w:rPr>
        <w:t>unity prevalence of 3.9%</w:t>
      </w:r>
      <w:r w:rsidR="00493002" w:rsidRPr="00CC52A1">
        <w:rPr>
          <w:iCs/>
        </w:rPr>
        <w:t xml:space="preserve">, </w:t>
      </w:r>
      <w:r w:rsidR="00F5410E">
        <w:rPr>
          <w:iCs/>
        </w:rPr>
        <w:t>the estimated</w:t>
      </w:r>
      <w:r w:rsidR="00493002" w:rsidRPr="00CC52A1">
        <w:rPr>
          <w:iCs/>
        </w:rPr>
        <w:t xml:space="preserve"> </w:t>
      </w:r>
      <w:r w:rsidR="003F7994" w:rsidRPr="00CC52A1">
        <w:rPr>
          <w:iCs/>
        </w:rPr>
        <w:t xml:space="preserve">nosocomial transmission rate </w:t>
      </w:r>
      <w:r w:rsidR="00F5410E">
        <w:rPr>
          <w:iCs/>
        </w:rPr>
        <w:t>is</w:t>
      </w:r>
      <w:r w:rsidR="00F5410E" w:rsidRPr="00CC52A1">
        <w:rPr>
          <w:iCs/>
        </w:rPr>
        <w:t xml:space="preserve"> </w:t>
      </w:r>
      <w:r w:rsidR="003F7994" w:rsidRPr="00CC52A1">
        <w:rPr>
          <w:iCs/>
        </w:rPr>
        <w:t xml:space="preserve">0.0017 and </w:t>
      </w:r>
      <w:r w:rsidR="00F5410E">
        <w:rPr>
          <w:iCs/>
        </w:rPr>
        <w:t>the estimated sensitivity is</w:t>
      </w:r>
      <w:r w:rsidR="003F7994" w:rsidRPr="00CC52A1">
        <w:rPr>
          <w:iCs/>
        </w:rPr>
        <w:t xml:space="preserve"> 17.15%</w:t>
      </w:r>
      <w:r w:rsidR="00D14A04" w:rsidRPr="00CC52A1">
        <w:rPr>
          <w:iCs/>
        </w:rPr>
        <w:t xml:space="preserve">. </w:t>
      </w:r>
    </w:p>
    <w:p w14:paraId="0ABDD94B" w14:textId="77777777" w:rsidR="00B74584" w:rsidRPr="00E9528B" w:rsidRDefault="00B74584" w:rsidP="00C7620C">
      <w:pPr>
        <w:jc w:val="both"/>
        <w:rPr>
          <w:rFonts w:ascii="Arial" w:hAnsi="Arial" w:cs="Arial"/>
          <w:sz w:val="20"/>
          <w:szCs w:val="20"/>
        </w:rPr>
      </w:pPr>
    </w:p>
    <w:p w14:paraId="0DC57CAC" w14:textId="18B79427" w:rsidR="00A5510E" w:rsidRPr="00CC52A1" w:rsidRDefault="005E4095" w:rsidP="00C7620C">
      <w:pPr>
        <w:jc w:val="both"/>
      </w:pPr>
      <w:r w:rsidRPr="00CC52A1">
        <w:t>To assess goodness-of-fit</w:t>
      </w:r>
      <w:r w:rsidR="00D321F0">
        <w:t>,</w:t>
      </w:r>
      <w:r w:rsidRPr="00CC52A1">
        <w:t xml:space="preserve"> we simulated </w:t>
      </w:r>
      <w:r w:rsidR="00D321F0">
        <w:t>each pathogen</w:t>
      </w:r>
      <w:r w:rsidR="00D321F0" w:rsidRPr="00CC52A1">
        <w:t xml:space="preserve"> </w:t>
      </w:r>
      <w:r w:rsidRPr="00CC52A1">
        <w:t xml:space="preserve">using posterior </w:t>
      </w:r>
      <w:r w:rsidR="00D321F0">
        <w:t xml:space="preserve">parameter </w:t>
      </w:r>
      <w:r w:rsidRPr="00CC52A1">
        <w:t>estimates</w:t>
      </w:r>
      <w:r w:rsidR="00D321F0">
        <w:t>. We find</w:t>
      </w:r>
      <w:r w:rsidRPr="00CC52A1">
        <w:t xml:space="preserve"> that simulated detected </w:t>
      </w:r>
      <w:r w:rsidR="00897589" w:rsidRPr="00CC52A1">
        <w:t xml:space="preserve">nosocomial infections </w:t>
      </w:r>
      <w:r w:rsidRPr="00CC52A1">
        <w:t xml:space="preserve">span the observed numbers at the </w:t>
      </w:r>
      <w:r w:rsidR="00132CE3" w:rsidRPr="00CC52A1">
        <w:t xml:space="preserve">hospital and </w:t>
      </w:r>
      <w:r w:rsidR="00A5510E" w:rsidRPr="00CC52A1">
        <w:t>building</w:t>
      </w:r>
      <w:r w:rsidRPr="00CC52A1">
        <w:t xml:space="preserve"> level</w:t>
      </w:r>
      <w:r w:rsidR="003C176D" w:rsidRPr="00CC52A1">
        <w:t xml:space="preserve"> for all </w:t>
      </w:r>
      <w:r w:rsidR="00CE7E78">
        <w:t>micro-organisms</w:t>
      </w:r>
      <w:r w:rsidRPr="00CC52A1">
        <w:t xml:space="preserve"> (</w:t>
      </w:r>
      <w:r w:rsidRPr="00AE6525">
        <w:rPr>
          <w:color w:val="C00000"/>
        </w:rPr>
        <w:t xml:space="preserve">Figure </w:t>
      </w:r>
      <w:r w:rsidR="006A0BFF" w:rsidRPr="00AE6525">
        <w:rPr>
          <w:color w:val="C00000"/>
        </w:rPr>
        <w:t>4</w:t>
      </w:r>
      <w:r w:rsidR="00A5510E" w:rsidRPr="00AE6525">
        <w:rPr>
          <w:color w:val="C00000"/>
        </w:rPr>
        <w:t>A</w:t>
      </w:r>
      <w:r w:rsidR="008E43B6" w:rsidRPr="00AE6525">
        <w:rPr>
          <w:color w:val="C00000"/>
        </w:rPr>
        <w:t xml:space="preserve"> </w:t>
      </w:r>
      <w:r w:rsidR="00132CE3" w:rsidRPr="00CC52A1">
        <w:t>and</w:t>
      </w:r>
      <w:r w:rsidR="00A0339C" w:rsidRPr="00CC52A1">
        <w:t xml:space="preserve"> </w:t>
      </w:r>
      <w:r w:rsidR="00A0339C" w:rsidRPr="00CC52A1">
        <w:rPr>
          <w:color w:val="00B0F0"/>
        </w:rPr>
        <w:t>S</w:t>
      </w:r>
      <w:r w:rsidR="003730D6">
        <w:rPr>
          <w:color w:val="00B0F0"/>
        </w:rPr>
        <w:t>M</w:t>
      </w:r>
      <w:r w:rsidR="00132CE3" w:rsidRPr="00CC52A1">
        <w:rPr>
          <w:color w:val="00B0F0"/>
        </w:rPr>
        <w:t xml:space="preserve"> Figure S</w:t>
      </w:r>
      <w:r w:rsidR="0023567E" w:rsidRPr="00CC52A1">
        <w:rPr>
          <w:color w:val="00B0F0"/>
        </w:rPr>
        <w:t>1</w:t>
      </w:r>
      <w:r w:rsidR="001B3C9B" w:rsidRPr="00CC52A1">
        <w:rPr>
          <w:color w:val="00B0F0"/>
        </w:rPr>
        <w:t>1</w:t>
      </w:r>
      <w:r w:rsidR="00AE6525">
        <w:rPr>
          <w:color w:val="00B0F0"/>
        </w:rPr>
        <w:t xml:space="preserve"> </w:t>
      </w:r>
      <w:r w:rsidR="00AE6525">
        <w:rPr>
          <w:color w:val="000000" w:themeColor="text1"/>
        </w:rPr>
        <w:t>for each spatial scale</w:t>
      </w:r>
      <w:r w:rsidR="00D321F0">
        <w:rPr>
          <w:color w:val="000000" w:themeColor="text1"/>
        </w:rPr>
        <w:t>,</w:t>
      </w:r>
      <w:r w:rsidR="00AE6525">
        <w:rPr>
          <w:color w:val="000000" w:themeColor="text1"/>
        </w:rPr>
        <w:t xml:space="preserve"> respectively</w:t>
      </w:r>
      <w:r w:rsidRPr="00CC52A1">
        <w:t xml:space="preserve">). </w:t>
      </w:r>
      <w:r w:rsidR="00793F51" w:rsidRPr="00CC52A1">
        <w:t>W</w:t>
      </w:r>
      <w:r w:rsidRPr="00CC52A1">
        <w:t>e produce</w:t>
      </w:r>
      <w:r w:rsidR="00EF72F2" w:rsidRPr="00CC52A1">
        <w:t>d</w:t>
      </w:r>
      <w:r w:rsidRPr="00CC52A1">
        <w:t xml:space="preserve"> reliability plots to examine whether </w:t>
      </w:r>
      <w:r w:rsidR="00D321F0">
        <w:t xml:space="preserve">model simulated uncertainty is appropriately calibrated to observations </w:t>
      </w:r>
      <w:commentRangeStart w:id="46"/>
      <w:commentRangeStart w:id="47"/>
      <w:r w:rsidR="00DA4CC2" w:rsidRPr="00CC52A1">
        <w:t>(Methods)</w:t>
      </w:r>
      <w:commentRangeEnd w:id="46"/>
      <w:r w:rsidR="00DA4CC2" w:rsidRPr="00CC52A1">
        <w:rPr>
          <w:rStyle w:val="CommentReference"/>
          <w:sz w:val="24"/>
          <w:szCs w:val="24"/>
        </w:rPr>
        <w:commentReference w:id="46"/>
      </w:r>
      <w:commentRangeEnd w:id="47"/>
      <w:r w:rsidR="004305EC" w:rsidRPr="00CC52A1">
        <w:rPr>
          <w:rStyle w:val="CommentReference"/>
          <w:sz w:val="24"/>
          <w:szCs w:val="24"/>
        </w:rPr>
        <w:commentReference w:id="47"/>
      </w:r>
      <w:r w:rsidRPr="00CC52A1">
        <w:t xml:space="preserve">. We </w:t>
      </w:r>
      <w:r w:rsidR="00D321F0">
        <w:t>find</w:t>
      </w:r>
      <w:r w:rsidR="00D321F0" w:rsidRPr="00CC52A1">
        <w:t xml:space="preserve"> </w:t>
      </w:r>
      <w:r w:rsidRPr="00CC52A1">
        <w:t xml:space="preserve">that the coverage of simulated CIs is </w:t>
      </w:r>
      <w:r w:rsidR="00D321F0">
        <w:t>just</w:t>
      </w:r>
      <w:r w:rsidR="00D321F0" w:rsidRPr="00CC52A1">
        <w:t xml:space="preserve"> </w:t>
      </w:r>
      <w:r w:rsidRPr="00CC52A1">
        <w:t xml:space="preserve">below expected values (under the diagonal line), indicating </w:t>
      </w:r>
      <w:r w:rsidR="00D321F0">
        <w:t>slightly narrow uncertainty</w:t>
      </w:r>
      <w:r w:rsidRPr="00CC52A1">
        <w:t xml:space="preserve"> (</w:t>
      </w:r>
      <w:r w:rsidRPr="000A27BA">
        <w:rPr>
          <w:color w:val="C00000"/>
        </w:rPr>
        <w:t>Fig</w:t>
      </w:r>
      <w:r w:rsidR="000A27BA">
        <w:rPr>
          <w:color w:val="C00000"/>
        </w:rPr>
        <w:t>ure</w:t>
      </w:r>
      <w:r w:rsidRPr="000A27BA">
        <w:rPr>
          <w:color w:val="C00000"/>
        </w:rPr>
        <w:t xml:space="preserve"> </w:t>
      </w:r>
      <w:r w:rsidR="00F70BCA" w:rsidRPr="000A27BA">
        <w:rPr>
          <w:color w:val="C00000"/>
        </w:rPr>
        <w:t>4</w:t>
      </w:r>
      <w:r w:rsidR="0023567E" w:rsidRPr="000A27BA">
        <w:rPr>
          <w:color w:val="C00000"/>
        </w:rPr>
        <w:t>B</w:t>
      </w:r>
      <w:r w:rsidRPr="00CC52A1">
        <w:t xml:space="preserve">). </w:t>
      </w:r>
      <w:r w:rsidR="00F73463">
        <w:t>We found the calibration at building scale (</w:t>
      </w:r>
      <w:r w:rsidR="00F73463" w:rsidRPr="00CC52A1">
        <w:rPr>
          <w:color w:val="00B0F0"/>
        </w:rPr>
        <w:t>S</w:t>
      </w:r>
      <w:r w:rsidR="00F73463">
        <w:rPr>
          <w:color w:val="00B0F0"/>
        </w:rPr>
        <w:t>M</w:t>
      </w:r>
      <w:r w:rsidR="00F73463" w:rsidRPr="00CC52A1">
        <w:rPr>
          <w:color w:val="00B0F0"/>
        </w:rPr>
        <w:t xml:space="preserve"> Figure S11</w:t>
      </w:r>
      <w:r w:rsidR="00F73463" w:rsidRPr="00F73463">
        <w:rPr>
          <w:color w:val="000000" w:themeColor="text1"/>
        </w:rPr>
        <w:t>)</w:t>
      </w:r>
      <w:r w:rsidR="00F73463">
        <w:rPr>
          <w:color w:val="000000" w:themeColor="text1"/>
        </w:rPr>
        <w:t xml:space="preserve"> explain the width of the credible interval estimated for each bacterial pathogen (Table 2)</w:t>
      </w:r>
      <w:r w:rsidR="00CE2644">
        <w:rPr>
          <w:color w:val="000000" w:themeColor="text1"/>
        </w:rPr>
        <w:t>.</w:t>
      </w:r>
      <w:r w:rsidR="00F73463">
        <w:rPr>
          <w:color w:val="000000" w:themeColor="text1"/>
        </w:rPr>
        <w:t xml:space="preserve"> </w:t>
      </w:r>
      <w:r w:rsidR="00CE2644">
        <w:rPr>
          <w:color w:val="000000" w:themeColor="text1"/>
        </w:rPr>
        <w:t>Less</w:t>
      </w:r>
      <w:r w:rsidR="00F73463">
        <w:rPr>
          <w:color w:val="000000" w:themeColor="text1"/>
        </w:rPr>
        <w:t xml:space="preserve"> calibrated simulations </w:t>
      </w:r>
      <w:r w:rsidR="00CE2644">
        <w:rPr>
          <w:color w:val="000000" w:themeColor="text1"/>
        </w:rPr>
        <w:t>matc</w:t>
      </w:r>
      <w:r w:rsidR="006B3449">
        <w:rPr>
          <w:color w:val="000000" w:themeColor="text1"/>
        </w:rPr>
        <w:t>h</w:t>
      </w:r>
      <w:r w:rsidR="00CE2644">
        <w:rPr>
          <w:color w:val="000000" w:themeColor="text1"/>
        </w:rPr>
        <w:t>es</w:t>
      </w:r>
      <w:r w:rsidR="00F73463">
        <w:rPr>
          <w:color w:val="000000" w:themeColor="text1"/>
        </w:rPr>
        <w:t xml:space="preserve"> broader 95% credible intervals</w:t>
      </w:r>
      <w:r w:rsidR="00771DE7">
        <w:rPr>
          <w:color w:val="000000" w:themeColor="text1"/>
        </w:rPr>
        <w:t>, and it's consistent with the magnitude of the observed nosocomial infection data (</w:t>
      </w:r>
      <w:r w:rsidR="00771DE7" w:rsidRPr="00771DE7">
        <w:rPr>
          <w:color w:val="C00000"/>
        </w:rPr>
        <w:t>Figure 1A</w:t>
      </w:r>
      <w:r w:rsidR="00771DE7">
        <w:rPr>
          <w:color w:val="000000" w:themeColor="text1"/>
        </w:rPr>
        <w:t>)</w:t>
      </w:r>
    </w:p>
    <w:p w14:paraId="1D59D3B9" w14:textId="4031B606" w:rsidR="00A5510E" w:rsidRPr="00CC52A1" w:rsidRDefault="00A5510E" w:rsidP="00C7620C">
      <w:pPr>
        <w:jc w:val="both"/>
        <w:rPr>
          <w:color w:val="000000"/>
        </w:rPr>
      </w:pPr>
    </w:p>
    <w:p w14:paraId="28D11DD0" w14:textId="5309DD42" w:rsidR="001C4A9E" w:rsidRPr="00CC52A1" w:rsidRDefault="00474D11" w:rsidP="00C7620C">
      <w:pPr>
        <w:pBdr>
          <w:top w:val="nil"/>
          <w:left w:val="nil"/>
          <w:bottom w:val="nil"/>
          <w:right w:val="nil"/>
          <w:between w:val="nil"/>
        </w:pBdr>
        <w:contextualSpacing/>
        <w:rPr>
          <w:b/>
          <w:color w:val="000000"/>
        </w:rPr>
      </w:pPr>
      <w:r w:rsidRPr="00CC52A1">
        <w:rPr>
          <w:b/>
          <w:color w:val="000000"/>
        </w:rPr>
        <w:t>Discussion</w:t>
      </w:r>
    </w:p>
    <w:p w14:paraId="05D18891" w14:textId="77777777" w:rsidR="00750017" w:rsidRPr="00E47A15" w:rsidRDefault="00750017" w:rsidP="00750017">
      <w:pPr>
        <w:pBdr>
          <w:top w:val="nil"/>
          <w:left w:val="nil"/>
          <w:bottom w:val="nil"/>
          <w:right w:val="nil"/>
          <w:between w:val="nil"/>
        </w:pBdr>
        <w:contextualSpacing/>
        <w:rPr>
          <w:iCs/>
          <w:color w:val="5F497A" w:themeColor="accent4" w:themeShade="BF"/>
        </w:rPr>
      </w:pPr>
    </w:p>
    <w:p w14:paraId="4E9D9EC9" w14:textId="7B4F0018" w:rsidR="00750017" w:rsidRDefault="00750017" w:rsidP="00750017">
      <w:pPr>
        <w:pBdr>
          <w:top w:val="nil"/>
          <w:left w:val="nil"/>
          <w:bottom w:val="nil"/>
          <w:right w:val="nil"/>
          <w:between w:val="nil"/>
        </w:pBdr>
        <w:contextualSpacing/>
        <w:rPr>
          <w:iCs/>
          <w:color w:val="5F497A" w:themeColor="accent4" w:themeShade="BF"/>
        </w:rPr>
      </w:pPr>
      <w:r w:rsidRPr="00E47A15">
        <w:rPr>
          <w:iCs/>
          <w:color w:val="5F497A" w:themeColor="accent4" w:themeShade="BF"/>
        </w:rPr>
        <w:lastRenderedPageBreak/>
        <w:t xml:space="preserve">1. </w:t>
      </w:r>
      <w:r w:rsidR="008176F6">
        <w:rPr>
          <w:iCs/>
          <w:color w:val="5F497A" w:themeColor="accent4" w:themeShade="BF"/>
        </w:rPr>
        <w:t>Opening paragraph</w:t>
      </w:r>
      <w:r w:rsidR="00B22B7F">
        <w:rPr>
          <w:iCs/>
          <w:color w:val="5F497A" w:themeColor="accent4" w:themeShade="BF"/>
        </w:rPr>
        <w:t>: Restate the overall approach, restate findings, discuss a few important features of the findings and their implications.</w:t>
      </w:r>
    </w:p>
    <w:p w14:paraId="26D37C8F" w14:textId="6EAA5AAD" w:rsidR="008176F6" w:rsidRDefault="00DD7917" w:rsidP="00750017">
      <w:pPr>
        <w:pBdr>
          <w:top w:val="nil"/>
          <w:left w:val="nil"/>
          <w:bottom w:val="nil"/>
          <w:right w:val="nil"/>
          <w:between w:val="nil"/>
        </w:pBdr>
        <w:contextualSpacing/>
        <w:rPr>
          <w:iCs/>
          <w:color w:val="5F497A" w:themeColor="accent4" w:themeShade="BF"/>
        </w:rPr>
      </w:pPr>
      <w:r>
        <w:rPr>
          <w:iCs/>
          <w:color w:val="5F497A" w:themeColor="accent4" w:themeShade="BF"/>
        </w:rPr>
        <w:t>2</w:t>
      </w:r>
      <w:r w:rsidR="00750017" w:rsidRPr="00EA0409">
        <w:rPr>
          <w:iCs/>
          <w:color w:val="5F497A" w:themeColor="accent4" w:themeShade="BF"/>
        </w:rPr>
        <w:t>.</w:t>
      </w:r>
      <w:r w:rsidR="008176F6">
        <w:rPr>
          <w:iCs/>
          <w:color w:val="5F497A" w:themeColor="accent4" w:themeShade="BF"/>
        </w:rPr>
        <w:t xml:space="preserve"> Further discussion of how the network contact patterns guide exposure risk</w:t>
      </w:r>
      <w:r w:rsidR="00E423DC">
        <w:rPr>
          <w:iCs/>
          <w:color w:val="5F497A" w:themeColor="accent4" w:themeShade="BF"/>
        </w:rPr>
        <w:t>.</w:t>
      </w:r>
    </w:p>
    <w:p w14:paraId="40CC5B74" w14:textId="0B46420F" w:rsidR="00BB55FF" w:rsidRDefault="00DD7917" w:rsidP="00750017">
      <w:pPr>
        <w:pBdr>
          <w:top w:val="nil"/>
          <w:left w:val="nil"/>
          <w:bottom w:val="nil"/>
          <w:right w:val="nil"/>
          <w:between w:val="nil"/>
        </w:pBdr>
        <w:contextualSpacing/>
        <w:rPr>
          <w:iCs/>
          <w:color w:val="5F497A" w:themeColor="accent4" w:themeShade="BF"/>
        </w:rPr>
      </w:pPr>
      <w:r>
        <w:rPr>
          <w:iCs/>
          <w:color w:val="5F497A" w:themeColor="accent4" w:themeShade="BF"/>
        </w:rPr>
        <w:t>3</w:t>
      </w:r>
      <w:r w:rsidR="00750017" w:rsidRPr="00EA0409">
        <w:rPr>
          <w:iCs/>
          <w:color w:val="5F497A" w:themeColor="accent4" w:themeShade="BF"/>
        </w:rPr>
        <w:t xml:space="preserve">. </w:t>
      </w:r>
      <w:r w:rsidR="00BB55FF">
        <w:rPr>
          <w:iCs/>
          <w:color w:val="5F497A" w:themeColor="accent4" w:themeShade="BF"/>
        </w:rPr>
        <w:t>Discussion of \rho, what it means, why is it low, math bit in the supplement.</w:t>
      </w:r>
    </w:p>
    <w:p w14:paraId="56420990" w14:textId="351F2E27" w:rsidR="00CC4B12" w:rsidRDefault="00DD7917" w:rsidP="00750017">
      <w:pPr>
        <w:pBdr>
          <w:top w:val="nil"/>
          <w:left w:val="nil"/>
          <w:bottom w:val="nil"/>
          <w:right w:val="nil"/>
          <w:between w:val="nil"/>
        </w:pBdr>
        <w:contextualSpacing/>
        <w:rPr>
          <w:iCs/>
          <w:color w:val="5F497A" w:themeColor="accent4" w:themeShade="BF"/>
        </w:rPr>
      </w:pPr>
      <w:r>
        <w:rPr>
          <w:iCs/>
          <w:color w:val="5F497A" w:themeColor="accent4" w:themeShade="BF"/>
        </w:rPr>
        <w:t>4.1</w:t>
      </w:r>
      <w:r w:rsidR="00CC4B12">
        <w:rPr>
          <w:iCs/>
          <w:color w:val="5F497A" w:themeColor="accent4" w:themeShade="BF"/>
        </w:rPr>
        <w:t>. How nosocomial transmission findings and effective sensitivitty match prior findings</w:t>
      </w:r>
      <w:r>
        <w:rPr>
          <w:iCs/>
          <w:color w:val="5F497A" w:themeColor="accent4" w:themeShade="BF"/>
        </w:rPr>
        <w:t xml:space="preserve">: </w:t>
      </w:r>
      <w:r w:rsidR="00151A17">
        <w:rPr>
          <w:iCs/>
          <w:color w:val="5F497A" w:themeColor="accent4" w:themeShade="BF"/>
        </w:rPr>
        <w:t xml:space="preserve">Why so different for </w:t>
      </w:r>
      <w:r w:rsidRPr="00B75947">
        <w:rPr>
          <w:i/>
          <w:color w:val="5F497A" w:themeColor="accent4" w:themeShade="BF"/>
        </w:rPr>
        <w:t xml:space="preserve">E. coli and </w:t>
      </w:r>
      <w:r w:rsidR="00B75947" w:rsidRPr="00B75947">
        <w:rPr>
          <w:i/>
          <w:color w:val="5F497A" w:themeColor="accent4" w:themeShade="BF"/>
        </w:rPr>
        <w:t>S. aureus</w:t>
      </w:r>
      <w:r w:rsidR="00CC4B12">
        <w:rPr>
          <w:iCs/>
          <w:color w:val="5F497A" w:themeColor="accent4" w:themeShade="BF"/>
        </w:rPr>
        <w:t>.</w:t>
      </w:r>
    </w:p>
    <w:p w14:paraId="539A210D" w14:textId="7FBF0946" w:rsidR="00DD7917" w:rsidRDefault="00DD7917" w:rsidP="00750017">
      <w:pPr>
        <w:pBdr>
          <w:top w:val="nil"/>
          <w:left w:val="nil"/>
          <w:bottom w:val="nil"/>
          <w:right w:val="nil"/>
          <w:between w:val="nil"/>
        </w:pBdr>
        <w:contextualSpacing/>
        <w:rPr>
          <w:iCs/>
          <w:color w:val="5F497A" w:themeColor="accent4" w:themeShade="BF"/>
        </w:rPr>
      </w:pPr>
      <w:r>
        <w:rPr>
          <w:iCs/>
          <w:color w:val="5F497A" w:themeColor="accent4" w:themeShade="BF"/>
        </w:rPr>
        <w:t>4.2. How nosocomial transmission findings and effective sensitivitty match prior findings</w:t>
      </w:r>
      <w:r w:rsidR="00B75947">
        <w:rPr>
          <w:iCs/>
          <w:color w:val="5F497A" w:themeColor="accent4" w:themeShade="BF"/>
        </w:rPr>
        <w:t>: All the others.</w:t>
      </w:r>
    </w:p>
    <w:p w14:paraId="24F7B95F" w14:textId="6D0E2B25" w:rsidR="00750017" w:rsidRPr="006C2842" w:rsidRDefault="00DD7917" w:rsidP="00750017">
      <w:pPr>
        <w:pBdr>
          <w:top w:val="nil"/>
          <w:left w:val="nil"/>
          <w:bottom w:val="nil"/>
          <w:right w:val="nil"/>
          <w:between w:val="nil"/>
        </w:pBdr>
        <w:contextualSpacing/>
        <w:rPr>
          <w:iCs/>
          <w:color w:val="5F497A" w:themeColor="accent4" w:themeShade="BF"/>
        </w:rPr>
      </w:pPr>
      <w:r>
        <w:rPr>
          <w:iCs/>
          <w:color w:val="5F497A" w:themeColor="accent4" w:themeShade="BF"/>
        </w:rPr>
        <w:t>5</w:t>
      </w:r>
      <w:r w:rsidR="00750017" w:rsidRPr="00EA0409">
        <w:rPr>
          <w:iCs/>
          <w:color w:val="5F497A" w:themeColor="accent4" w:themeShade="BF"/>
        </w:rPr>
        <w:t xml:space="preserve">. </w:t>
      </w:r>
      <w:r w:rsidR="00870E96">
        <w:rPr>
          <w:iCs/>
          <w:color w:val="5F497A" w:themeColor="accent4" w:themeShade="BF"/>
        </w:rPr>
        <w:t xml:space="preserve">Limitations of the approach. </w:t>
      </w:r>
    </w:p>
    <w:p w14:paraId="413B9554" w14:textId="2C77438C" w:rsidR="00870E96" w:rsidRDefault="00DD7917" w:rsidP="00750017">
      <w:pPr>
        <w:pBdr>
          <w:top w:val="nil"/>
          <w:left w:val="nil"/>
          <w:bottom w:val="nil"/>
          <w:right w:val="nil"/>
          <w:between w:val="nil"/>
        </w:pBdr>
        <w:contextualSpacing/>
        <w:rPr>
          <w:iCs/>
          <w:color w:val="5F497A" w:themeColor="accent4" w:themeShade="BF"/>
        </w:rPr>
      </w:pPr>
      <w:r>
        <w:rPr>
          <w:iCs/>
          <w:color w:val="5F497A" w:themeColor="accent4" w:themeShade="BF"/>
        </w:rPr>
        <w:t>6</w:t>
      </w:r>
      <w:r w:rsidR="00750017" w:rsidRPr="006C2842">
        <w:rPr>
          <w:iCs/>
          <w:color w:val="5F497A" w:themeColor="accent4" w:themeShade="BF"/>
        </w:rPr>
        <w:t xml:space="preserve">. </w:t>
      </w:r>
      <w:r w:rsidR="00870E96">
        <w:rPr>
          <w:iCs/>
          <w:color w:val="5F497A" w:themeColor="accent4" w:themeShade="BF"/>
        </w:rPr>
        <w:t>What models like this tell us and what else needs to be done.</w:t>
      </w:r>
    </w:p>
    <w:p w14:paraId="47D5C60B" w14:textId="77777777" w:rsidR="00750017" w:rsidRPr="006C2842" w:rsidRDefault="00750017" w:rsidP="00C7620C">
      <w:pPr>
        <w:pBdr>
          <w:top w:val="nil"/>
          <w:left w:val="nil"/>
          <w:bottom w:val="nil"/>
          <w:right w:val="nil"/>
          <w:between w:val="nil"/>
        </w:pBdr>
        <w:contextualSpacing/>
        <w:rPr>
          <w:iCs/>
          <w:color w:val="5F497A" w:themeColor="accent4" w:themeShade="BF"/>
        </w:rPr>
      </w:pPr>
    </w:p>
    <w:p w14:paraId="040DD568" w14:textId="77777777" w:rsidR="00696A79" w:rsidRDefault="003C2BA7" w:rsidP="00AB0B69">
      <w:pPr>
        <w:jc w:val="both"/>
        <w:rPr>
          <w:b/>
          <w:bCs/>
          <w:iCs/>
        </w:rPr>
      </w:pPr>
      <w:r w:rsidRPr="00696A79">
        <w:rPr>
          <w:rFonts w:eastAsia="Arial"/>
          <w:i/>
          <w:iCs/>
          <w:color w:val="434343"/>
        </w:rPr>
        <w:t>Opening</w:t>
      </w:r>
      <w:r w:rsidR="00C22FA0" w:rsidRPr="00696A79">
        <w:rPr>
          <w:rFonts w:eastAsia="Arial"/>
          <w:i/>
          <w:iCs/>
          <w:color w:val="434343"/>
        </w:rPr>
        <w:t>.</w:t>
      </w:r>
      <w:r>
        <w:rPr>
          <w:b/>
          <w:bCs/>
          <w:iCs/>
        </w:rPr>
        <w:t xml:space="preserve"> </w:t>
      </w:r>
    </w:p>
    <w:p w14:paraId="2BF2F7E9" w14:textId="36188908" w:rsidR="006C2842" w:rsidRDefault="00AB0B69" w:rsidP="00AB0B69">
      <w:pPr>
        <w:jc w:val="both"/>
        <w:rPr>
          <w:iCs/>
        </w:rPr>
      </w:pPr>
      <w:r w:rsidRPr="006C2842">
        <w:rPr>
          <w:iCs/>
        </w:rPr>
        <w:t>The epidemiological properties of micro</w:t>
      </w:r>
      <w:r w:rsidR="007D417F">
        <w:rPr>
          <w:iCs/>
        </w:rPr>
        <w:t>-</w:t>
      </w:r>
      <w:r w:rsidRPr="006C2842">
        <w:rPr>
          <w:iCs/>
        </w:rPr>
        <w:t>organisms present in hospitals are difficult to quantify</w:t>
      </w:r>
      <w:r w:rsidR="00E47A15">
        <w:rPr>
          <w:iCs/>
        </w:rPr>
        <w:t xml:space="preserve"> due to short lenght of stay in hospital, sparse surveillance data and imcomplete understanding of the mechanisms </w:t>
      </w:r>
      <w:r w:rsidR="00532406">
        <w:rPr>
          <w:iCs/>
        </w:rPr>
        <w:t xml:space="preserve">behind </w:t>
      </w:r>
      <w:r w:rsidR="00E47A15">
        <w:rPr>
          <w:iCs/>
        </w:rPr>
        <w:t>transmission</w:t>
      </w:r>
      <w:r w:rsidRPr="00E47A15">
        <w:rPr>
          <w:iCs/>
        </w:rPr>
        <w:t xml:space="preserve">. Estimating these epidemiological properties can </w:t>
      </w:r>
      <w:r w:rsidR="000909F0">
        <w:rPr>
          <w:iCs/>
        </w:rPr>
        <w:t>help understand the mechanism behind the risk of contagion</w:t>
      </w:r>
      <w:r w:rsidRPr="00E47A15">
        <w:rPr>
          <w:iCs/>
        </w:rPr>
        <w:t>, such as nosocomial transmission, and help support improved AMR control in healthcare systems.</w:t>
      </w:r>
      <w:r w:rsidR="000909F0">
        <w:rPr>
          <w:iCs/>
        </w:rPr>
        <w:t xml:space="preserve"> Similarly, measuring detection could guide quantitative design of surveillance in clinics</w:t>
      </w:r>
      <w:r w:rsidR="00556B4E">
        <w:rPr>
          <w:iCs/>
        </w:rPr>
        <w:t>, such as clinical culture allocation and understand tradeoffs between screening and diagnosis</w:t>
      </w:r>
      <w:r w:rsidR="000909F0">
        <w:rPr>
          <w:iCs/>
        </w:rPr>
        <w:t>. I</w:t>
      </w:r>
      <w:r w:rsidRPr="00E47A15">
        <w:rPr>
          <w:iCs/>
        </w:rPr>
        <w:t xml:space="preserve">n this paper, we used an agent-based model informed by patient hospitalization records and </w:t>
      </w:r>
      <w:r w:rsidR="00765FBD">
        <w:rPr>
          <w:iCs/>
        </w:rPr>
        <w:t xml:space="preserve">patient level </w:t>
      </w:r>
      <w:r w:rsidR="000909F0">
        <w:rPr>
          <w:iCs/>
        </w:rPr>
        <w:t xml:space="preserve">clinical </w:t>
      </w:r>
      <w:r w:rsidRPr="00350991">
        <w:rPr>
          <w:iCs/>
        </w:rPr>
        <w:t xml:space="preserve">culture testing </w:t>
      </w:r>
      <w:r w:rsidR="00915F65">
        <w:rPr>
          <w:iCs/>
        </w:rPr>
        <w:t>data</w:t>
      </w:r>
      <w:r w:rsidR="00915F65" w:rsidRPr="00350991">
        <w:rPr>
          <w:iCs/>
        </w:rPr>
        <w:t xml:space="preserve"> </w:t>
      </w:r>
      <w:r w:rsidRPr="00350991">
        <w:rPr>
          <w:iCs/>
        </w:rPr>
        <w:t xml:space="preserve">from a large hospital system in New York City to study eight co-circulating </w:t>
      </w:r>
      <w:r w:rsidR="000909F0">
        <w:rPr>
          <w:iCs/>
        </w:rPr>
        <w:t>bacterial</w:t>
      </w:r>
      <w:r w:rsidR="000909F0" w:rsidRPr="00350991">
        <w:rPr>
          <w:iCs/>
        </w:rPr>
        <w:t xml:space="preserve"> </w:t>
      </w:r>
      <w:r w:rsidR="000909F0">
        <w:rPr>
          <w:iCs/>
        </w:rPr>
        <w:t>pathogens</w:t>
      </w:r>
      <w:r w:rsidRPr="00350991">
        <w:rPr>
          <w:iCs/>
        </w:rPr>
        <w:t xml:space="preserve">. </w:t>
      </w:r>
      <w:r w:rsidR="004F30FC">
        <w:rPr>
          <w:iCs/>
        </w:rPr>
        <w:t>The fine-grained patient level data enriched patient movement across the hospital system. To simualte transsmission of individual bacterial pathogens w</w:t>
      </w:r>
      <w:r w:rsidR="00CF4140" w:rsidRPr="00CF4140">
        <w:rPr>
          <w:iCs/>
        </w:rPr>
        <w:t xml:space="preserve">e parametrized the risk of acquiring bacteria proportional to a nosocomial transmission rate </w:t>
      </w:r>
      <m:oMath>
        <m:r>
          <m:rPr>
            <m:sty m:val="p"/>
          </m:rPr>
          <w:rPr>
            <w:rFonts w:ascii="Cambria Math" w:hAnsi="Cambria Math"/>
          </w:rPr>
          <m:t>β</m:t>
        </m:r>
      </m:oMath>
      <w:r w:rsidR="00CF4140" w:rsidRPr="00CF4140">
        <w:rPr>
          <w:iCs/>
        </w:rPr>
        <w:t xml:space="preserve">, and the fraction of carriers an individual was contacted during the day. We designed an individual-level observational model to represent the likelihood of detection upon testing given the effective sensitivity </w:t>
      </w:r>
      <m:oMath>
        <m:r>
          <m:rPr>
            <m:sty m:val="p"/>
          </m:rPr>
          <w:rPr>
            <w:rFonts w:ascii="Cambria Math" w:hAnsi="Cambria Math"/>
          </w:rPr>
          <m:t>ρ</m:t>
        </m:r>
      </m:oMath>
      <w:r w:rsidR="00CF4140">
        <w:rPr>
          <w:iCs/>
        </w:rPr>
        <w:t xml:space="preserve">. </w:t>
      </w:r>
      <w:r w:rsidRPr="00350991">
        <w:rPr>
          <w:iCs/>
        </w:rPr>
        <w:t xml:space="preserve">We coupled this model with an inference algorithm to </w:t>
      </w:r>
      <w:r w:rsidR="00E47A15">
        <w:rPr>
          <w:iCs/>
        </w:rPr>
        <w:t>quantify these epidemiological features</w:t>
      </w:r>
      <w:r w:rsidRPr="00350991">
        <w:rPr>
          <w:iCs/>
        </w:rPr>
        <w:t xml:space="preserve"> </w:t>
      </w:r>
      <w:r w:rsidR="00395D8D">
        <w:rPr>
          <w:iCs/>
        </w:rPr>
        <w:t>og the</w:t>
      </w:r>
      <w:r w:rsidRPr="00350991">
        <w:rPr>
          <w:iCs/>
        </w:rPr>
        <w:t xml:space="preserve"> </w:t>
      </w:r>
      <w:r w:rsidR="00395D8D">
        <w:rPr>
          <w:iCs/>
        </w:rPr>
        <w:t>micro-</w:t>
      </w:r>
      <w:r w:rsidRPr="00350991">
        <w:rPr>
          <w:iCs/>
        </w:rPr>
        <w:t>organisms</w:t>
      </w:r>
      <w:r w:rsidR="00502EC5">
        <w:rPr>
          <w:iCs/>
        </w:rPr>
        <w:t>.</w:t>
      </w:r>
      <w:r w:rsidR="00DB5C3E">
        <w:rPr>
          <w:iCs/>
        </w:rPr>
        <w:t xml:space="preserve"> </w:t>
      </w:r>
      <w:r w:rsidR="00502EC5">
        <w:rPr>
          <w:iCs/>
        </w:rPr>
        <w:t xml:space="preserve">We </w:t>
      </w:r>
      <w:r w:rsidRPr="00350991">
        <w:rPr>
          <w:iCs/>
        </w:rPr>
        <w:t xml:space="preserve">found limited </w:t>
      </w:r>
      <w:r w:rsidR="00B6347D" w:rsidRPr="00350991">
        <w:rPr>
          <w:iCs/>
        </w:rPr>
        <w:t>variability</w:t>
      </w:r>
      <w:r w:rsidRPr="00350991">
        <w:rPr>
          <w:iCs/>
        </w:rPr>
        <w:t xml:space="preserve"> in these </w:t>
      </w:r>
      <w:r w:rsidR="00B6347D" w:rsidRPr="00350991">
        <w:rPr>
          <w:iCs/>
        </w:rPr>
        <w:t xml:space="preserve">estimated </w:t>
      </w:r>
      <w:r w:rsidRPr="00350991">
        <w:rPr>
          <w:iCs/>
        </w:rPr>
        <w:t>properties, suggesting that network contact patterns</w:t>
      </w:r>
      <w:r w:rsidR="00E47A15">
        <w:rPr>
          <w:iCs/>
        </w:rPr>
        <w:t>, admission, discharges and transfers at ward facility</w:t>
      </w:r>
      <w:r w:rsidRPr="00350991">
        <w:rPr>
          <w:iCs/>
        </w:rPr>
        <w:t xml:space="preserve"> commonly guide</w:t>
      </w:r>
      <w:r w:rsidR="00B6347D" w:rsidRPr="00350991">
        <w:rPr>
          <w:iCs/>
        </w:rPr>
        <w:t xml:space="preserve"> exposure and transmission risk.</w:t>
      </w:r>
      <w:r w:rsidR="00DB5C3E">
        <w:rPr>
          <w:iCs/>
        </w:rPr>
        <w:t xml:space="preserve"> </w:t>
      </w:r>
      <w:commentRangeStart w:id="48"/>
      <w:commentRangeStart w:id="49"/>
      <w:r w:rsidR="00DB5C3E" w:rsidRPr="00CC52A1">
        <w:t>The model simulations allow estimation of the relative contributions of importation and nosocomial transmission to the overall burden of different bacterial pathogens as well as the prevalence in the hospital.</w:t>
      </w:r>
      <w:commentRangeEnd w:id="48"/>
      <w:r w:rsidR="00DB5C3E">
        <w:rPr>
          <w:rStyle w:val="CommentReference"/>
        </w:rPr>
        <w:commentReference w:id="48"/>
      </w:r>
      <w:commentRangeEnd w:id="49"/>
      <w:r w:rsidR="00DB5C3E">
        <w:rPr>
          <w:rStyle w:val="CommentReference"/>
        </w:rPr>
        <w:commentReference w:id="49"/>
      </w:r>
    </w:p>
    <w:p w14:paraId="27FC3D81" w14:textId="77777777" w:rsidR="00B546A2" w:rsidRPr="00CC52A1" w:rsidRDefault="00B546A2" w:rsidP="00C7620C">
      <w:pPr>
        <w:jc w:val="both"/>
        <w:rPr>
          <w:iCs/>
        </w:rPr>
      </w:pPr>
    </w:p>
    <w:p w14:paraId="641560FF" w14:textId="06A7896F" w:rsidR="00723B65" w:rsidRDefault="00B6347D" w:rsidP="00E67C6E">
      <w:pPr>
        <w:jc w:val="both"/>
        <w:rPr>
          <w:iCs/>
        </w:rPr>
      </w:pPr>
      <w:r w:rsidRPr="00DB2721">
        <w:rPr>
          <w:i/>
          <w:color w:val="FF0000"/>
        </w:rPr>
        <w:t xml:space="preserve">WHY FOCUS ON THIS DETAIL? </w:t>
      </w:r>
      <w:r w:rsidR="000B6848" w:rsidRPr="00CC52A1">
        <w:rPr>
          <w:iCs/>
        </w:rPr>
        <w:t xml:space="preserve">We assumed the decolonization rate was constant for all </w:t>
      </w:r>
      <w:r w:rsidR="00AC1D40" w:rsidRPr="00CC52A1">
        <w:rPr>
          <w:iCs/>
        </w:rPr>
        <w:t>micro</w:t>
      </w:r>
      <w:r w:rsidR="009A7F4F" w:rsidRPr="00CC52A1">
        <w:rPr>
          <w:iCs/>
        </w:rPr>
        <w:t>-</w:t>
      </w:r>
      <w:r w:rsidR="00AC1D40" w:rsidRPr="00CC52A1">
        <w:rPr>
          <w:iCs/>
        </w:rPr>
        <w:t>organisms</w:t>
      </w:r>
      <w:r w:rsidR="00932E8C" w:rsidRPr="00CC52A1">
        <w:rPr>
          <w:iCs/>
        </w:rPr>
        <w:t>.</w:t>
      </w:r>
      <w:r w:rsidR="002A0439" w:rsidRPr="00CC52A1">
        <w:rPr>
          <w:iCs/>
        </w:rPr>
        <w:t xml:space="preserve"> </w:t>
      </w:r>
      <w:r w:rsidR="00932E8C" w:rsidRPr="00CC52A1">
        <w:rPr>
          <w:iCs/>
        </w:rPr>
        <w:t>H</w:t>
      </w:r>
      <w:r w:rsidR="002A0439" w:rsidRPr="00CC52A1">
        <w:rPr>
          <w:iCs/>
        </w:rPr>
        <w:t>owever</w:t>
      </w:r>
      <w:r w:rsidR="00932E8C" w:rsidRPr="00CC52A1">
        <w:rPr>
          <w:iCs/>
        </w:rPr>
        <w:t>, it</w:t>
      </w:r>
      <w:r w:rsidR="00213EB4" w:rsidRPr="00CC52A1">
        <w:rPr>
          <w:iCs/>
        </w:rPr>
        <w:t xml:space="preserve"> is known</w:t>
      </w:r>
      <w:r w:rsidR="007C5B35" w:rsidRPr="00CC52A1">
        <w:rPr>
          <w:iCs/>
        </w:rPr>
        <w:t xml:space="preserve"> for example</w:t>
      </w:r>
      <w:r w:rsidR="00AC1D40" w:rsidRPr="00CC52A1">
        <w:rPr>
          <w:iCs/>
        </w:rPr>
        <w:t xml:space="preserve"> that </w:t>
      </w:r>
      <w:r w:rsidR="00C2711E" w:rsidRPr="00CC52A1">
        <w:rPr>
          <w:i/>
        </w:rPr>
        <w:t>S</w:t>
      </w:r>
      <w:r w:rsidR="00AC1D40" w:rsidRPr="00CC52A1">
        <w:rPr>
          <w:i/>
        </w:rPr>
        <w:t>. pneumoniae</w:t>
      </w:r>
      <w:r w:rsidR="00213EB4" w:rsidRPr="00CC52A1">
        <w:rPr>
          <w:iCs/>
        </w:rPr>
        <w:t xml:space="preserve"> bacterial </w:t>
      </w:r>
      <w:r w:rsidR="00C2711E" w:rsidRPr="00CC52A1">
        <w:rPr>
          <w:iCs/>
        </w:rPr>
        <w:t>clearance</w:t>
      </w:r>
      <w:r w:rsidR="003A3CFA" w:rsidRPr="00CC52A1">
        <w:rPr>
          <w:iCs/>
        </w:rPr>
        <w:t>s</w:t>
      </w:r>
      <w:r w:rsidR="00C2711E" w:rsidRPr="00CC52A1">
        <w:rPr>
          <w:iCs/>
        </w:rPr>
        <w:t xml:space="preserve"> </w:t>
      </w:r>
      <w:r w:rsidR="003A3CFA" w:rsidRPr="00CC52A1">
        <w:rPr>
          <w:iCs/>
        </w:rPr>
        <w:t>are</w:t>
      </w:r>
      <w:r w:rsidR="007C5B35" w:rsidRPr="00CC52A1">
        <w:rPr>
          <w:iCs/>
        </w:rPr>
        <w:t xml:space="preserve"> </w:t>
      </w:r>
      <w:r w:rsidR="00C2711E" w:rsidRPr="00CC52A1">
        <w:rPr>
          <w:iCs/>
        </w:rPr>
        <w:t xml:space="preserve">strain </w:t>
      </w:r>
      <w:r w:rsidR="00B7413D" w:rsidRPr="00CC52A1">
        <w:rPr>
          <w:iCs/>
        </w:rPr>
        <w:t>dependent</w:t>
      </w:r>
      <w:r w:rsidR="00C2711E" w:rsidRPr="00CC52A1">
        <w:rPr>
          <w:iCs/>
        </w:rPr>
        <w:t xml:space="preserve"> </w:t>
      </w:r>
      <w:r w:rsidR="003D466F" w:rsidRPr="00CC52A1">
        <w:rPr>
          <w:iCs/>
        </w:rPr>
        <w:fldChar w:fldCharType="begin"/>
      </w:r>
      <w:r w:rsidR="000850E0">
        <w:rPr>
          <w:iCs/>
        </w:rPr>
        <w:instrText xml:space="preserve"> ADDIN ZOTERO_ITEM CSL_CITATION {"citationID":"af7hfb8do0","properties":{"formattedCitation":"{\\i{}(28)}","plainCitation":"(28)","noteIndex":0},"citationItems":[{"id":1006,"uris":["http://zotero.org/users/9551388/items/FZYQ6G9G"],"itemData":{"id":1006,"type":"article-journal","abstract":"Significance\n            The relationship between a population’s antibiotic consumption and the frequency of antibiotic resistance among bacteria colonizing that population is not fully understood. Antibiotic resistant and sensitive strains compete for available hosts—we would therefore expect the fitter strain to dominate. Instead, we observe stable coexistence of both strains. In this work, we propose an explanation for this coexistence by showing the fitness advantage of resistance depends on a bacterial strain’s duration of carriage. This finding ties the evolution of resistance to any genetic mechanism affecting duration of carriage. These insights could allow more accurate prediction of future resistance levels and play a role in informing strategies to prevent the spread of resistance.\n          , \n            \n              Understanding how changes in antibiotic consumption affect the prevalence of antibiotic resistance in bacterial pathogens is important for public health. In a number of bacterial species, including\n              Streptococcus pneumoniae\n              , the prevalence of resistance has remained relatively stable despite prolonged selection pressure from antibiotics. The evolutionary processes allowing the robust coexistence of antibiotic sensitive and resistant strains are not fully understood. While allelic diversity can be maintained at a locus by direct balancing selection, there is no evidence for such selection acting in the case of resistance. In this work, we propose a mechanism for maintaining coexistence at the resistance locus: linkage to a second locus that is under balancing selection and that modulates the fitness effect of resistance. We show that duration of carriage plays such a role, with long duration of carriage increasing the fitness advantage gained from resistance. We therefore predict that resistance will be more common in strains with a long duration of carriage and that mechanisms maintaining diversity in duration of carriage will also maintain diversity in antibiotic resistance. We test these predictions in\n              S. pneumoniae\n              and find that the duration of carriage of a serotype is indeed positively correlated with the prevalence of resistance in that serotype. These findings suggest heterogeneity in duration of carriage is a partial explanation for the coexistence of sensitive and resistant strains and that factors determining bacterial duration of carriage will also affect the prevalence of resistance.","container-title":"Proceedings of the National Academy of Sciences","DOI":"10.1073/pnas.1617849114","ISSN":"0027-8424, 1091-6490","issue":"5","journalAbbreviation":"Proc. Natl. Acad. Sci. U.S.A.","language":"en","page":"1075-1080","source":"DOI.org (Crossref)","title":"Evolution of antibiotic resistance is linked to any genetic mechanism affecting bacterial duration of carriage","volume":"114","author":[{"family":"Lehtinen","given":"Sonja"},{"family":"Blanquart","given":"François"},{"family":"Croucher","given":"Nicholas J."},{"family":"Turner","given":"Paul"},{"family":"Lipsitch","given":"Marc"},{"family":"Fraser","given":"Christophe"}],"issued":{"date-parts":[["2017",1,31]]}}}],"schema":"https://github.com/citation-style-language/schema/raw/master/csl-citation.json"} </w:instrText>
      </w:r>
      <w:r w:rsidR="003D466F" w:rsidRPr="00CC52A1">
        <w:rPr>
          <w:iCs/>
        </w:rPr>
        <w:fldChar w:fldCharType="separate"/>
      </w:r>
      <w:r w:rsidR="000850E0" w:rsidRPr="000850E0">
        <w:rPr>
          <w:i/>
          <w:iCs/>
          <w:lang w:val="en-GB"/>
        </w:rPr>
        <w:t>(28)</w:t>
      </w:r>
      <w:r w:rsidR="003D466F" w:rsidRPr="00CC52A1">
        <w:rPr>
          <w:iCs/>
        </w:rPr>
        <w:fldChar w:fldCharType="end"/>
      </w:r>
      <w:r w:rsidR="00226653" w:rsidRPr="00CC52A1">
        <w:rPr>
          <w:iCs/>
        </w:rPr>
        <w:t>. Host clearance rates for</w:t>
      </w:r>
      <w:r w:rsidR="00FE2816" w:rsidRPr="00CC52A1">
        <w:rPr>
          <w:iCs/>
        </w:rPr>
        <w:t xml:space="preserve"> </w:t>
      </w:r>
      <w:r w:rsidR="00273DAD" w:rsidRPr="00CC52A1">
        <w:rPr>
          <w:iCs/>
        </w:rPr>
        <w:t xml:space="preserve">the </w:t>
      </w:r>
      <w:r w:rsidR="00226653" w:rsidRPr="00CC52A1">
        <w:rPr>
          <w:iCs/>
        </w:rPr>
        <w:t>bacteria</w:t>
      </w:r>
      <w:r w:rsidR="00273DAD" w:rsidRPr="00CC52A1">
        <w:rPr>
          <w:iCs/>
        </w:rPr>
        <w:t xml:space="preserve"> studied in this work</w:t>
      </w:r>
      <w:r w:rsidR="00935400" w:rsidRPr="00CC52A1">
        <w:rPr>
          <w:iCs/>
        </w:rPr>
        <w:t xml:space="preserve"> are reported between 5 </w:t>
      </w:r>
      <w:r w:rsidR="00273DAD" w:rsidRPr="00CC52A1">
        <w:rPr>
          <w:iCs/>
        </w:rPr>
        <w:t xml:space="preserve">months </w:t>
      </w:r>
      <w:r w:rsidR="00935400" w:rsidRPr="00CC52A1">
        <w:rPr>
          <w:iCs/>
        </w:rPr>
        <w:t>to 2</w:t>
      </w:r>
      <w:r w:rsidR="009A269E" w:rsidRPr="00CC52A1">
        <w:rPr>
          <w:iCs/>
        </w:rPr>
        <w:t xml:space="preserve"> years</w:t>
      </w:r>
      <w:r w:rsidR="009060D5" w:rsidRPr="00CC52A1">
        <w:rPr>
          <w:iCs/>
        </w:rPr>
        <w:t xml:space="preserve"> </w:t>
      </w:r>
      <w:r w:rsidR="009060D5" w:rsidRPr="00CC52A1">
        <w:rPr>
          <w:iCs/>
        </w:rPr>
        <w:fldChar w:fldCharType="begin"/>
      </w:r>
      <w:r w:rsidR="00306258">
        <w:rPr>
          <w:iCs/>
        </w:rPr>
        <w:instrText xml:space="preserve"> ADDIN ZOTERO_ITEM CSL_CITATION {"citationID":"a2buisruja5","properties":{"formattedCitation":"{\\i{}(10, 23)}","plainCitation":"(10, 23)","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009060D5" w:rsidRPr="00CC52A1">
        <w:rPr>
          <w:iCs/>
        </w:rPr>
        <w:fldChar w:fldCharType="separate"/>
      </w:r>
      <w:r w:rsidR="00306258" w:rsidRPr="00306258">
        <w:rPr>
          <w:i/>
          <w:iCs/>
          <w:lang w:val="en-GB"/>
        </w:rPr>
        <w:t>(10, 23)</w:t>
      </w:r>
      <w:r w:rsidR="009060D5" w:rsidRPr="00CC52A1">
        <w:rPr>
          <w:iCs/>
        </w:rPr>
        <w:fldChar w:fldCharType="end"/>
      </w:r>
      <w:r w:rsidR="00AF0D3C" w:rsidRPr="00CC52A1">
        <w:rPr>
          <w:iCs/>
        </w:rPr>
        <w:t>.</w:t>
      </w:r>
      <w:r w:rsidR="00C2711E" w:rsidRPr="00CC52A1">
        <w:rPr>
          <w:iCs/>
        </w:rPr>
        <w:t xml:space="preserve"> </w:t>
      </w:r>
      <w:r w:rsidR="006C6B18" w:rsidRPr="00CC52A1">
        <w:rPr>
          <w:iCs/>
        </w:rPr>
        <w:t xml:space="preserve">In </w:t>
      </w:r>
      <w:r w:rsidR="006C6B18" w:rsidRPr="004F15E1">
        <w:rPr>
          <w:iCs/>
          <w:color w:val="7030A0"/>
        </w:rPr>
        <w:t>S</w:t>
      </w:r>
      <w:r w:rsidR="004F15E1">
        <w:rPr>
          <w:iCs/>
          <w:color w:val="7030A0"/>
        </w:rPr>
        <w:t>M</w:t>
      </w:r>
      <w:r w:rsidR="006C6B18" w:rsidRPr="004F15E1">
        <w:rPr>
          <w:iCs/>
          <w:color w:val="7030A0"/>
        </w:rPr>
        <w:t xml:space="preserve"> section </w:t>
      </w:r>
      <w:r w:rsidR="006C6B18" w:rsidRPr="004F15E1">
        <w:rPr>
          <w:i/>
          <w:color w:val="7030A0"/>
        </w:rPr>
        <w:t>The ordinary differential equation</w:t>
      </w:r>
      <w:r w:rsidR="006C6B18" w:rsidRPr="00CC52A1">
        <w:rPr>
          <w:i/>
        </w:rPr>
        <w:t xml:space="preserve"> </w:t>
      </w:r>
      <w:r w:rsidR="006C6B18" w:rsidRPr="00CC52A1">
        <w:rPr>
          <w:iCs/>
        </w:rPr>
        <w:t xml:space="preserve">we show the basic reproductive number is non-sensitive to clearance rate given </w:t>
      </w:r>
      <w:r w:rsidR="00E45DFB" w:rsidRPr="00CC52A1">
        <w:rPr>
          <w:iCs/>
        </w:rPr>
        <w:t xml:space="preserve">the </w:t>
      </w:r>
      <w:r w:rsidR="006C6B18" w:rsidRPr="00CC52A1">
        <w:rPr>
          <w:iCs/>
        </w:rPr>
        <w:t>fast replacement of patients in the hospital network</w:t>
      </w:r>
      <w:r w:rsidR="00AB048B" w:rsidRPr="00CC52A1">
        <w:rPr>
          <w:iCs/>
        </w:rPr>
        <w:t>.</w:t>
      </w:r>
      <w:r w:rsidR="00C84183" w:rsidRPr="00CC52A1">
        <w:rPr>
          <w:iCs/>
        </w:rPr>
        <w:t xml:space="preserve"> </w:t>
      </w:r>
      <w:r w:rsidR="00AB048B" w:rsidRPr="00CC52A1">
        <w:rPr>
          <w:iCs/>
        </w:rPr>
        <w:t>T</w:t>
      </w:r>
      <w:r w:rsidR="00C84183" w:rsidRPr="00CC52A1">
        <w:rPr>
          <w:iCs/>
        </w:rPr>
        <w:t>his plus the stochastic nature of the ABM and the desegregation of the transmission rate by building a time-varying contact network will make the inference robust to changes in the bacterial</w:t>
      </w:r>
      <w:r w:rsidR="00C16E3A" w:rsidRPr="00CC52A1">
        <w:rPr>
          <w:iCs/>
        </w:rPr>
        <w:t xml:space="preserve"> </w:t>
      </w:r>
      <w:r w:rsidR="006C5706">
        <w:rPr>
          <w:iCs/>
        </w:rPr>
        <w:t>decolonization period</w:t>
      </w:r>
      <w:r w:rsidR="00C84183" w:rsidRPr="00CC52A1">
        <w:rPr>
          <w:iCs/>
        </w:rPr>
        <w:t xml:space="preserve"> </w:t>
      </w:r>
      <m:oMath>
        <m:r>
          <w:rPr>
            <w:rFonts w:ascii="Cambria Math" w:hAnsi="Cambria Math"/>
          </w:rPr>
          <m:t>1/</m:t>
        </m:r>
        <m:r>
          <m:rPr>
            <m:sty m:val="p"/>
          </m:rPr>
          <w:rPr>
            <w:rFonts w:ascii="Cambria Math" w:hAnsi="Cambria Math"/>
          </w:rPr>
          <m:t>τ</m:t>
        </m:r>
      </m:oMath>
      <w:r w:rsidR="00C84183" w:rsidRPr="00CC52A1">
        <w:rPr>
          <w:iCs/>
        </w:rPr>
        <w:t xml:space="preserve"> (Methods).</w:t>
      </w:r>
      <w:r w:rsidR="003C2BA7">
        <w:rPr>
          <w:iCs/>
        </w:rPr>
        <w:t xml:space="preserve"> </w:t>
      </w:r>
      <w:commentRangeStart w:id="50"/>
      <w:commentRangeStart w:id="51"/>
      <w:commentRangeStart w:id="52"/>
      <w:r w:rsidR="00E710D8" w:rsidRPr="00CC52A1">
        <w:rPr>
          <w:iCs/>
        </w:rPr>
        <w:t xml:space="preserve">The </w:t>
      </w:r>
      <w:commentRangeEnd w:id="50"/>
      <w:r w:rsidR="00C239AE" w:rsidRPr="00CC52A1">
        <w:rPr>
          <w:rStyle w:val="CommentReference"/>
          <w:sz w:val="24"/>
          <w:szCs w:val="24"/>
        </w:rPr>
        <w:commentReference w:id="50"/>
      </w:r>
      <w:r w:rsidR="00E710D8" w:rsidRPr="00CC52A1">
        <w:rPr>
          <w:iCs/>
        </w:rPr>
        <w:t>record of observed nosocomial infection (</w:t>
      </w:r>
      <w:r w:rsidR="00E710D8" w:rsidRPr="00214096">
        <w:rPr>
          <w:iCs/>
          <w:color w:val="C00000"/>
        </w:rPr>
        <w:t>Figure 1A</w:t>
      </w:r>
      <w:r w:rsidR="00E710D8" w:rsidRPr="00CC52A1">
        <w:rPr>
          <w:iCs/>
        </w:rPr>
        <w:t xml:space="preserve">) is </w:t>
      </w:r>
      <w:r w:rsidR="00431A95" w:rsidRPr="00CC52A1">
        <w:rPr>
          <w:iCs/>
        </w:rPr>
        <w:t xml:space="preserve">a </w:t>
      </w:r>
      <w:r w:rsidR="00E710D8" w:rsidRPr="00CC52A1">
        <w:rPr>
          <w:iCs/>
        </w:rPr>
        <w:t>stochastic realization among an ensemble of possible outcomes of an underlying stochastic process. In order to evaluate the ability of the system to infer key epidemiological parameters</w:t>
      </w:r>
      <w:r w:rsidR="00932E8C" w:rsidRPr="00CC52A1">
        <w:rPr>
          <w:iCs/>
        </w:rPr>
        <w:t>,</w:t>
      </w:r>
      <w:r w:rsidR="00E710D8" w:rsidRPr="00CC52A1">
        <w:rPr>
          <w:iCs/>
        </w:rPr>
        <w:t xml:space="preserve"> we studied how </w:t>
      </w:r>
      <w:r w:rsidR="00A50A9B" w:rsidRPr="00CC52A1">
        <w:rPr>
          <w:iCs/>
          <w:color w:val="FF0000"/>
        </w:rPr>
        <w:t xml:space="preserve">the </w:t>
      </w:r>
      <w:r w:rsidR="00EF24AA" w:rsidRPr="00CC52A1">
        <w:rPr>
          <w:iCs/>
          <w:color w:val="FF0000"/>
        </w:rPr>
        <w:t>oddness</w:t>
      </w:r>
      <w:r w:rsidR="00A50A9B" w:rsidRPr="00CC52A1">
        <w:rPr>
          <w:iCs/>
          <w:color w:val="FF0000"/>
        </w:rPr>
        <w:t xml:space="preserve"> of a stochastic realization</w:t>
      </w:r>
      <w:r w:rsidR="00E710D8" w:rsidRPr="00CC52A1">
        <w:rPr>
          <w:iCs/>
          <w:color w:val="FF0000"/>
        </w:rPr>
        <w:t xml:space="preserve"> </w:t>
      </w:r>
      <w:r w:rsidR="00BC657D" w:rsidRPr="00CC52A1">
        <w:rPr>
          <w:iCs/>
          <w:color w:val="000000" w:themeColor="text1"/>
        </w:rPr>
        <w:t>impact</w:t>
      </w:r>
      <w:r w:rsidR="00C9064D" w:rsidRPr="00CC52A1">
        <w:rPr>
          <w:iCs/>
          <w:color w:val="000000" w:themeColor="text1"/>
        </w:rPr>
        <w:t>s</w:t>
      </w:r>
      <w:r w:rsidR="00BC657D" w:rsidRPr="00CC52A1">
        <w:rPr>
          <w:iCs/>
          <w:color w:val="000000" w:themeColor="text1"/>
        </w:rPr>
        <w:t xml:space="preserve"> </w:t>
      </w:r>
      <w:r w:rsidR="00BC657D" w:rsidRPr="00CC52A1">
        <w:rPr>
          <w:iCs/>
          <w:color w:val="000000" w:themeColor="text1"/>
        </w:rPr>
        <w:lastRenderedPageBreak/>
        <w:t>the estimate</w:t>
      </w:r>
      <w:r w:rsidR="000C0B30" w:rsidRPr="00CC52A1">
        <w:rPr>
          <w:iCs/>
          <w:color w:val="000000" w:themeColor="text1"/>
        </w:rPr>
        <w:t>.</w:t>
      </w:r>
      <w:r w:rsidR="00BE66DA" w:rsidRPr="00CC52A1">
        <w:rPr>
          <w:iCs/>
          <w:color w:val="000000" w:themeColor="text1"/>
        </w:rPr>
        <w:t xml:space="preserve"> We demonstrated the method is able to recover the parameters </w:t>
      </w:r>
      <w:r w:rsidR="0006008A" w:rsidRPr="00CC52A1">
        <w:rPr>
          <w:iCs/>
          <w:color w:val="000000" w:themeColor="text1"/>
        </w:rPr>
        <w:t>reliably</w:t>
      </w:r>
      <w:r w:rsidR="00742B75" w:rsidRPr="00CC52A1">
        <w:rPr>
          <w:iCs/>
          <w:color w:val="000000" w:themeColor="text1"/>
        </w:rPr>
        <w:t xml:space="preserve"> across different levels of importation rate</w:t>
      </w:r>
      <w:r w:rsidR="0006008A" w:rsidRPr="00CC52A1">
        <w:rPr>
          <w:iCs/>
          <w:color w:val="000000" w:themeColor="text1"/>
        </w:rPr>
        <w:t>s</w:t>
      </w:r>
      <w:r w:rsidR="006C567A">
        <w:rPr>
          <w:iCs/>
          <w:color w:val="000000" w:themeColor="text1"/>
        </w:rPr>
        <w:t>, nosocomial transmission rates and detection levels</w:t>
      </w:r>
      <w:r w:rsidR="00742B75" w:rsidRPr="00CC52A1">
        <w:rPr>
          <w:iCs/>
          <w:color w:val="000000" w:themeColor="text1"/>
        </w:rPr>
        <w:t>.</w:t>
      </w:r>
      <w:commentRangeEnd w:id="51"/>
      <w:r>
        <w:rPr>
          <w:rStyle w:val="CommentReference"/>
        </w:rPr>
        <w:commentReference w:id="51"/>
      </w:r>
      <w:commentRangeEnd w:id="52"/>
      <w:r w:rsidR="00AD30B9">
        <w:rPr>
          <w:rStyle w:val="CommentReference"/>
        </w:rPr>
        <w:commentReference w:id="52"/>
      </w:r>
    </w:p>
    <w:p w14:paraId="70DEB39B" w14:textId="77777777" w:rsidR="00334A18" w:rsidRPr="00334A18" w:rsidRDefault="00334A18" w:rsidP="00E67C6E">
      <w:pPr>
        <w:jc w:val="both"/>
        <w:rPr>
          <w:iCs/>
        </w:rPr>
      </w:pPr>
    </w:p>
    <w:p w14:paraId="73C37917" w14:textId="77777777" w:rsidR="00723B65" w:rsidRDefault="00723B65" w:rsidP="00723B65">
      <w:pPr>
        <w:jc w:val="both"/>
        <w:rPr>
          <w:b/>
          <w:bCs/>
          <w:iCs/>
          <w:color w:val="000000" w:themeColor="text1"/>
        </w:rPr>
      </w:pPr>
      <w:r w:rsidRPr="00696A79">
        <w:rPr>
          <w:rFonts w:eastAsia="Arial"/>
          <w:i/>
          <w:iCs/>
          <w:color w:val="434343"/>
        </w:rPr>
        <w:t xml:space="preserve">Understanding nosocomial transmission. </w:t>
      </w:r>
    </w:p>
    <w:p w14:paraId="2D095248" w14:textId="0924F12C" w:rsidR="00723B65" w:rsidRPr="00211E19" w:rsidRDefault="00723B65" w:rsidP="00723B65">
      <w:pPr>
        <w:jc w:val="both"/>
        <w:rPr>
          <w:color w:val="000000"/>
        </w:rPr>
      </w:pPr>
      <w:r w:rsidRPr="00CC52A1">
        <w:rPr>
          <w:iCs/>
        </w:rPr>
        <w:t xml:space="preserve">Transmission is a fundamental property that governs epidemiological dynamics </w:t>
      </w:r>
      <w:commentRangeStart w:id="53"/>
      <w:commentRangeStart w:id="54"/>
      <w:r w:rsidRPr="00CC52A1">
        <w:rPr>
          <w:iCs/>
        </w:rPr>
        <w:t xml:space="preserve">and </w:t>
      </w:r>
      <w:r>
        <w:rPr>
          <w:iCs/>
        </w:rPr>
        <w:t>an important</w:t>
      </w:r>
      <w:r w:rsidRPr="00CC52A1">
        <w:rPr>
          <w:iCs/>
        </w:rPr>
        <w:t xml:space="preserve"> step in the life cycle of bacterial pathogens</w:t>
      </w:r>
      <w:commentRangeEnd w:id="53"/>
      <w:r w:rsidRPr="00CC52A1">
        <w:rPr>
          <w:rStyle w:val="CommentReference"/>
          <w:sz w:val="24"/>
          <w:szCs w:val="24"/>
        </w:rPr>
        <w:commentReference w:id="53"/>
      </w:r>
      <w:commentRangeEnd w:id="54"/>
      <w:r w:rsidRPr="00CC52A1">
        <w:rPr>
          <w:rStyle w:val="CommentReference"/>
          <w:sz w:val="24"/>
          <w:szCs w:val="24"/>
        </w:rPr>
        <w:commentReference w:id="54"/>
      </w:r>
      <w:r w:rsidRPr="00CC52A1">
        <w:rPr>
          <w:iCs/>
        </w:rPr>
        <w:t xml:space="preserve"> </w:t>
      </w:r>
      <w:r w:rsidRPr="00CC52A1">
        <w:rPr>
          <w:iCs/>
        </w:rPr>
        <w:fldChar w:fldCharType="begin"/>
      </w:r>
      <w:r w:rsidR="00233C17">
        <w:rPr>
          <w:iCs/>
        </w:rPr>
        <w:instrText xml:space="preserve"> ADDIN ZOTERO_ITEM CSL_CITATION {"citationID":"a1eepoevru9","properties":{"formattedCitation":"{\\i{}(29)}","plainCitation":"(29)","noteIndex":0},"citationItems":[{"id":941,"uris":["http://zotero.org/users/9551388/items/H9QPJTF9"],"itemData":{"id":941,"type":"article-journal","container-title":"Nature","DOI":"10.1038/280361a0","ISSN":"0028-0836, 1476-4687","issue":"5721","journalAbbreviation":"Nature","language":"en","page":"361-367","source":"DOI.org (Crossref)","title":"Population biology of infectious diseases: Part I","title-short":"Population biology of infectious diseases","volume":"280","author":[{"family":"Anderson","given":"Roy M."},{"family":"May","given":"Robert M."}],"issued":{"date-parts":[["1979",8]]}}}],"schema":"https://github.com/citation-style-language/schema/raw/master/csl-citation.json"} </w:instrText>
      </w:r>
      <w:r w:rsidRPr="00CC52A1">
        <w:rPr>
          <w:iCs/>
        </w:rPr>
        <w:fldChar w:fldCharType="separate"/>
      </w:r>
      <w:r w:rsidR="00233C17" w:rsidRPr="00233C17">
        <w:rPr>
          <w:i/>
          <w:iCs/>
          <w:lang w:val="en-GB"/>
        </w:rPr>
        <w:t>(29)</w:t>
      </w:r>
      <w:r w:rsidRPr="00CC52A1">
        <w:rPr>
          <w:iCs/>
        </w:rPr>
        <w:fldChar w:fldCharType="end"/>
      </w:r>
      <w:r w:rsidRPr="00CC52A1">
        <w:rPr>
          <w:iCs/>
        </w:rPr>
        <w:t>. It is also one of the most challenging processes to understand and quantify. Estimating this property could improve understanding of the mechanism</w:t>
      </w:r>
      <w:r>
        <w:rPr>
          <w:iCs/>
        </w:rPr>
        <w:t>s</w:t>
      </w:r>
      <w:r w:rsidRPr="00CC52A1">
        <w:rPr>
          <w:iCs/>
        </w:rPr>
        <w:t xml:space="preserve"> </w:t>
      </w:r>
      <w:r>
        <w:rPr>
          <w:iCs/>
        </w:rPr>
        <w:t>facilitating contagion</w:t>
      </w:r>
      <w:r w:rsidRPr="00CC52A1">
        <w:rPr>
          <w:iCs/>
        </w:rPr>
        <w:t xml:space="preserve"> risk and ultimately support improved control in healthcare systems.</w:t>
      </w:r>
      <w:r>
        <w:rPr>
          <w:color w:val="000000"/>
        </w:rPr>
        <w:t xml:space="preserve"> </w:t>
      </w:r>
      <w:r w:rsidRPr="00CC52A1">
        <w:rPr>
          <w:color w:val="000000"/>
        </w:rPr>
        <w:t xml:space="preserve">Our model </w:t>
      </w:r>
      <w:r>
        <w:rPr>
          <w:color w:val="000000"/>
        </w:rPr>
        <w:t>represents</w:t>
      </w:r>
      <w:r w:rsidRPr="00CC52A1">
        <w:rPr>
          <w:color w:val="000000"/>
        </w:rPr>
        <w:t xml:space="preserve"> both direct and indirect modes of transmission in the same parameter </w:t>
      </w:r>
      <m:oMath>
        <m:r>
          <m:rPr>
            <m:sty m:val="p"/>
          </m:rPr>
          <w:rPr>
            <w:rFonts w:ascii="Cambria Math" w:hAnsi="Cambria Math"/>
            <w:color w:val="000000"/>
          </w:rPr>
          <m:t>β</m:t>
        </m:r>
      </m:oMath>
      <w:r w:rsidRPr="00CC52A1">
        <w:rPr>
          <w:color w:val="000000"/>
        </w:rPr>
        <w:t xml:space="preserve">. </w:t>
      </w:r>
      <w:r>
        <w:rPr>
          <w:color w:val="000000"/>
        </w:rPr>
        <w:t>However by constructing a daily time varying patient contact network we were able to disentangle the roles of time-varying contact and movement patterns from the transsmission rate. Short lengths of stay and heterogeneous admissions/discharges and hospitalizations across the hospital system</w:t>
      </w:r>
      <w:r w:rsidRPr="00CC52A1">
        <w:rPr>
          <w:color w:val="000000"/>
        </w:rPr>
        <w:t xml:space="preserve">, points to transmission possibly dominated by indirect modes of transmission, that do not depend on host-to-host contact, especially environmental or fomite as well as HCW-mediated transmission </w:t>
      </w:r>
      <w:r w:rsidRPr="00CC52A1">
        <w:rPr>
          <w:color w:val="000000"/>
        </w:rPr>
        <w:fldChar w:fldCharType="begin"/>
      </w:r>
      <w:r w:rsidR="00233C17">
        <w:rPr>
          <w:color w:val="000000"/>
        </w:rPr>
        <w:instrText xml:space="preserve"> ADDIN ZOTERO_ITEM CSL_CITATION {"citationID":"amgg15nv6h","properties":{"formattedCitation":"{\\i{}(4, 30\\uc0\\u8211{}35)}","plainCitation":"(4, 30–35)","noteIndex":0},"citationItems":[{"id":1001,"uris":["http://zotero.org/users/9551388/items/52HNSCQV"],"itemData":{"id":1001,"type":"article-journal","abstract":"Hospital surfaces are frequently contaminated with important healthcare-associated pathogens. Contact with the contaminated environment by healthcare personnel is equally as likely as direct contact with a patient to lead to contamination of the healthcare provider’s hands or gloves that may result in patient-topatient transmission of nosocomial pathogens. Admission to a room previously occupied by a patient with MRSA, VRE, Acinetobacter, or C. difficile increases the risk for the subsequent patient admitted to the room to acquire the pathogen. Improved cleaning and disinfection of room surfaces decreases the risk of healthcare-associated infections.","container-title":"Current Opinion in Infectious Diseases","DOI":"10.1097/QCO.0b013e3283630f04","ISSN":"0951-7375","issue":"4","journalAbbreviation":"Current Opinion in Infectious Diseases","language":"en","page":"338-344","source":"DOI.org (Crossref)","title":"The role of the surface environment in healthcare-associated infections:","title-short":"The role of the surface environment in healthcare-associated infections","volume":"26","author":[{"family":"Weber","given":"David J."},{"family":"Anderson","given":"Deverick"},{"family":"Rutala","given":"William A."}],"issued":{"date-parts":[["2013",8]]}}},{"id":1000,"uris":["http://zotero.org/users/9551388/items/C7MGF3W9"],"itemData":{"id":1000,"type":"article-journal","container-title":"Journal of Infection and Public Health","DOI":"10.1016/j.jiph.2015.05.010","ISSN":"18760341","issue":"1","journalAbbreviation":"Journal of Infection and Public Health","language":"en","page":"13-23","source":"DOI.org (Crossref)","title":"The role of the intensive care unit environment and health-care workers in the transmission of bacteria associated with hospital acquired infections","volume":"9","author":[{"family":"Tajeddin","given":"Elahe"},{"family":"Rashidan","given":"Marjan"},{"family":"Razaghi","given":"Maryam"},{"family":"Javadi","given":"Sima S.S."},{"family":"Sherafat","given":"Somayeh J."},{"family":"Alebouyeh","given":"Masoud"},{"family":"Sarbazi","given":"Mohammad R."},{"family":"Mansouri","given":"Nahid"},{"family":"Zali","given":"Mohammad R."}],"issued":{"date-parts":[["2016",1]]}}},{"id":1002,"uris":["http://zotero.org/users/9551388/items/GNQ7QKYY"],"itemData":{"id":1002,"type":"article-journal","abstract":"BACKGROUND: Intraoperative stopcock contamination is a frequent event associated with increased patient mortality. In the current study we examined the relative contributions of anesthesia provider hands, the patient, and the patient environment to stopcock contamination. Our secondary aims were to identify risk factors for stopcock contamination and to examine the prior association of stopcock contamination with 30-day postoperative infection and mortality. Additional microbiological analyses were completed to determine the prevalence of bacterial pathogens within intraoperative bacterial reservoirs. Pulsed-ﬁeld gel electrophoresis was used to assess the contribution of reservoir bacterial pathogens to 30-day postoperative infections.\nMETHODS: In a multicenter study, stopcock transmission events were observed in 274 operating rooms, with the ﬁrst and second cases of the day in each operating room studied in series to identify within- and between-case transmission events. Reservoir bacterial cultures were obtained and compared with stopcock set isolates to determine the origin of stopcock contamination. Between-case transmission was deﬁned by the isolation of 1 or more bacterial isolates from the stopcock set of a subsequent case (case 2) that were identical to reservoir isolates from the preceding case (case 1). Within-case transmission was deﬁned by the isolation of 1 or more bacterial isolates from a stopcock set that were identical to bacterial reservoirs from the same case. Bacterial pathogens within these reservoirs were identiﬁed, and their potential contribution to postoperative infections was evaluated. All patients were followed for 30 days postoperatively for the development of infection and all-cause mortality.\nRESULTS: Stopcock contamination was detected in 23% (126 out of 548) of cases with 14 between-case and 30 within-case transmission events conﬁrmed. All 3 reservoirs contributed to between-case (64% environment, 14% patient, and 21% provider) and within-case (47% environment, 23% patient, and 30% provider) stopcock transmission. The environment was a more likely source of stopcock contamination than provider hands (relative risk [RR] 1.91, conﬁdence interval [CI] 1.09 to 3.35, P ϭ 0.029) or patients (RR 2.56, CI 1.34 to 4.89, P ϭ 0.002). Hospital site (odds ratio [OR] 5.09, CI 2.02 to 12.86, P ϭ 0.001) and case 2 (OR 6.82, CI 4.03 to 11.5, P Ͻ 0.001) were signiﬁcant predictors of stopcock contamination. Stopcock contamination was associated with increased mortality (OR 58.5, CI 2.32 to 1477, P ϭ 0.014). Intraoperative bacterial contamination of patients and provider hands was linked to 30-day postoperative infections.\nCONCLUSIONS: Bacterial contamination of patients, provider hands, and the environment contributes to stopcock transmission events, but the surrounding patient environment is the most likely source. Stopcock contamination is associated with increased patient mortality. Patient and provider bacterial reservoirs contribute to 30-day postoperative infections. Multimodal programs designed to target each of these reservoirs in parallel should be studied intensely as a comprehensive approach to reducing intraoperative bacterial transmission. (Anesth Analg 2012;114:1236 –48)","container-title":"Anesthesia &amp; Analgesia","DOI":"10.1213/ANE.0b013e31824970a2","ISSN":"0003-2999","issue":"6","language":"en","page":"1236-1248","source":"DOI.org (Crossref)","title":"Multiple Reservoirs Contribute to Intraoperative Bacterial Transmission","volume":"114","author":[{"family":"Loftus","given":"Randy W."},{"family":"Brown","given":"Jeremiah R."},{"family":"Koff","given":"Matthew D."},{"family":"Reddy","given":"Sundara"},{"family":"Heard","given":"Stephen O."},{"family":"Patel","given":"Hetal M."},{"family":"Fernandez","given":"Patrick G."},{"family":"Beach","given":"Michael L."},{"family":"Corwin","given":"Howard L."},{"family":"Jensen","given":"Jens T."},{"family":"Kispert","given":"David"},{"family":"Huysman","given":"Bridget"},{"family":"Dodds","given":"Thomas M."},{"family":"Ruoff","given":"Kathryn L."},{"family":"Yeager","given":"Mark P."}],"issued":{"date-parts":[["2012",6]]}}},{"id":999,"uris":["http://zotero.org/users/9551388/items/DT6MFC42"],"itemData":{"id":999,"type":"article-journal","abstract":"Nosocomial infections (NIs) are known worldwide and remain a major problem despite scientific and technical advances in the field of health. The severity of the infection depends on the characteristics of the microorganisms involved and the high frequency of resistant pathogens in the hospital environment. The aim of this study is to determine the distribution of pathogenic bacteria (and their resistance to antibiotics) that spread on hospital surfaces, more specifically, on those of various departments in the Provincial Hospital Center (PHC) of Mohammedia, Morocco. A cross-sectional study was conducted from March 2017 to April 2018. Samples were collected by swabbing the hospital surfaces, and the isolated bacteria were checked for their susceptibility to antibiotics by the Kirby–Bauer disk diffusion method following the standards of the Clinical and Laboratory Standards Institute (CLSI). Among 200 swab samples, 176 (88%) showed bacterial growth. Gram-negative isolates were predominant at 51.5% (101/196), while the Gram-positives were at 48.5% (95/196). The main isolates are\n              Enterobacteria\n              weighted at 31.6% (62/196),\n              Staphylococcus aureus\n              reaching 24% (47/196),\n              Pseudomonas aeruginosa\n              at 9.2% (18/196), and\n              Acinetobacter\n              spp. with 3.3% (6/196). Moreover, the antimicrobial susceptibility profile of the isolates showed that about 31.7% (32/101) of the Gram-negative isolates were found to be MDR. This resistance is also high among isolates of\n              S\n              .\n              aureus\n              of which 44.7% (20/47) were methicillin-resistant\n              Staphylococcus aureus\n              (MRSA). Contamination of hospital surfaces by MDR bacteria is a real danger to public health. The concept of environmental bacterial reservoir is a reality that requires strict compliance with current guidelines and recommendations for hand hygiene, cleaning, and disinfection of surfaces in hospitals.","container-title":"International Journal of Microbiology","DOI":"10.1155/2019/3236526","ISSN":"1687-918X, 1687-9198","journalAbbreviation":"International Journal of Microbiology","language":"en","page":"1-7","source":"DOI.org (Crossref)","title":"Contamination of the Surfaces of a Health Care Environment by Multidrug-Resistant (MDR) Bacteria","volume":"2019","author":[{"family":"Chaoui","given":"Laila"},{"family":"Mhand","given":"RajaaAit"},{"family":"Mellouki","given":"Fouad"},{"family":"Rhallabi","given":"Naima"}],"issued":{"date-parts":[["2019",11,29]]}}},{"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schema":"https://github.com/citation-style-language/schema/raw/master/csl-citation.json"} </w:instrText>
      </w:r>
      <w:r w:rsidRPr="00CC52A1">
        <w:rPr>
          <w:color w:val="000000"/>
        </w:rPr>
        <w:fldChar w:fldCharType="separate"/>
      </w:r>
      <w:r w:rsidR="00233C17" w:rsidRPr="00233C17">
        <w:rPr>
          <w:i/>
          <w:iCs/>
          <w:color w:val="000000"/>
          <w:lang w:val="en-GB"/>
        </w:rPr>
        <w:t>(4, 30–35)</w:t>
      </w:r>
      <w:r w:rsidRPr="00CC52A1">
        <w:rPr>
          <w:color w:val="000000"/>
        </w:rPr>
        <w:fldChar w:fldCharType="end"/>
      </w:r>
      <w:r w:rsidRPr="00CC52A1">
        <w:rPr>
          <w:color w:val="000000"/>
        </w:rPr>
        <w:t xml:space="preserve">. In fact, the Center for Disease Control and Prevention (CDC) healthcare infection control webpage </w:t>
      </w:r>
      <w:r w:rsidRPr="00CC52A1">
        <w:rPr>
          <w:color w:val="000000"/>
        </w:rPr>
        <w:fldChar w:fldCharType="begin"/>
      </w:r>
      <w:r w:rsidR="00233C17">
        <w:rPr>
          <w:color w:val="000000"/>
        </w:rPr>
        <w:instrText xml:space="preserve"> ADDIN ZOTERO_ITEM CSL_CITATION {"citationID":"an84kklceq","properties":{"formattedCitation":"{\\i{}(36, 37)}","plainCitation":"(36, 37)","noteIndex":0},"citationItems":[{"id":990,"uris":["http://zotero.org/users/9551388/items/CLQ26GN5"],"itemData":{"id":990,"type":"webpage","title":"Learn About Infection Control in Health Care","URL":"https://www.cdc.gov/infectioncontrol/projectfirstline/healthcare.html","author":[{"literal":"Center for Disease Control and Prevention"}]}},{"id":991,"uris":["http://zotero.org/users/9551388/items/KCN3R3KY"],"itemData":{"id":991,"type":"webpage","title":"Learn Where Germs Live in Health Care","URL":"https://www.cdc.gov/infectioncontrol/projectfirstline/healthcare/where-germs-live.html","author":[{"literal":"Center for Disease Control and Prevention"}]}}],"schema":"https://github.com/citation-style-language/schema/raw/master/csl-citation.json"} </w:instrText>
      </w:r>
      <w:r w:rsidRPr="00CC52A1">
        <w:rPr>
          <w:color w:val="000000"/>
        </w:rPr>
        <w:fldChar w:fldCharType="separate"/>
      </w:r>
      <w:r w:rsidR="00233C17" w:rsidRPr="00233C17">
        <w:rPr>
          <w:i/>
          <w:iCs/>
          <w:color w:val="000000"/>
          <w:lang w:val="en-GB"/>
        </w:rPr>
        <w:t>(36, 37)</w:t>
      </w:r>
      <w:r w:rsidRPr="00CC52A1">
        <w:rPr>
          <w:color w:val="000000"/>
        </w:rPr>
        <w:fldChar w:fldCharType="end"/>
      </w:r>
      <w:r w:rsidRPr="00CC52A1">
        <w:rPr>
          <w:color w:val="000000"/>
        </w:rPr>
        <w:t xml:space="preserve"> highlights the environment, surfaces and devices, as a common reservoir of germs in healthcare places. </w:t>
      </w:r>
      <w:r>
        <w:rPr>
          <w:color w:val="000000"/>
        </w:rPr>
        <w:t xml:space="preserve">Explicit inclusion of such reservoirs in future models will help to understand and disentangle the contribution of environmental transmission to the risk of exposure and subsequent consequences to infection and resistance emergence.  </w:t>
      </w:r>
    </w:p>
    <w:p w14:paraId="59A64F6C" w14:textId="77777777" w:rsidR="00723B65" w:rsidRPr="00CC52A1" w:rsidRDefault="00723B65" w:rsidP="00723B65">
      <w:pPr>
        <w:jc w:val="both"/>
        <w:rPr>
          <w:color w:val="000000"/>
        </w:rPr>
      </w:pPr>
    </w:p>
    <w:p w14:paraId="5C41D612" w14:textId="77777777" w:rsidR="00723B65" w:rsidRDefault="00723B65" w:rsidP="00723B65">
      <w:pPr>
        <w:jc w:val="both"/>
        <w:rPr>
          <w:b/>
          <w:bCs/>
          <w:iCs/>
          <w:color w:val="000000" w:themeColor="text1"/>
        </w:rPr>
      </w:pPr>
      <w:r w:rsidRPr="00A30778">
        <w:rPr>
          <w:rFonts w:eastAsia="Arial"/>
          <w:i/>
          <w:iCs/>
          <w:color w:val="434343"/>
        </w:rPr>
        <w:t xml:space="preserve">Understanding effective sensitivity. </w:t>
      </w:r>
    </w:p>
    <w:p w14:paraId="64BE69B2" w14:textId="77777777" w:rsidR="00723B65" w:rsidRDefault="00723B65" w:rsidP="00723B65">
      <w:pPr>
        <w:jc w:val="both"/>
        <w:rPr>
          <w:iCs/>
          <w:color w:val="000000"/>
        </w:rPr>
      </w:pPr>
      <w:r w:rsidRPr="00CC52A1">
        <w:rPr>
          <w:iCs/>
        </w:rPr>
        <w:t xml:space="preserve">Nosocomial infection data </w:t>
      </w:r>
      <w:r>
        <w:rPr>
          <w:iCs/>
        </w:rPr>
        <w:t xml:space="preserve">are typically </w:t>
      </w:r>
      <w:r w:rsidRPr="00CC52A1">
        <w:rPr>
          <w:iCs/>
        </w:rPr>
        <w:t>used to approximate and infer transmission; however</w:t>
      </w:r>
      <w:r>
        <w:rPr>
          <w:iCs/>
        </w:rPr>
        <w:t>,</w:t>
      </w:r>
      <w:r w:rsidRPr="00CC52A1">
        <w:rPr>
          <w:iCs/>
        </w:rPr>
        <w:t xml:space="preserve"> </w:t>
      </w:r>
      <w:r>
        <w:rPr>
          <w:iCs/>
        </w:rPr>
        <w:t>collection of these observations</w:t>
      </w:r>
      <w:r w:rsidRPr="00CC52A1">
        <w:rPr>
          <w:iCs/>
        </w:rPr>
        <w:t xml:space="preserve"> </w:t>
      </w:r>
      <w:r>
        <w:rPr>
          <w:iCs/>
        </w:rPr>
        <w:t>is rarely systematized</w:t>
      </w:r>
      <w:r w:rsidRPr="00CC52A1">
        <w:rPr>
          <w:iCs/>
        </w:rPr>
        <w:t xml:space="preserve">. Surveillance of micro-organism </w:t>
      </w:r>
      <w:r>
        <w:rPr>
          <w:iCs/>
        </w:rPr>
        <w:t>infection and colonization</w:t>
      </w:r>
      <w:r w:rsidRPr="00CC52A1">
        <w:rPr>
          <w:iCs/>
        </w:rPr>
        <w:t xml:space="preserve"> in clinics is </w:t>
      </w:r>
      <w:r>
        <w:rPr>
          <w:iCs/>
        </w:rPr>
        <w:t>usually the</w:t>
      </w:r>
      <w:r w:rsidRPr="00CC52A1">
        <w:rPr>
          <w:iCs/>
        </w:rPr>
        <w:t xml:space="preserve"> product of patient</w:t>
      </w:r>
      <w:r>
        <w:rPr>
          <w:iCs/>
        </w:rPr>
        <w:t xml:space="preserve"> </w:t>
      </w:r>
      <w:r w:rsidRPr="00CC52A1">
        <w:rPr>
          <w:iCs/>
          <w:color w:val="000000" w:themeColor="text1"/>
        </w:rPr>
        <w:t>screen</w:t>
      </w:r>
      <w:r>
        <w:rPr>
          <w:iCs/>
          <w:color w:val="000000" w:themeColor="text1"/>
        </w:rPr>
        <w:t>ings carried out</w:t>
      </w:r>
      <w:r w:rsidRPr="00CC52A1">
        <w:rPr>
          <w:iCs/>
          <w:color w:val="000000" w:themeColor="text1"/>
        </w:rPr>
        <w:t xml:space="preserve"> </w:t>
      </w:r>
      <w:r w:rsidRPr="00CC52A1">
        <w:rPr>
          <w:iCs/>
        </w:rPr>
        <w:t xml:space="preserve">at the discretion of clinicians and diagnostic of patients </w:t>
      </w:r>
      <w:r>
        <w:rPr>
          <w:iCs/>
        </w:rPr>
        <w:t xml:space="preserve">with infection </w:t>
      </w:r>
      <w:r w:rsidRPr="00CC52A1">
        <w:rPr>
          <w:iCs/>
        </w:rPr>
        <w:t>who present</w:t>
      </w:r>
      <w:r>
        <w:rPr>
          <w:iCs/>
        </w:rPr>
        <w:t xml:space="preserve"> </w:t>
      </w:r>
      <w:r w:rsidRPr="00CC52A1">
        <w:rPr>
          <w:iCs/>
        </w:rPr>
        <w:t xml:space="preserve">symptoms. </w:t>
      </w:r>
      <w:r>
        <w:rPr>
          <w:iCs/>
        </w:rPr>
        <w:t xml:space="preserve">Additionally, a clinical culture involves swabbing a patient at a specific body site, which compounded by bacterial differential niches across the body makes detection of carriage with a single clinical culture uncertain. </w:t>
      </w:r>
      <w:r>
        <w:rPr>
          <w:color w:val="000000"/>
        </w:rPr>
        <w:t>To overcome this our</w:t>
      </w:r>
      <w:r w:rsidRPr="00CC52A1">
        <w:rPr>
          <w:color w:val="000000"/>
        </w:rPr>
        <w:t xml:space="preserve"> observational model was designed to quantify in one parameter</w:t>
      </w:r>
      <w:r>
        <w:rPr>
          <w:color w:val="000000"/>
        </w:rPr>
        <w:t>,</w:t>
      </w:r>
      <w:r w:rsidRPr="00CC52A1">
        <w:rPr>
          <w:color w:val="000000"/>
        </w:rPr>
        <w:t xml:space="preserve"> </w:t>
      </w:r>
      <m:oMath>
        <m:r>
          <w:rPr>
            <w:rFonts w:ascii="Cambria Math" w:hAnsi="Cambria Math"/>
            <w:color w:val="000000"/>
          </w:rPr>
          <m:t>ρ</m:t>
        </m:r>
      </m:oMath>
      <w:r>
        <w:rPr>
          <w:color w:val="000000"/>
        </w:rPr>
        <w:t xml:space="preserve">, </w:t>
      </w:r>
      <w:r w:rsidRPr="00CC52A1">
        <w:rPr>
          <w:color w:val="000000"/>
        </w:rPr>
        <w:t xml:space="preserve">individual-level probabilities of testing, </w:t>
      </w:r>
      <w:r>
        <w:rPr>
          <w:color w:val="000000"/>
        </w:rPr>
        <w:t>absorbing</w:t>
      </w:r>
      <w:r w:rsidRPr="00CC52A1">
        <w:rPr>
          <w:color w:val="000000"/>
        </w:rPr>
        <w:t xml:space="preserve"> imperfect sensitivity of the clinical cultures, imperfect observation across body sites</w:t>
      </w:r>
      <w:r>
        <w:rPr>
          <w:color w:val="000000"/>
        </w:rPr>
        <w:t xml:space="preserve"> and </w:t>
      </w:r>
      <w:r w:rsidRPr="00CC52A1">
        <w:rPr>
          <w:color w:val="000000"/>
        </w:rPr>
        <w:t xml:space="preserve">probabilities of testing depending on the patient </w:t>
      </w:r>
      <w:r>
        <w:rPr>
          <w:color w:val="000000"/>
        </w:rPr>
        <w:t>state</w:t>
      </w:r>
      <w:r w:rsidRPr="00CC52A1">
        <w:rPr>
          <w:color w:val="000000"/>
        </w:rPr>
        <w:t xml:space="preserve">. All these factors contribute to the uncertainty in detecting carriage. </w:t>
      </w:r>
      <w:r w:rsidRPr="00CC52A1">
        <w:rPr>
          <w:iCs/>
          <w:color w:val="000000"/>
        </w:rPr>
        <w:t xml:space="preserve">Our mean estimates of </w:t>
      </w:r>
      <m:oMath>
        <m:r>
          <w:rPr>
            <w:rFonts w:ascii="Cambria Math" w:hAnsi="Cambria Math"/>
            <w:color w:val="000000"/>
          </w:rPr>
          <m:t>ρ,</m:t>
        </m:r>
      </m:oMath>
      <w:r w:rsidRPr="00CC52A1">
        <w:rPr>
          <w:iCs/>
          <w:color w:val="000000"/>
        </w:rPr>
        <w:t xml:space="preserve"> except for </w:t>
      </w:r>
      <w:r w:rsidRPr="00CC52A1">
        <w:rPr>
          <w:i/>
          <w:color w:val="000000"/>
        </w:rPr>
        <w:t>E. coli</w:t>
      </w:r>
      <w:r>
        <w:rPr>
          <w:iCs/>
          <w:color w:val="000000"/>
        </w:rPr>
        <w:t xml:space="preserve">, </w:t>
      </w:r>
      <w:r w:rsidRPr="00CC52A1">
        <w:rPr>
          <w:iCs/>
          <w:color w:val="000000"/>
        </w:rPr>
        <w:t>were 'low' ranging from 0.5% to 2.5%</w:t>
      </w:r>
      <w:r>
        <w:rPr>
          <w:iCs/>
          <w:color w:val="000000"/>
        </w:rPr>
        <w:t>. We coupled a transmission model with a surveillance quantitative framework to theoretically investigate possible values of the effective sensitivity.</w:t>
      </w:r>
      <w:r>
        <w:rPr>
          <w:color w:val="000000"/>
        </w:rPr>
        <w:t xml:space="preserve"> </w:t>
      </w:r>
      <w:r w:rsidRPr="00CC52A1">
        <w:rPr>
          <w:color w:val="000000"/>
        </w:rPr>
        <w:t xml:space="preserve">In the </w:t>
      </w:r>
      <w:r w:rsidRPr="0005499D">
        <w:rPr>
          <w:color w:val="7030A0"/>
        </w:rPr>
        <w:t>S</w:t>
      </w:r>
      <w:r>
        <w:rPr>
          <w:color w:val="7030A0"/>
        </w:rPr>
        <w:t>M</w:t>
      </w:r>
      <w:r w:rsidRPr="0005499D">
        <w:rPr>
          <w:color w:val="7030A0"/>
        </w:rPr>
        <w:t xml:space="preserve"> section </w:t>
      </w:r>
      <w:r w:rsidRPr="0005499D">
        <w:rPr>
          <w:i/>
          <w:iCs/>
          <w:color w:val="7030A0"/>
        </w:rPr>
        <w:t xml:space="preserve">Understanding the effective sensitivity </w:t>
      </w:r>
      <m:oMath>
        <m:r>
          <w:rPr>
            <w:rFonts w:ascii="Cambria Math" w:hAnsi="Cambria Math"/>
            <w:color w:val="7030A0"/>
          </w:rPr>
          <m:t>ρ</m:t>
        </m:r>
      </m:oMath>
      <w:r w:rsidRPr="00CC52A1">
        <w:rPr>
          <w:iCs/>
          <w:color w:val="000000"/>
        </w:rPr>
        <w:t xml:space="preserve">, we show that </w:t>
      </w:r>
      <m:oMath>
        <m:r>
          <w:rPr>
            <w:rFonts w:ascii="Cambria Math" w:hAnsi="Cambria Math"/>
            <w:color w:val="000000"/>
          </w:rPr>
          <m:t>ρ</m:t>
        </m:r>
      </m:oMath>
      <w:r w:rsidRPr="00CC52A1">
        <w:rPr>
          <w:iCs/>
          <w:color w:val="000000"/>
        </w:rPr>
        <w:t xml:space="preserve"> </w:t>
      </w:r>
      <w:r>
        <w:rPr>
          <w:iCs/>
          <w:color w:val="000000"/>
        </w:rPr>
        <w:t>results from the</w:t>
      </w:r>
      <w:r w:rsidRPr="00CC52A1">
        <w:rPr>
          <w:iCs/>
          <w:color w:val="000000"/>
        </w:rPr>
        <w:t xml:space="preserve"> interaction of 4 main mechanisms</w:t>
      </w:r>
      <w:r>
        <w:rPr>
          <w:iCs/>
          <w:color w:val="000000"/>
        </w:rPr>
        <w:t>:</w:t>
      </w:r>
      <w:r w:rsidRPr="00CC52A1">
        <w:rPr>
          <w:iCs/>
          <w:color w:val="000000"/>
        </w:rPr>
        <w:t xml:space="preserve"> </w:t>
      </w:r>
      <w:r w:rsidRPr="00CC52A1">
        <w:rPr>
          <w:b/>
          <w:bCs/>
          <w:iCs/>
          <w:color w:val="000000"/>
        </w:rPr>
        <w:t>i)</w:t>
      </w:r>
      <w:r w:rsidRPr="00CC52A1">
        <w:rPr>
          <w:iCs/>
          <w:color w:val="000000"/>
        </w:rPr>
        <w:t xml:space="preserve"> the biology of the infection, </w:t>
      </w:r>
      <w:r w:rsidRPr="00CC52A1">
        <w:rPr>
          <w:b/>
          <w:bCs/>
          <w:iCs/>
          <w:color w:val="000000"/>
        </w:rPr>
        <w:t>ii)</w:t>
      </w:r>
      <w:r w:rsidRPr="00CC52A1">
        <w:rPr>
          <w:iCs/>
          <w:color w:val="000000"/>
        </w:rPr>
        <w:t xml:space="preserve"> properties of the clinical culture, that also </w:t>
      </w:r>
      <w:r>
        <w:rPr>
          <w:iCs/>
          <w:color w:val="000000"/>
        </w:rPr>
        <w:t>produce</w:t>
      </w:r>
      <w:r w:rsidRPr="00CC52A1">
        <w:rPr>
          <w:iCs/>
          <w:color w:val="000000"/>
        </w:rPr>
        <w:t xml:space="preserve"> heterogeneities across body sites, </w:t>
      </w:r>
      <w:r w:rsidRPr="00CC52A1">
        <w:rPr>
          <w:b/>
          <w:bCs/>
          <w:iCs/>
          <w:color w:val="000000"/>
        </w:rPr>
        <w:t>iii)</w:t>
      </w:r>
      <w:r w:rsidRPr="00CC52A1">
        <w:rPr>
          <w:iCs/>
          <w:color w:val="000000"/>
        </w:rPr>
        <w:t xml:space="preserve"> </w:t>
      </w:r>
      <w:commentRangeStart w:id="55"/>
      <w:commentRangeStart w:id="56"/>
      <w:r>
        <w:rPr>
          <w:iCs/>
          <w:color w:val="000000"/>
        </w:rPr>
        <w:t>discharge rates</w:t>
      </w:r>
      <w:r w:rsidRPr="00CC52A1">
        <w:rPr>
          <w:iCs/>
          <w:color w:val="000000"/>
        </w:rPr>
        <w:t xml:space="preserve"> </w:t>
      </w:r>
      <w:commentRangeEnd w:id="55"/>
      <w:r w:rsidRPr="00CC52A1">
        <w:rPr>
          <w:rStyle w:val="CommentReference"/>
          <w:sz w:val="24"/>
          <w:szCs w:val="24"/>
        </w:rPr>
        <w:commentReference w:id="55"/>
      </w:r>
      <w:commentRangeEnd w:id="56"/>
      <w:r w:rsidRPr="00CC52A1">
        <w:rPr>
          <w:rStyle w:val="CommentReference"/>
          <w:sz w:val="24"/>
          <w:szCs w:val="24"/>
        </w:rPr>
        <w:commentReference w:id="56"/>
      </w:r>
      <w:r w:rsidRPr="00CC52A1">
        <w:rPr>
          <w:iCs/>
          <w:color w:val="000000"/>
        </w:rPr>
        <w:t xml:space="preserve">and </w:t>
      </w:r>
      <w:r w:rsidRPr="00CC52A1">
        <w:rPr>
          <w:b/>
          <w:bCs/>
          <w:iCs/>
          <w:color w:val="000000"/>
        </w:rPr>
        <w:t xml:space="preserve">iv) </w:t>
      </w:r>
      <w:r w:rsidRPr="00CC52A1">
        <w:rPr>
          <w:iCs/>
          <w:color w:val="000000"/>
        </w:rPr>
        <w:t>hospital surveillance settings.</w:t>
      </w:r>
      <w:r>
        <w:rPr>
          <w:iCs/>
          <w:color w:val="000000"/>
        </w:rPr>
        <w:t xml:space="preserve"> </w:t>
      </w:r>
      <w:r w:rsidRPr="00CC52A1">
        <w:rPr>
          <w:iCs/>
          <w:color w:val="000000"/>
        </w:rPr>
        <w:t xml:space="preserve">We show that there is a range of non-linear parameter combinations of the factors described above that could result in the estimated values of </w:t>
      </w:r>
      <m:oMath>
        <m:r>
          <w:rPr>
            <w:rFonts w:ascii="Cambria Math" w:hAnsi="Cambria Math"/>
            <w:color w:val="000000"/>
          </w:rPr>
          <m:t>ρ</m:t>
        </m:r>
      </m:oMath>
      <w:r w:rsidRPr="00CC52A1">
        <w:rPr>
          <w:iCs/>
          <w:color w:val="000000"/>
        </w:rPr>
        <w:t xml:space="preserve"> (see </w:t>
      </w:r>
      <w:r w:rsidRPr="00CC52A1">
        <w:rPr>
          <w:iCs/>
          <w:color w:val="00B0F0"/>
        </w:rPr>
        <w:t>S</w:t>
      </w:r>
      <w:r>
        <w:rPr>
          <w:iCs/>
          <w:color w:val="00B0F0"/>
        </w:rPr>
        <w:t xml:space="preserve">M </w:t>
      </w:r>
      <w:r w:rsidRPr="00CC52A1">
        <w:rPr>
          <w:iCs/>
          <w:color w:val="00B0F0"/>
        </w:rPr>
        <w:t>Figure S12</w:t>
      </w:r>
      <w:r>
        <w:rPr>
          <w:iCs/>
          <w:color w:val="00B0F0"/>
        </w:rPr>
        <w:t xml:space="preserve"> </w:t>
      </w:r>
      <w:r w:rsidRPr="005A3D9D">
        <w:rPr>
          <w:iCs/>
          <w:color w:val="000000" w:themeColor="text1"/>
        </w:rPr>
        <w:t xml:space="preserve">and </w:t>
      </w:r>
      <w:r w:rsidRPr="005A3D9D">
        <w:rPr>
          <w:iCs/>
          <w:color w:val="7030A0"/>
        </w:rPr>
        <w:t xml:space="preserve">SM section </w:t>
      </w:r>
      <w:r w:rsidRPr="005A3D9D">
        <w:rPr>
          <w:i/>
          <w:color w:val="7030A0"/>
        </w:rPr>
        <w:t xml:space="preserve">Understanding the effective sensitivity </w:t>
      </w:r>
      <m:oMath>
        <m:r>
          <m:rPr>
            <m:sty m:val="p"/>
          </m:rPr>
          <w:rPr>
            <w:rFonts w:ascii="Cambria Math" w:hAnsi="Cambria Math"/>
            <w:color w:val="7030A0"/>
          </w:rPr>
          <m:t>ρ</m:t>
        </m:r>
      </m:oMath>
      <w:r w:rsidRPr="00CC52A1">
        <w:rPr>
          <w:iCs/>
          <w:color w:val="000000"/>
        </w:rPr>
        <w:t>)</w:t>
      </w:r>
      <w:r>
        <w:rPr>
          <w:iCs/>
          <w:color w:val="000000"/>
        </w:rPr>
        <w:t xml:space="preserve">. </w:t>
      </w:r>
      <w:commentRangeStart w:id="57"/>
      <w:commentRangeStart w:id="58"/>
      <w:r>
        <w:rPr>
          <w:iCs/>
          <w:color w:val="000000"/>
        </w:rPr>
        <w:t xml:space="preserve">Futher understanding these factors as well as </w:t>
      </w:r>
      <w:r w:rsidRPr="00CC52A1">
        <w:rPr>
          <w:iCs/>
          <w:color w:val="000000"/>
        </w:rPr>
        <w:t>data availability about surveillance</w:t>
      </w:r>
      <w:r>
        <w:rPr>
          <w:iCs/>
          <w:color w:val="000000"/>
        </w:rPr>
        <w:t xml:space="preserve"> settings in clinics will help to contextualize the estimated values. Ultimately explicit modeling-inference systems that embed the mechanism listed will allow to have a </w:t>
      </w:r>
      <w:r>
        <w:rPr>
          <w:iCs/>
          <w:color w:val="000000"/>
        </w:rPr>
        <w:lastRenderedPageBreak/>
        <w:t>quantitative framework to design surveillance strategies and understand trade-offs between screening and diagnostic.</w:t>
      </w:r>
      <w:commentRangeEnd w:id="57"/>
      <w:r>
        <w:rPr>
          <w:rStyle w:val="CommentReference"/>
        </w:rPr>
        <w:commentReference w:id="57"/>
      </w:r>
      <w:commentRangeEnd w:id="58"/>
      <w:r>
        <w:rPr>
          <w:rStyle w:val="CommentReference"/>
        </w:rPr>
        <w:commentReference w:id="58"/>
      </w:r>
    </w:p>
    <w:p w14:paraId="130F85A6" w14:textId="77777777" w:rsidR="0022603F" w:rsidRDefault="0022603F" w:rsidP="00E67C6E">
      <w:pPr>
        <w:jc w:val="both"/>
      </w:pPr>
    </w:p>
    <w:p w14:paraId="6E1D1148" w14:textId="77777777" w:rsidR="00334A18" w:rsidRDefault="00334A18" w:rsidP="00334A18">
      <w:pPr>
        <w:jc w:val="both"/>
        <w:rPr>
          <w:rFonts w:eastAsia="Arial"/>
          <w:i/>
          <w:iCs/>
          <w:color w:val="434343"/>
        </w:rPr>
      </w:pPr>
      <w:r w:rsidRPr="00696A79">
        <w:rPr>
          <w:rFonts w:eastAsia="Arial"/>
          <w:i/>
          <w:iCs/>
          <w:color w:val="434343"/>
        </w:rPr>
        <w:t>Relating to prior findings</w:t>
      </w:r>
      <w:r>
        <w:rPr>
          <w:rFonts w:eastAsia="Arial"/>
          <w:i/>
          <w:iCs/>
          <w:color w:val="434343"/>
        </w:rPr>
        <w:t>:</w:t>
      </w:r>
      <w:r w:rsidRPr="00696A79">
        <w:rPr>
          <w:rFonts w:eastAsia="Arial"/>
          <w:i/>
          <w:iCs/>
          <w:color w:val="434343"/>
        </w:rPr>
        <w:t xml:space="preserve"> why </w:t>
      </w:r>
      <w:r>
        <w:rPr>
          <w:rFonts w:eastAsia="Arial"/>
          <w:i/>
          <w:iCs/>
          <w:color w:val="434343"/>
        </w:rPr>
        <w:t xml:space="preserve">parameter </w:t>
      </w:r>
      <w:r w:rsidRPr="00696A79">
        <w:rPr>
          <w:rFonts w:eastAsia="Arial"/>
          <w:i/>
          <w:iCs/>
          <w:color w:val="434343"/>
        </w:rPr>
        <w:t>estimates differ</w:t>
      </w:r>
      <w:r>
        <w:rPr>
          <w:rFonts w:eastAsia="Arial"/>
          <w:i/>
          <w:iCs/>
          <w:color w:val="434343"/>
        </w:rPr>
        <w:t xml:space="preserve"> substantially</w:t>
      </w:r>
      <w:r w:rsidRPr="00696A79">
        <w:rPr>
          <w:rFonts w:eastAsia="Arial"/>
          <w:i/>
          <w:iCs/>
          <w:color w:val="434343"/>
        </w:rPr>
        <w:t xml:space="preserve"> for E. coli and </w:t>
      </w:r>
      <w:r>
        <w:rPr>
          <w:rFonts w:eastAsia="Arial"/>
          <w:i/>
          <w:iCs/>
          <w:color w:val="434343"/>
        </w:rPr>
        <w:t xml:space="preserve">S. aureus </w:t>
      </w:r>
      <w:r>
        <w:rPr>
          <w:rFonts w:eastAsia="Arial"/>
          <w:color w:val="434343"/>
        </w:rPr>
        <w:t>phenotypes</w:t>
      </w:r>
      <w:r w:rsidRPr="00696A79">
        <w:rPr>
          <w:rFonts w:eastAsia="Arial"/>
          <w:i/>
          <w:iCs/>
          <w:color w:val="434343"/>
        </w:rPr>
        <w:t xml:space="preserve">. </w:t>
      </w:r>
    </w:p>
    <w:p w14:paraId="6C2CFAA7" w14:textId="62786B1E" w:rsidR="00334A18" w:rsidRDefault="00334A18" w:rsidP="00334A18">
      <w:pPr>
        <w:jc w:val="both"/>
      </w:pPr>
      <w:commentRangeStart w:id="59"/>
      <w:r w:rsidRPr="00CC52A1">
        <w:t xml:space="preserve">We found that while </w:t>
      </w:r>
      <w:r w:rsidRPr="00CC52A1">
        <w:rPr>
          <w:i/>
          <w:iCs/>
        </w:rPr>
        <w:t>E. coli</w:t>
      </w:r>
      <w:r w:rsidRPr="00CC52A1">
        <w:t xml:space="preserve"> </w:t>
      </w:r>
      <w:r>
        <w:t>ha</w:t>
      </w:r>
      <w:r w:rsidR="00ED720B">
        <w:t>s</w:t>
      </w:r>
      <w:r w:rsidRPr="00CC52A1">
        <w:t xml:space="preserve"> the highest likelihood of detection, it has the lowest nosocomial transmission rate, which is almost negligible, suggesting that most nosocomial infections can be associated with infections with host commensal strains that are not transmitted, as was reported empirically</w:t>
      </w:r>
      <w:commentRangeStart w:id="60"/>
      <w:commentRangeEnd w:id="60"/>
      <w:r w:rsidRPr="00CC52A1">
        <w:rPr>
          <w:rStyle w:val="CommentReference"/>
          <w:sz w:val="24"/>
          <w:szCs w:val="24"/>
        </w:rPr>
        <w:commentReference w:id="60"/>
      </w:r>
      <w:r w:rsidRPr="00CC52A1">
        <w:t xml:space="preserve"> </w:t>
      </w:r>
      <w:commentRangeEnd w:id="59"/>
      <w:r>
        <w:rPr>
          <w:rStyle w:val="CommentReference"/>
        </w:rPr>
        <w:commentReference w:id="59"/>
      </w:r>
      <w:r w:rsidRPr="00CC52A1">
        <w:fldChar w:fldCharType="begin"/>
      </w:r>
      <w:r w:rsidR="00233C17">
        <w:instrText xml:space="preserve"> ADDIN ZOTERO_ITEM CSL_CITATION {"citationID":"2dmm48S4","properties":{"formattedCitation":"{\\i{}(38)}","plainCitation":"(38)","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sidRPr="00CC52A1">
        <w:fldChar w:fldCharType="separate"/>
      </w:r>
      <w:r w:rsidR="00233C17" w:rsidRPr="00233C17">
        <w:rPr>
          <w:i/>
          <w:iCs/>
          <w:lang w:val="en-GB"/>
        </w:rPr>
        <w:t>(38)</w:t>
      </w:r>
      <w:r w:rsidRPr="00CC52A1">
        <w:fldChar w:fldCharType="end"/>
      </w:r>
      <w:r w:rsidRPr="00CC52A1">
        <w:t xml:space="preserve">. </w:t>
      </w:r>
      <w:r>
        <w:t xml:space="preserve">It also suggest that other indirect modes of transmission as environmentally mediated and healthcare worker mediated are negliglible, we did not find any prior study reporting health care environmental reservoirs or HCW transmission for </w:t>
      </w:r>
      <w:r>
        <w:rPr>
          <w:i/>
          <w:iCs/>
        </w:rPr>
        <w:t>E. coli</w:t>
      </w:r>
      <w:r>
        <w:t xml:space="preserve">. </w:t>
      </w:r>
      <w:r w:rsidRPr="00CC52A1">
        <w:t xml:space="preserve">We found nosocomial transmission of </w:t>
      </w:r>
      <w:r w:rsidRPr="00CC52A1">
        <w:rPr>
          <w:i/>
          <w:iCs/>
        </w:rPr>
        <w:t>S. aureus</w:t>
      </w:r>
      <w:r w:rsidRPr="00CC52A1">
        <w:t xml:space="preserve"> phenotypes were different, suggesting a difference in the fitness of the two strains. We found MSSA</w:t>
      </w:r>
      <w:r w:rsidRPr="00CC52A1">
        <w:rPr>
          <w:i/>
          <w:iCs/>
        </w:rPr>
        <w:t xml:space="preserve"> </w:t>
      </w:r>
      <w:r w:rsidRPr="00CC52A1">
        <w:t xml:space="preserve">has a lower nosocomial transmission rate than MRSA. The enormous known diversity of </w:t>
      </w:r>
      <w:r w:rsidRPr="00CC52A1">
        <w:rPr>
          <w:i/>
          <w:iCs/>
        </w:rPr>
        <w:t xml:space="preserve">S. aureus </w:t>
      </w:r>
      <w:r w:rsidRPr="00CC52A1">
        <w:t xml:space="preserve">hampers our understanding and discussion of the possible source of the difference. From differences in fitness and dynamical interactions of CA-MRSA and HA-MRSA </w:t>
      </w:r>
      <w:r w:rsidRPr="00CC52A1">
        <w:fldChar w:fldCharType="begin"/>
      </w:r>
      <w:r>
        <w:instrText xml:space="preserve"> ADDIN ZOTERO_ITEM CSL_CITATION {"citationID":"a23018k7v1n","properties":{"formattedCitation":"{\\i{}(8, 24)}","plainCitation":"(8, 24)","noteIndex":0},"citationItems":[{"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Pr="00CC52A1">
        <w:fldChar w:fldCharType="separate"/>
      </w:r>
      <w:r w:rsidRPr="00306258">
        <w:rPr>
          <w:i/>
          <w:iCs/>
          <w:lang w:val="en-GB"/>
        </w:rPr>
        <w:t>(8, 24)</w:t>
      </w:r>
      <w:r w:rsidRPr="00CC52A1">
        <w:fldChar w:fldCharType="end"/>
      </w:r>
      <w:r w:rsidRPr="00CC52A1">
        <w:t xml:space="preserve"> to different levels of resistance in different strains </w:t>
      </w:r>
      <w:r w:rsidRPr="00CC52A1">
        <w:fldChar w:fldCharType="begin"/>
      </w:r>
      <w:r w:rsidR="00233C17">
        <w:instrText xml:space="preserve"> ADDIN ZOTERO_ITEM CSL_CITATION {"citationID":"akbe095sbm","properties":{"formattedCitation":"{\\i{}(39)}","plainCitation":"(39)","noteIndex":0},"citationItems":[{"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schema":"https://github.com/citation-style-language/schema/raw/master/csl-citation.json"} </w:instrText>
      </w:r>
      <w:r w:rsidRPr="00CC52A1">
        <w:fldChar w:fldCharType="separate"/>
      </w:r>
      <w:r w:rsidR="00233C17" w:rsidRPr="00233C17">
        <w:rPr>
          <w:i/>
          <w:iCs/>
          <w:lang w:val="en-GB"/>
        </w:rPr>
        <w:t>(39)</w:t>
      </w:r>
      <w:r w:rsidRPr="00CC52A1">
        <w:fldChar w:fldCharType="end"/>
      </w:r>
      <w:r w:rsidRPr="00CC52A1">
        <w:t xml:space="preserve"> and within-host dynamics </w:t>
      </w:r>
      <w:r w:rsidRPr="00CC52A1">
        <w:fldChar w:fldCharType="begin"/>
      </w:r>
      <w:r w:rsidR="00233C17">
        <w:instrText xml:space="preserve"> ADDIN ZOTERO_ITEM CSL_CITATION {"citationID":"a2qbg25o2pc","properties":{"formattedCitation":"{\\i{}(5, 14, 39, 40)}","plainCitation":"(5, 14, 39, 40)","noteIndex":0},"citationItems":[{"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706,"uris":["http://zotero.org/users/9551388/items/TAY34GPF"],"itemData":{"id":706,"type":"article-journal","abstract":"Horizontal gene transfer (HGT) is arguably the most conspicuous feature of bacterial evolution. Evidence for HGT is found in most bacterial genomes. Although HGT can considerably alter bacterial genomes, not all transfer events may be biologically significant and may instead represent the outcome of an incessant evolutionary process that only occasionally has a beneficial purpose. When adaptive transfers occur, HGT and positive selection may result in specific, detectable signatures in genomes, such as gene-s pecific sweeps or increased transfer rates for genes that are ecologically relevant. In this Review, we first discuss the various mechanisms whereby HGT occurs, how the genetic signatures shape patterns of genomic variation and the distinct bioinformatic algorithms developed to detect these patterns. We then discuss the evolutionary theory behind HGT and positive selection in bacteria, and discuss the approaches developed over the past decade to detect transferred DNA that may be involved in adaptation to new environments.","container-title":"Nature Reviews Microbiology","DOI":"10.1038/s41579-021-00650-4","ISSN":"1740-1526, 1740-1534","issue":"4","journalAbbreviation":"Nat Rev Microbiol","language":"en","page":"206-218","source":"DOI.org (Crossref)","title":"Horizontal gene transfer and adaptive evolution in bacteria","volume":"20","author":[{"family":"Arnold","given":"Brian J."},{"family":"Huang","given":"I-Ting"},{"family":"Hanage","given":"William P."}],"issued":{"date-parts":[["2022",4]]}}}],"schema":"https://github.com/citation-style-language/schema/raw/master/csl-citation.json"} </w:instrText>
      </w:r>
      <w:r w:rsidRPr="00CC52A1">
        <w:fldChar w:fldCharType="separate"/>
      </w:r>
      <w:r w:rsidR="00233C17" w:rsidRPr="00233C17">
        <w:rPr>
          <w:i/>
          <w:iCs/>
          <w:lang w:val="en-GB"/>
        </w:rPr>
        <w:t>(5, 14, 39, 40)</w:t>
      </w:r>
      <w:r w:rsidRPr="00CC52A1">
        <w:fldChar w:fldCharType="end"/>
      </w:r>
      <w:r w:rsidRPr="00CC52A1">
        <w:t>. As well as between-species interactions</w:t>
      </w:r>
      <w:r>
        <w:t xml:space="preserve"> </w:t>
      </w:r>
      <w:r w:rsidRPr="00CC52A1">
        <w:fldChar w:fldCharType="begin"/>
      </w:r>
      <w:r w:rsidR="00233C17">
        <w:instrText xml:space="preserve"> ADDIN ZOTERO_ITEM CSL_CITATION {"citationID":"av1ss2b3b5","properties":{"formattedCitation":"{\\i{}(27, 41)}","plainCitation":"(27, 41)","noteIndex":0},"citationItems":[{"id":1004,"uris":["http://zotero.org/users/9551388/items/MTH44DGM"],"itemData":{"id":1004,"type":"article-journal","abstract":"The annual risks of colonization, skin infection, bloodstream infection (BSI), and disease burden from exposures to antibiotic-resistant and susceptible Staphylococcus aureus (S. aureus) were estimated using quantitative microbial risk assessment (QMRA). We estimated the probability of nasal colonization after immersion in wastewater (WW) or greywater (GW) treated across a range of treatment alternatives and subsequent infection. Horizontal gene transfer was incorporated into the treatment model but had little eﬀect on the predicted risk. The cumulative annual probability of infection (resulting from self-inoculation) was most sensitive to the treatment log10 reduction value (LRV), S. aureus concentration, and the newly calculated morbidity ratios and was below the health benchmark of 10−4 infections per person per year (ppy) given a treatment LRV of roughly 3.0. The predicted annual disability-adjusted life years (DALYs), which were dominated by BSI, were below the health benchmark of 10−6 DALYs ppy for resistant and susceptible S. aureus, given LRVs of 4.5 and 3.5, respectively. Thus, the estimated infection risks and disease burdens resulting from nasal colonization are below the relevant health benchmarks for riskbased, nonpotable, or potable reuse systems but possibly above for immersion in minimally treated GW or WW. Strain-speciﬁc data to characterize dose−response and concentration in WW are needed to substantiate the QMRA.","container-title":"Environmental Science &amp; Technology","DOI":"10.1021/acs.est.1c04038","ISSN":"0013-936X, 1520-5851","issue":"22","journalAbbreviation":"Environ. Sci. Technol.","language":"en","page":"15246-15255","source":"DOI.org (Crossref)","title":"Quantitative Microbial Risk Assessment of Antimicrobial Resistant and Susceptible &lt;i&gt;Staphylococcus aureus&lt;/i&gt; in Reclaimed Wastewaters","volume":"55","author":[{"family":"Schoen","given":"Mary E."},{"family":"Jahne","given":"Michael A."},{"family":"Garland","given":"Jay"},{"family":"Ramirez","given":"Lucia"},{"family":"Lopatkin","given":"Allison J."},{"family":"Hamilton","given":"Kerry A."}],"issued":{"date-parts":[["2021",11,16]]}}},{"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sidRPr="00CC52A1">
        <w:fldChar w:fldCharType="separate"/>
      </w:r>
      <w:r w:rsidR="00233C17" w:rsidRPr="00233C17">
        <w:rPr>
          <w:i/>
          <w:iCs/>
          <w:lang w:val="en-GB"/>
        </w:rPr>
        <w:t>(27, 41)</w:t>
      </w:r>
      <w:r w:rsidRPr="00CC52A1">
        <w:fldChar w:fldCharType="end"/>
      </w:r>
      <w:r w:rsidRPr="00CC52A1">
        <w:t>. Further research that represents in the same framework dynamics of MSSA and MRSA</w:t>
      </w:r>
      <w:r>
        <w:t xml:space="preserve">, and perhaps </w:t>
      </w:r>
      <w:r>
        <w:rPr>
          <w:i/>
          <w:iCs/>
        </w:rPr>
        <w:t>S. epidermis</w:t>
      </w:r>
      <w:r>
        <w:t>,</w:t>
      </w:r>
      <w:r w:rsidRPr="00CC52A1">
        <w:t xml:space="preserve"> in hospital settings could improve understanding of the sources of the estimated differences.</w:t>
      </w:r>
    </w:p>
    <w:p w14:paraId="483A2AF9" w14:textId="77777777" w:rsidR="00334A18" w:rsidRDefault="00334A18" w:rsidP="00E67C6E">
      <w:pPr>
        <w:jc w:val="both"/>
      </w:pPr>
    </w:p>
    <w:p w14:paraId="6A7C530D" w14:textId="05F4E8FE" w:rsidR="00E0086D" w:rsidRPr="00696A79" w:rsidRDefault="000850E0" w:rsidP="0071520D">
      <w:pPr>
        <w:jc w:val="both"/>
        <w:rPr>
          <w:rFonts w:eastAsia="Arial"/>
          <w:i/>
          <w:iCs/>
          <w:color w:val="434343"/>
        </w:rPr>
      </w:pPr>
      <w:r w:rsidRPr="00696A79">
        <w:rPr>
          <w:rFonts w:eastAsia="Arial"/>
          <w:i/>
          <w:iCs/>
          <w:color w:val="434343"/>
        </w:rPr>
        <w:t>Relating to prior findings</w:t>
      </w:r>
      <w:r w:rsidR="00696A79">
        <w:rPr>
          <w:rFonts w:eastAsia="Arial"/>
          <w:i/>
          <w:iCs/>
          <w:color w:val="434343"/>
        </w:rPr>
        <w:t>:</w:t>
      </w:r>
      <w:r w:rsidRPr="00696A79">
        <w:rPr>
          <w:rFonts w:eastAsia="Arial"/>
          <w:i/>
          <w:iCs/>
          <w:color w:val="434343"/>
        </w:rPr>
        <w:t xml:space="preserve"> </w:t>
      </w:r>
      <w:r w:rsidR="004744FC">
        <w:rPr>
          <w:rFonts w:eastAsia="Arial"/>
          <w:i/>
          <w:iCs/>
          <w:color w:val="434343"/>
        </w:rPr>
        <w:t>A</w:t>
      </w:r>
      <w:r w:rsidRPr="00696A79">
        <w:rPr>
          <w:rFonts w:eastAsia="Arial"/>
          <w:i/>
          <w:iCs/>
          <w:color w:val="434343"/>
        </w:rPr>
        <w:t>ll the others</w:t>
      </w:r>
      <w:r w:rsidR="00696A79">
        <w:rPr>
          <w:rFonts w:eastAsia="Arial"/>
          <w:i/>
          <w:iCs/>
          <w:color w:val="434343"/>
        </w:rPr>
        <w:t xml:space="preserve"> pathogens</w:t>
      </w:r>
      <w:r w:rsidRPr="00696A79">
        <w:rPr>
          <w:rFonts w:eastAsia="Arial"/>
          <w:i/>
          <w:iCs/>
          <w:color w:val="434343"/>
        </w:rPr>
        <w:t xml:space="preserve">. </w:t>
      </w:r>
    </w:p>
    <w:p w14:paraId="255812F1" w14:textId="21A16CD4" w:rsidR="009D6534" w:rsidRDefault="00E67C6E" w:rsidP="0071520D">
      <w:pPr>
        <w:jc w:val="both"/>
        <w:rPr>
          <w:color w:val="000000"/>
        </w:rPr>
      </w:pPr>
      <w:r>
        <w:rPr>
          <w:color w:val="000000"/>
        </w:rPr>
        <w:t xml:space="preserve">Nosocomial transmission for </w:t>
      </w:r>
      <w:r>
        <w:rPr>
          <w:i/>
          <w:iCs/>
          <w:color w:val="000000"/>
        </w:rPr>
        <w:t xml:space="preserve">K. pneumoniae </w:t>
      </w:r>
      <w:r>
        <w:rPr>
          <w:color w:val="000000"/>
        </w:rPr>
        <w:t xml:space="preserve">is know to have a positive correlation with surveillance data of carbapenemase-positive isolates, which are also report to have a higher transmissibility compared to carpenemase-negative </w:t>
      </w:r>
      <w:r>
        <w:rPr>
          <w:color w:val="000000"/>
        </w:rPr>
        <w:fldChar w:fldCharType="begin"/>
      </w:r>
      <w:r w:rsidR="000850E0">
        <w:rPr>
          <w:color w:val="000000"/>
        </w:rPr>
        <w:instrText xml:space="preserve"> ADDIN ZOTERO_ITEM CSL_CITATION {"citationID":"ah8dbu9gmu","properties":{"formattedCitation":"{\\i{}(26)}","plainCitation":"(26)","noteIndex":0},"citationItems":[{"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Pr>
          <w:color w:val="000000"/>
        </w:rPr>
        <w:fldChar w:fldCharType="separate"/>
      </w:r>
      <w:r w:rsidR="000850E0" w:rsidRPr="000850E0">
        <w:rPr>
          <w:i/>
          <w:iCs/>
          <w:color w:val="000000"/>
          <w:lang w:val="en-GB"/>
        </w:rPr>
        <w:t>(26)</w:t>
      </w:r>
      <w:r>
        <w:rPr>
          <w:color w:val="000000"/>
        </w:rPr>
        <w:fldChar w:fldCharType="end"/>
      </w:r>
      <w:r>
        <w:rPr>
          <w:color w:val="000000"/>
        </w:rPr>
        <w:t>.</w:t>
      </w:r>
      <w:r w:rsidR="00D94B90">
        <w:rPr>
          <w:color w:val="000000"/>
        </w:rPr>
        <w:t xml:space="preserve"> Nosocomial transmission of this pathogen has been principally attributed to environmental and HCW mediated transmission</w:t>
      </w:r>
      <w:r w:rsidR="007A7777">
        <w:rPr>
          <w:color w:val="000000"/>
        </w:rPr>
        <w:t xml:space="preserve"> and difficult detection </w:t>
      </w:r>
      <w:r w:rsidR="00F36C60">
        <w:rPr>
          <w:color w:val="000000"/>
        </w:rPr>
        <w:t xml:space="preserve">is </w:t>
      </w:r>
      <w:r w:rsidR="007A7777">
        <w:rPr>
          <w:color w:val="000000"/>
        </w:rPr>
        <w:t>highlighted</w:t>
      </w:r>
      <w:r w:rsidR="001411B0">
        <w:rPr>
          <w:color w:val="000000"/>
        </w:rPr>
        <w:t xml:space="preserve"> matching with the finding we presented</w:t>
      </w:r>
      <w:r w:rsidR="007A7777">
        <w:rPr>
          <w:color w:val="000000"/>
        </w:rPr>
        <w:t xml:space="preserve"> </w:t>
      </w:r>
      <w:r w:rsidR="00D94B90">
        <w:rPr>
          <w:color w:val="000000"/>
        </w:rPr>
        <w:fldChar w:fldCharType="begin"/>
      </w:r>
      <w:r w:rsidR="00233C17">
        <w:rPr>
          <w:color w:val="000000"/>
        </w:rPr>
        <w:instrText xml:space="preserve"> ADDIN ZOTERO_ITEM CSL_CITATION {"citationID":"a2qmham0and","properties":{"formattedCitation":"{\\i{}(42)}","plainCitation":"(42)","noteIndex":0},"citationItems":[{"id":1101,"uris":["http://zotero.org/users/9551388/items/PGFRIDIQ"],"itemData":{"id":1101,"type":"article-journal","container-title":"Seminars in Perinatology","DOI":"10.1053/sper.2002.36267","ISSN":"01460005","issue":"5","journalAbbreviation":"Seminars in Perinatology","language":"en","page":"340-345","source":"DOI.org (Crossref)","title":"Hospital-acquired infections in the neonatal intensive care unit-Klebsiella pneumoniae","volume":"26","author":[{"family":"Gupta","given":"Archana"}],"issued":{"date-parts":[["2002",10]]}}}],"schema":"https://github.com/citation-style-language/schema/raw/master/csl-citation.json"} </w:instrText>
      </w:r>
      <w:r w:rsidR="00D94B90">
        <w:rPr>
          <w:color w:val="000000"/>
        </w:rPr>
        <w:fldChar w:fldCharType="separate"/>
      </w:r>
      <w:r w:rsidR="00233C17" w:rsidRPr="00233C17">
        <w:rPr>
          <w:i/>
          <w:iCs/>
          <w:color w:val="000000"/>
          <w:lang w:val="en-GB"/>
        </w:rPr>
        <w:t>(42)</w:t>
      </w:r>
      <w:r w:rsidR="00D94B90">
        <w:rPr>
          <w:color w:val="000000"/>
        </w:rPr>
        <w:fldChar w:fldCharType="end"/>
      </w:r>
      <w:r w:rsidR="007A7777">
        <w:rPr>
          <w:color w:val="000000"/>
        </w:rPr>
        <w:t xml:space="preserve">. </w:t>
      </w:r>
    </w:p>
    <w:p w14:paraId="2DB98CB3" w14:textId="66DF30C8" w:rsidR="00D037A4" w:rsidRPr="004427D1" w:rsidRDefault="004427D1" w:rsidP="0071520D">
      <w:pPr>
        <w:jc w:val="both"/>
        <w:rPr>
          <w:color w:val="000000"/>
        </w:rPr>
      </w:pPr>
      <w:r>
        <w:rPr>
          <w:i/>
          <w:iCs/>
          <w:color w:val="000000"/>
        </w:rPr>
        <w:t>P. aeruginosa</w:t>
      </w:r>
      <w:r>
        <w:rPr>
          <w:color w:val="000000"/>
        </w:rPr>
        <w:t xml:space="preserve"> </w:t>
      </w:r>
      <w:r w:rsidR="009C31BF">
        <w:rPr>
          <w:color w:val="000000"/>
        </w:rPr>
        <w:t xml:space="preserve">is an important cause of </w:t>
      </w:r>
      <w:r>
        <w:rPr>
          <w:color w:val="000000"/>
        </w:rPr>
        <w:t>healthcare associated infections a</w:t>
      </w:r>
      <w:r w:rsidR="009C31BF">
        <w:rPr>
          <w:color w:val="000000"/>
        </w:rPr>
        <w:t xml:space="preserve">nd is perhaps the most recognized pathogen known to naturally habit moist environments </w:t>
      </w:r>
      <w:r w:rsidR="009C31BF">
        <w:rPr>
          <w:color w:val="000000"/>
        </w:rPr>
        <w:fldChar w:fldCharType="begin"/>
      </w:r>
      <w:r w:rsidR="00233C17">
        <w:rPr>
          <w:color w:val="000000"/>
        </w:rPr>
        <w:instrText xml:space="preserve"> ADDIN ZOTERO_ITEM CSL_CITATION {"citationID":"a22ebrhpslu","properties":{"formattedCitation":"{\\i{}(4, 34, 43)}","plainCitation":"(4, 34, 43)","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schema":"https://github.com/citation-style-language/schema/raw/master/csl-citation.json"} </w:instrText>
      </w:r>
      <w:r w:rsidR="009C31BF">
        <w:rPr>
          <w:color w:val="000000"/>
        </w:rPr>
        <w:fldChar w:fldCharType="separate"/>
      </w:r>
      <w:r w:rsidR="00233C17" w:rsidRPr="00233C17">
        <w:rPr>
          <w:i/>
          <w:iCs/>
          <w:color w:val="000000"/>
          <w:lang w:val="en-GB"/>
        </w:rPr>
        <w:t>(4, 34, 43)</w:t>
      </w:r>
      <w:r w:rsidR="009C31BF">
        <w:rPr>
          <w:color w:val="000000"/>
        </w:rPr>
        <w:fldChar w:fldCharType="end"/>
      </w:r>
      <w:r w:rsidR="00653DB1">
        <w:rPr>
          <w:color w:val="000000"/>
        </w:rPr>
        <w:t xml:space="preserve">, to the extend that it has been clasified as an water borne pathogen </w:t>
      </w:r>
      <w:r w:rsidR="00367A03">
        <w:rPr>
          <w:color w:val="000000"/>
        </w:rPr>
        <w:fldChar w:fldCharType="begin"/>
      </w:r>
      <w:r w:rsidR="00233C17">
        <w:rPr>
          <w:color w:val="000000"/>
        </w:rPr>
        <w:instrText xml:space="preserve"> ADDIN ZOTERO_ITEM CSL_CITATION {"citationID":"ak9a9fhas5","properties":{"formattedCitation":"{\\i{}(44)}","plainCitation":"(44)","noteIndex":0},"citationItems":[{"id":1166,"uris":["http://zotero.org/users/9551388/items/CMR9XXP5"],"itemData":{"id":1166,"type":"article-journal","abstract":"Background: Pseudomonas aeruginosa is an opportunistic pathogen with a particular propensity to cause disease in the immunocompromised. Water systems have been reported to contribute to P. aeruginosa transmission in healthcare settings. Aim: To systematically assess the evidence that healthcare water systems are associated with P. aeruginosa infection; to review aspects of design that can increase their potential to act as a reservoir; and to compare the efﬁcacy of strategies for eradicating contamination and preventing infection.\nMethods: A rapid review methodology with a three-step search strategy was used to identify published studies. Scientiﬁc advisors were used to identify unpublished studies. Findings: Twenty-ﬁve relevant studies were included. There was plausible evidence of transmission of P. aeruginosa from water systems to patients and vice versa, although no direct evidence to explain the exact mode of transfer. Two studies provided plausible evidence for effective interventions: point-of-use ﬁlters and increasing chlorine disinfection. Non-touch taps and aspects of water system design were identiﬁed as probable risk factors for P. aeruginosa bioﬁlm formation and subsequent transmission to patients. Poor hand hygiene or compliance with contact precautions were identiﬁed as potential contributory factors; plausible evidence to conﬁrm this was not available.\nConclusions: Water systems can act as a source of P. aeruginosa infection in healthcare settings, although the route of transmission is unclear. Contamination appears to be conﬁned to the distal ends of a water system and can persist for prolonged periods. Further studies are required to establish effective methods of preventing transmission and eradicating P. aeruginosa from plumbing systems.","container-title":"Journal of Hospital Infection","DOI":"10.1016/j.jhin.2013.09.010","ISSN":"01956701","issue":"1","journalAbbreviation":"Journal of Hospital Infection","language":"en","page":"7-15","source":"DOI.org (Crossref)","title":"Association between healthcare water systems and Pseudomonas aeruginosa infections: a rapid systematic review","title-short":"Association between healthcare water systems and Pseudomonas aeruginosa infections","volume":"86","author":[{"family":"Loveday","given":"H.P."},{"family":"Wilson","given":"J.A."},{"family":"Kerr","given":"K."},{"family":"Pitchers","given":"R."},{"family":"Walker","given":"J.T."},{"family":"Browne","given":"J."}],"issued":{"date-parts":[["2014",1]]}}}],"schema":"https://github.com/citation-style-language/schema/raw/master/csl-citation.json"} </w:instrText>
      </w:r>
      <w:r w:rsidR="00367A03">
        <w:rPr>
          <w:color w:val="000000"/>
        </w:rPr>
        <w:fldChar w:fldCharType="separate"/>
      </w:r>
      <w:r w:rsidR="00233C17" w:rsidRPr="00233C17">
        <w:rPr>
          <w:i/>
          <w:iCs/>
          <w:color w:val="000000"/>
          <w:lang w:val="en-GB"/>
        </w:rPr>
        <w:t>(44)</w:t>
      </w:r>
      <w:r w:rsidR="00367A03">
        <w:rPr>
          <w:color w:val="000000"/>
        </w:rPr>
        <w:fldChar w:fldCharType="end"/>
      </w:r>
      <w:r w:rsidR="00367A03">
        <w:rPr>
          <w:color w:val="000000"/>
        </w:rPr>
        <w:t xml:space="preserve">. </w:t>
      </w:r>
      <w:r w:rsidR="00E862C8">
        <w:rPr>
          <w:color w:val="000000"/>
        </w:rPr>
        <w:t xml:space="preserve">We found one modeling study quantifying nosocomial transmission attributing events to importations from the community, patient-to-patient, endogeneous and environmental transmission. While the study did not </w:t>
      </w:r>
      <w:r w:rsidR="0001423F">
        <w:rPr>
          <w:color w:val="000000"/>
        </w:rPr>
        <w:t>investigate</w:t>
      </w:r>
      <w:r w:rsidR="00E862C8">
        <w:rPr>
          <w:color w:val="000000"/>
        </w:rPr>
        <w:t xml:space="preserve"> the identifiability of the model-inference, they estimate nosocomial transmission</w:t>
      </w:r>
      <w:r w:rsidR="0001423F">
        <w:rPr>
          <w:color w:val="000000"/>
        </w:rPr>
        <w:t xml:space="preserve"> and show a reduction of almost 60% after renovation of the hospital setting</w:t>
      </w:r>
      <w:r w:rsidR="00E862C8">
        <w:rPr>
          <w:color w:val="000000"/>
        </w:rPr>
        <w:t xml:space="preserve"> </w:t>
      </w:r>
      <w:r w:rsidR="00E862C8">
        <w:rPr>
          <w:color w:val="000000"/>
        </w:rPr>
        <w:fldChar w:fldCharType="begin"/>
      </w:r>
      <w:r w:rsidR="00233C17">
        <w:rPr>
          <w:color w:val="000000"/>
        </w:rPr>
        <w:instrText xml:space="preserve"> ADDIN ZOTERO_ITEM CSL_CITATION {"citationID":"amptqoct2v","properties":{"formattedCitation":"{\\i{}(4)}","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E862C8">
        <w:rPr>
          <w:color w:val="000000"/>
        </w:rPr>
        <w:fldChar w:fldCharType="separate"/>
      </w:r>
      <w:r w:rsidR="00233C17" w:rsidRPr="00233C17">
        <w:rPr>
          <w:i/>
          <w:iCs/>
          <w:color w:val="000000"/>
          <w:lang w:val="en-GB"/>
        </w:rPr>
        <w:t>(4)</w:t>
      </w:r>
      <w:r w:rsidR="00E862C8">
        <w:rPr>
          <w:color w:val="000000"/>
        </w:rPr>
        <w:fldChar w:fldCharType="end"/>
      </w:r>
      <w:r w:rsidR="00BC7D8D">
        <w:rPr>
          <w:color w:val="000000"/>
        </w:rPr>
        <w:t xml:space="preserve">, which suggest effectively </w:t>
      </w:r>
      <w:r w:rsidR="00D037A4">
        <w:rPr>
          <w:color w:val="000000"/>
        </w:rPr>
        <w:t>the environment as the major contributor to the force of infection</w:t>
      </w:r>
      <w:r w:rsidR="00ED0215">
        <w:rPr>
          <w:color w:val="000000"/>
        </w:rPr>
        <w:t xml:space="preserve"> which matches our high estimates of nosocomial transmission rate.</w:t>
      </w:r>
      <w:r w:rsidR="00D037A4">
        <w:rPr>
          <w:color w:val="000000"/>
        </w:rPr>
        <w:t xml:space="preserve"> </w:t>
      </w:r>
    </w:p>
    <w:p w14:paraId="37DFCE18" w14:textId="698F2362" w:rsidR="00424CCB" w:rsidRDefault="001A0DCB" w:rsidP="0071520D">
      <w:pPr>
        <w:jc w:val="both"/>
        <w:rPr>
          <w:color w:val="000000"/>
        </w:rPr>
      </w:pPr>
      <w:r>
        <w:rPr>
          <w:i/>
          <w:iCs/>
          <w:color w:val="000000"/>
        </w:rPr>
        <w:t>S. epidermis</w:t>
      </w:r>
      <w:r>
        <w:rPr>
          <w:color w:val="000000"/>
        </w:rPr>
        <w:t xml:space="preserve"> is the second most common </w:t>
      </w:r>
      <w:r w:rsidR="00233C17">
        <w:rPr>
          <w:color w:val="000000"/>
        </w:rPr>
        <w:t>health-care associated</w:t>
      </w:r>
      <w:r>
        <w:rPr>
          <w:color w:val="000000"/>
        </w:rPr>
        <w:t xml:space="preserve"> </w:t>
      </w:r>
      <w:r>
        <w:rPr>
          <w:i/>
          <w:iCs/>
          <w:color w:val="000000"/>
        </w:rPr>
        <w:t>S</w:t>
      </w:r>
      <w:r w:rsidRPr="001A0DCB">
        <w:rPr>
          <w:i/>
          <w:iCs/>
          <w:color w:val="000000"/>
        </w:rPr>
        <w:t>taphylococcus</w:t>
      </w:r>
      <w:r>
        <w:rPr>
          <w:i/>
          <w:iCs/>
          <w:color w:val="000000"/>
        </w:rPr>
        <w:t xml:space="preserve"> </w:t>
      </w:r>
      <w:r w:rsidR="00233C17">
        <w:rPr>
          <w:color w:val="000000"/>
        </w:rPr>
        <w:t xml:space="preserve">pathogen </w:t>
      </w:r>
      <w:r w:rsidR="002058B3">
        <w:rPr>
          <w:color w:val="000000"/>
        </w:rPr>
        <w:t>seconding</w:t>
      </w:r>
      <w:r>
        <w:rPr>
          <w:color w:val="000000"/>
        </w:rPr>
        <w:t xml:space="preserve"> </w:t>
      </w:r>
      <w:r>
        <w:rPr>
          <w:i/>
          <w:iCs/>
          <w:color w:val="000000"/>
        </w:rPr>
        <w:t>S. aureus</w:t>
      </w:r>
      <w:r>
        <w:rPr>
          <w:color w:val="000000"/>
        </w:rPr>
        <w:t xml:space="preserve">, infections are reported to be common in the blood stream and thought to be principally caused by skin commensals (most individulas have </w:t>
      </w:r>
      <w:r>
        <w:rPr>
          <w:i/>
          <w:iCs/>
          <w:color w:val="000000"/>
        </w:rPr>
        <w:t xml:space="preserve">S. epidermis </w:t>
      </w:r>
      <w:r>
        <w:rPr>
          <w:color w:val="000000"/>
        </w:rPr>
        <w:t>in their nasal nares and skin) and by HCW</w:t>
      </w:r>
      <w:r w:rsidR="00111132">
        <w:rPr>
          <w:color w:val="000000"/>
        </w:rPr>
        <w:t xml:space="preserve"> mediated transmission</w:t>
      </w:r>
      <w:r>
        <w:rPr>
          <w:color w:val="000000"/>
        </w:rPr>
        <w:t xml:space="preserve"> </w:t>
      </w:r>
      <w:r>
        <w:rPr>
          <w:color w:val="000000"/>
        </w:rPr>
        <w:fldChar w:fldCharType="begin"/>
      </w:r>
      <w:r w:rsidR="000850E0">
        <w:rPr>
          <w:color w:val="000000"/>
        </w:rPr>
        <w:instrText xml:space="preserve"> ADDIN ZOTERO_ITEM CSL_CITATION {"citationID":"a15hmgbconn","properties":{"formattedCitation":"{\\i{}(27)}","plainCitation":"(27)","noteIndex":0},"citationItems":[{"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Pr>
          <w:color w:val="000000"/>
        </w:rPr>
        <w:fldChar w:fldCharType="separate"/>
      </w:r>
      <w:r w:rsidR="000850E0" w:rsidRPr="000850E0">
        <w:rPr>
          <w:i/>
          <w:iCs/>
          <w:color w:val="000000"/>
          <w:lang w:val="en-GB"/>
        </w:rPr>
        <w:t>(27)</w:t>
      </w:r>
      <w:r>
        <w:rPr>
          <w:color w:val="000000"/>
        </w:rPr>
        <w:fldChar w:fldCharType="end"/>
      </w:r>
      <w:r>
        <w:rPr>
          <w:color w:val="000000"/>
        </w:rPr>
        <w:t xml:space="preserve">. </w:t>
      </w:r>
      <w:r w:rsidR="000928E7">
        <w:rPr>
          <w:color w:val="000000"/>
        </w:rPr>
        <w:t xml:space="preserve">Our system </w:t>
      </w:r>
      <w:r w:rsidR="00CE6565">
        <w:rPr>
          <w:color w:val="000000"/>
        </w:rPr>
        <w:t xml:space="preserve">estimates higher nosocomial transmission for </w:t>
      </w:r>
      <w:r w:rsidR="00CE6565">
        <w:rPr>
          <w:i/>
          <w:iCs/>
          <w:color w:val="000000"/>
        </w:rPr>
        <w:t xml:space="preserve">S. epidermis </w:t>
      </w:r>
      <w:r w:rsidR="00CE6565">
        <w:rPr>
          <w:color w:val="000000"/>
        </w:rPr>
        <w:t xml:space="preserve">than for </w:t>
      </w:r>
      <w:r w:rsidR="00CE6565">
        <w:rPr>
          <w:i/>
          <w:iCs/>
          <w:color w:val="000000"/>
        </w:rPr>
        <w:t>S. aureus</w:t>
      </w:r>
      <w:r w:rsidR="00CE6565">
        <w:rPr>
          <w:color w:val="000000"/>
        </w:rPr>
        <w:t xml:space="preserve"> which was assumed previously and matches </w:t>
      </w:r>
      <w:r w:rsidR="00CE6565">
        <w:rPr>
          <w:i/>
          <w:iCs/>
          <w:color w:val="000000"/>
        </w:rPr>
        <w:t xml:space="preserve">S. epidermis </w:t>
      </w:r>
      <w:r w:rsidR="00CE6565">
        <w:rPr>
          <w:color w:val="000000"/>
        </w:rPr>
        <w:t xml:space="preserve">having a lower virulence than </w:t>
      </w:r>
      <w:r w:rsidR="00CE6565">
        <w:rPr>
          <w:i/>
          <w:iCs/>
          <w:color w:val="000000"/>
        </w:rPr>
        <w:t>S. aureus</w:t>
      </w:r>
      <w:r w:rsidR="00CE6565">
        <w:rPr>
          <w:color w:val="000000"/>
        </w:rPr>
        <w:t xml:space="preserve"> that is compensated with a higher transmission </w:t>
      </w:r>
      <w:r w:rsidR="00CE6565">
        <w:rPr>
          <w:color w:val="000000"/>
        </w:rPr>
        <w:fldChar w:fldCharType="begin"/>
      </w:r>
      <w:r w:rsidR="000850E0">
        <w:rPr>
          <w:color w:val="000000"/>
        </w:rPr>
        <w:instrText xml:space="preserve"> ADDIN ZOTERO_ITEM CSL_CITATION {"citationID":"acl9l9nrps","properties":{"formattedCitation":"{\\i{}(27)}","plainCitation":"(27)","noteIndex":0},"citationItems":[{"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sidR="00CE6565">
        <w:rPr>
          <w:color w:val="000000"/>
        </w:rPr>
        <w:fldChar w:fldCharType="separate"/>
      </w:r>
      <w:r w:rsidR="000850E0" w:rsidRPr="000850E0">
        <w:rPr>
          <w:i/>
          <w:iCs/>
          <w:color w:val="000000"/>
          <w:lang w:val="en-GB"/>
        </w:rPr>
        <w:t>(27)</w:t>
      </w:r>
      <w:r w:rsidR="00CE6565">
        <w:rPr>
          <w:color w:val="000000"/>
        </w:rPr>
        <w:fldChar w:fldCharType="end"/>
      </w:r>
      <w:r w:rsidR="00CE6565">
        <w:rPr>
          <w:color w:val="000000"/>
        </w:rPr>
        <w:t xml:space="preserve">. </w:t>
      </w:r>
      <w:r w:rsidR="00B30B7D">
        <w:rPr>
          <w:color w:val="000000"/>
        </w:rPr>
        <w:t>Patient to patient transmission is not reported as a significant contributor to nosocomial transmission.</w:t>
      </w:r>
      <w:r w:rsidR="00787D84">
        <w:rPr>
          <w:color w:val="000000"/>
        </w:rPr>
        <w:t xml:space="preserve"> </w:t>
      </w:r>
      <w:r>
        <w:rPr>
          <w:color w:val="000000"/>
        </w:rPr>
        <w:t xml:space="preserve">We did not </w:t>
      </w:r>
      <w:r w:rsidR="004C1D5B">
        <w:rPr>
          <w:color w:val="000000"/>
        </w:rPr>
        <w:t>find</w:t>
      </w:r>
      <w:r>
        <w:rPr>
          <w:color w:val="000000"/>
        </w:rPr>
        <w:t xml:space="preserve"> studies investigating detection patterns of </w:t>
      </w:r>
      <w:r>
        <w:rPr>
          <w:i/>
          <w:iCs/>
          <w:color w:val="000000"/>
        </w:rPr>
        <w:t>S. epidermis</w:t>
      </w:r>
      <w:r w:rsidR="0022603F">
        <w:rPr>
          <w:i/>
          <w:iCs/>
          <w:color w:val="000000"/>
        </w:rPr>
        <w:t xml:space="preserve">, </w:t>
      </w:r>
      <w:r w:rsidR="00CE6565">
        <w:rPr>
          <w:color w:val="000000"/>
        </w:rPr>
        <w:t xml:space="preserve">althought blood infections </w:t>
      </w:r>
      <w:r w:rsidR="00EE7455">
        <w:rPr>
          <w:color w:val="000000"/>
        </w:rPr>
        <w:t>by</w:t>
      </w:r>
      <w:r w:rsidR="00CE6565">
        <w:rPr>
          <w:color w:val="000000"/>
        </w:rPr>
        <w:t xml:space="preserve"> catheter </w:t>
      </w:r>
      <w:r w:rsidR="00CE6565">
        <w:rPr>
          <w:color w:val="000000"/>
        </w:rPr>
        <w:lastRenderedPageBreak/>
        <w:t xml:space="preserve">surface contamination are the most common reported </w:t>
      </w:r>
      <w:r w:rsidR="00671A26">
        <w:rPr>
          <w:color w:val="000000"/>
        </w:rPr>
        <w:fldChar w:fldCharType="begin"/>
      </w:r>
      <w:r w:rsidR="000850E0">
        <w:rPr>
          <w:color w:val="000000"/>
        </w:rPr>
        <w:instrText xml:space="preserve"> ADDIN ZOTERO_ITEM CSL_CITATION {"citationID":"a1gp0odi39d","properties":{"formattedCitation":"{\\i{}(27)}","plainCitation":"(27)","noteIndex":0},"citationItems":[{"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sidR="00671A26">
        <w:rPr>
          <w:color w:val="000000"/>
        </w:rPr>
        <w:fldChar w:fldCharType="separate"/>
      </w:r>
      <w:r w:rsidR="000850E0" w:rsidRPr="000850E0">
        <w:rPr>
          <w:i/>
          <w:iCs/>
          <w:color w:val="000000"/>
          <w:lang w:val="en-GB"/>
        </w:rPr>
        <w:t>(27)</w:t>
      </w:r>
      <w:r w:rsidR="00671A26">
        <w:rPr>
          <w:color w:val="000000"/>
        </w:rPr>
        <w:fldChar w:fldCharType="end"/>
      </w:r>
      <w:r w:rsidR="00505CF1">
        <w:rPr>
          <w:color w:val="000000"/>
        </w:rPr>
        <w:t xml:space="preserve"> which could be used to further specify</w:t>
      </w:r>
      <w:r w:rsidR="001933BF">
        <w:rPr>
          <w:color w:val="000000"/>
        </w:rPr>
        <w:t xml:space="preserve"> </w:t>
      </w:r>
      <w:r w:rsidR="007D7637">
        <w:rPr>
          <w:color w:val="000000"/>
        </w:rPr>
        <w:t>the observational model</w:t>
      </w:r>
      <w:r w:rsidR="00CE6565">
        <w:rPr>
          <w:color w:val="000000"/>
        </w:rPr>
        <w:t>.</w:t>
      </w:r>
      <w:r w:rsidR="003330CC">
        <w:rPr>
          <w:color w:val="000000"/>
        </w:rPr>
        <w:t xml:space="preserve"> </w:t>
      </w:r>
    </w:p>
    <w:p w14:paraId="4EF5881C" w14:textId="3193CD33" w:rsidR="005B11DB" w:rsidRDefault="00912623" w:rsidP="0071520D">
      <w:pPr>
        <w:jc w:val="both"/>
        <w:rPr>
          <w:color w:val="000000"/>
        </w:rPr>
      </w:pPr>
      <w:r>
        <w:rPr>
          <w:i/>
          <w:iCs/>
          <w:color w:val="000000"/>
        </w:rPr>
        <w:t xml:space="preserve">E. faecium </w:t>
      </w:r>
      <w:r>
        <w:rPr>
          <w:color w:val="000000"/>
        </w:rPr>
        <w:t xml:space="preserve">and </w:t>
      </w:r>
      <w:r>
        <w:rPr>
          <w:i/>
          <w:iCs/>
          <w:color w:val="000000"/>
        </w:rPr>
        <w:t xml:space="preserve">E. faecalis </w:t>
      </w:r>
      <w:r>
        <w:rPr>
          <w:color w:val="000000"/>
        </w:rPr>
        <w:t xml:space="preserve">are </w:t>
      </w:r>
      <w:r w:rsidR="00A20FD8">
        <w:rPr>
          <w:color w:val="000000"/>
        </w:rPr>
        <w:t xml:space="preserve">also </w:t>
      </w:r>
      <w:r>
        <w:rPr>
          <w:color w:val="000000"/>
        </w:rPr>
        <w:t xml:space="preserve">recognized as successful nosocomial pathogens </w:t>
      </w:r>
      <w:r w:rsidR="00A465B2">
        <w:rPr>
          <w:color w:val="000000"/>
        </w:rPr>
        <w:fldChar w:fldCharType="begin"/>
      </w:r>
      <w:r w:rsidR="00233C17">
        <w:rPr>
          <w:color w:val="000000"/>
        </w:rPr>
        <w:instrText xml:space="preserve"> ADDIN ZOTERO_ITEM CSL_CITATION {"citationID":"a2d6h3lsc5f","properties":{"formattedCitation":"{\\i{}(45\\uc0\\u8211{}47)}","plainCitation":"(45–47)","noteIndex":0},"citationItems":[{"id":556,"uris":["http://zotero.org/users/9551388/items/REB23FD7"],"itemData":{"id":556,"type":"article-journal","abstract":"Background and Aim:\n              The predominant species of the\n              Enterococcus, Enterococcus faecalis\n              (\n              E. faecalis\n              ) and\n              Enterococcus faecium\n              (\n              E. faecium\n              ) cause great variety of infections. Therefore, the expansion of antimicrobial resistance in the\n              Enterococcus\n              is one of the most important global concerns. This study was conducted to investigate the prevalence of resistance to linezolid, tigecycline, and daptomycin among enterococcal strains isolated from human clinical specimens worldwide.\n            \n            \n              Methods:\n              Several databases including Web of Science, EMBASE, and Medline (\n              via\n              PubMed), were carefully searched and reviewed for original research articles available in databases and published between 2000 and 2020. A total of 114 studies worldwide that address\n              E. faecalis\n              and\n              E. faecium\n              resistance to linezolid, tigecycline, and daptomycin were analyzed by STATA software.\n            \n            \n              Results:\n              The overall prevalence of antibiotic-resistant\n              E. faecalis\n              and\n              E. faecium\n              was reported to be 0.9 and 0.6%, respectively.\n              E. faecalis\n              and\n              E. faecium\n              were more resistant to the linezolid (2.2%) and daptomycin (9%), respectively. The prevalence of tigecyline-resistant\n              E. facium\n              (1%) strains was higher than\n              E. faecalis\n              strains (0.3%). Accordingly, the prevalence of linezolid-resistant\n              E. faecalis\n              was higher in Asia (2.8%), while linezolid-resistant\n              E. faecium\n              was higher in the America (3.4%). Regarding tigecycline-resistance, a higher prevalence of\n              E. faecalis\n              (0.4%) and\n              E. faecium\n              (3.9%) was reported in Europe.\n            \n            \n              Conclusion:\n              In conclusion, this meta-analysis shows that there is an emerging resistance in\n              Enterococcus\n              strains. Despite the rising resistance of enterococci to antibiotics, our results demonstrate that tigecycline, daptomycin, and linezolid can still be used for the treatment of enterococcal infections worldwide.","container-title":"Frontiers in Medicine","DOI":"10.3389/fmed.2021.720647","ISSN":"2296-858X","journalAbbreviation":"Front. Med.","language":"en","page":"720647","source":"DOI.org (Crossref)","title":"The Global Prevalence of Daptomycin, Tigecycline, and Linezolid-Resistant Enterococcus faecalis and Enterococcus faecium Strains From Human Clinical Samples: A Systematic Review and Meta-Analysis","title-short":"The Global Prevalence of Daptomycin, Tigecycline, and Linezolid-Resistant Enterococcus faecalis and Enterococcus faecium Strains From Human Clinical Samples","volume":"8","author":[{"family":"Dadashi","given":"Masoud"},{"family":"Sharifian","given":"Parastoo"},{"family":"Bostanshirin","given":"Nazila"},{"family":"Hajikhani","given":"Bahareh"},{"family":"Bostanghadiri","given":"Narjess"},{"family":"Khosravi-Dehaghi","given":"Nafiseh"},{"family":"Belkum","given":"Alex","non-dropping-particle":"van"},{"family":"Darban-Sarokhalil","given":"Davood"}],"issued":{"date-parts":[["2021",9,10]]}}},{"id":1107,"uris":["http://zotero.org/users/9551388/items/HJP857PL"],"itemData":{"id":1107,"type":"article-journal","abstract":"The Gram-positive species Enterococcus faecium has long been thought of as a harmless commensal of the mammalian GI tract. In the last two decades, however, E. faecium has become an important cause of nosocomial bacteremias. These infections are often difficult to treat owing to the resistance of E. faecium to a large number of antibiotics. In this article, we review the recent transition of E. faecium from commensal to nosocomial pathogen. We focus on population biology-based studies, which suggest that several clonal populations of E. faecium are mostly responsible for causing infections. We also discuss the role of the accessory genome of E. faecium in contributing to the infectious phenotype and examine the role that surface proteins of E. faecium may have in colonization and infection.","container-title":"Future Microbiology","DOI":"10.2217/fmb.09.82","ISSN":"1746-0913, 1746-0921","issue":"9","journalAbbreviation":"Future Microbiology","language":"en","page":"1125-1135","source":"DOI.org (Crossref)","title":"Transition of &lt;i&gt;Enterococcus faecium&lt;/i&gt; from commensal organism to nosocomial pathogen","volume":"4","author":[{"family":"Willems","given":"Rob Jl"},{"family":"Van Schaik","given":"Willem"}],"issued":{"date-parts":[["2009",11]]}}},{"id":1105,"uris":["http://zotero.org/users/9551388/items/TUV9TQPB"],"itemData":{"id":1105,"type":"article-journal","abstract":"Early in its evolution, Enterococcus faecium acquired traits that allowed it to become a successful nosocomial pathogen. E. faecium inherent tenacity to build resistance to antibiotics and environmental stressors that allows the species to thrive in hospital environments. The continual wide use of antibiotics in medicine has been an important driver in the evolution of E. faecium becoming a highly proficient hospital pathogen. For successful prevention and reduction of nosocomial infections with vancomycin resistant E. faecium (VREfm), it is essential to focus on reducing VREfm carriage and spread. The aim of this review is to incorporate microbiological insights of E. faecium into practical infection control recommendations, to reduce the spread of hospital-acquired VREfm (carriage and infections). The spread of VREfm can be controlled by intensified cleaning procedures, antibiotic stewardship, rapid screening of VREfm carriage focused on high-risk populations, and identification of transmission routes through accurate detection and typing methods in outbreak situations. Further, for successful management of E. faecium, continual innovation in the fields of diagnostics, treatment, and eradication is necessary.","container-title":"Antimicrobial Resistance &amp; Infection Control","DOI":"10.1186/s13756-020-00770-1","ISSN":"2047-2994","issue":"1","journalAbbreviation":"Antimicrob Resist Infect Control","language":"en","page":"130","source":"DOI.org (Crossref)","title":"Enterococcus faecium: from microbiological insights to practical recommendations for infection control and diagnostics","title-short":"Enterococcus faecium","volume":"9","author":[{"family":"Zhou","given":"Xuewei"},{"family":"Willems","given":"Rob J. L."},{"family":"Friedrich","given":"Alexander W."},{"family":"Rossen","given":"John W. A."},{"family":"Bathoorn","given":"Erik"}],"issued":{"date-parts":[["2020",12]]}}}],"schema":"https://github.com/citation-style-language/schema/raw/master/csl-citation.json"} </w:instrText>
      </w:r>
      <w:r w:rsidR="00A465B2">
        <w:rPr>
          <w:color w:val="000000"/>
        </w:rPr>
        <w:fldChar w:fldCharType="separate"/>
      </w:r>
      <w:r w:rsidR="00233C17" w:rsidRPr="00233C17">
        <w:rPr>
          <w:i/>
          <w:iCs/>
          <w:color w:val="000000"/>
          <w:lang w:val="en-GB"/>
        </w:rPr>
        <w:t>(45–47)</w:t>
      </w:r>
      <w:r w:rsidR="00A465B2">
        <w:rPr>
          <w:color w:val="000000"/>
        </w:rPr>
        <w:fldChar w:fldCharType="end"/>
      </w:r>
      <w:r>
        <w:rPr>
          <w:color w:val="000000"/>
        </w:rPr>
        <w:t>,</w:t>
      </w:r>
      <w:r w:rsidR="00067408">
        <w:rPr>
          <w:color w:val="000000"/>
        </w:rPr>
        <w:t xml:space="preserve"> </w:t>
      </w:r>
      <w:r>
        <w:rPr>
          <w:color w:val="000000"/>
        </w:rPr>
        <w:t>quantification of it's transmission is absent</w:t>
      </w:r>
      <w:r w:rsidR="007D417F">
        <w:rPr>
          <w:color w:val="000000"/>
        </w:rPr>
        <w:t xml:space="preserve"> and studies looking at health-care settings are limited. However, the known microbiology and population biology have reported first that </w:t>
      </w:r>
      <w:r w:rsidR="0082289D">
        <w:rPr>
          <w:color w:val="000000"/>
        </w:rPr>
        <w:t xml:space="preserve">as </w:t>
      </w:r>
      <w:r w:rsidR="007D417F">
        <w:rPr>
          <w:color w:val="000000"/>
        </w:rPr>
        <w:t>both species</w:t>
      </w:r>
      <w:r w:rsidR="0082289D">
        <w:rPr>
          <w:color w:val="000000"/>
        </w:rPr>
        <w:t xml:space="preserve"> belong to the same genus </w:t>
      </w:r>
      <w:r w:rsidR="007D417F">
        <w:rPr>
          <w:color w:val="000000"/>
        </w:rPr>
        <w:t xml:space="preserve">are adapted to </w:t>
      </w:r>
      <w:r w:rsidR="0082289D">
        <w:rPr>
          <w:color w:val="000000"/>
        </w:rPr>
        <w:t xml:space="preserve">survive in the hospital environment  for years </w:t>
      </w:r>
      <w:r w:rsidR="0082289D">
        <w:rPr>
          <w:color w:val="000000"/>
        </w:rPr>
        <w:fldChar w:fldCharType="begin"/>
      </w:r>
      <w:r w:rsidR="00233C17">
        <w:rPr>
          <w:color w:val="000000"/>
        </w:rPr>
        <w:instrText xml:space="preserve"> ADDIN ZOTERO_ITEM CSL_CITATION {"citationID":"a24h2f9aaaf","properties":{"formattedCitation":"{\\i{}(47)}","plainCitation":"(47)","noteIndex":0},"citationItems":[{"id":1105,"uris":["http://zotero.org/users/9551388/items/TUV9TQPB"],"itemData":{"id":1105,"type":"article-journal","abstract":"Early in its evolution, Enterococcus faecium acquired traits that allowed it to become a successful nosocomial pathogen. E. faecium inherent tenacity to build resistance to antibiotics and environmental stressors that allows the species to thrive in hospital environments. The continual wide use of antibiotics in medicine has been an important driver in the evolution of E. faecium becoming a highly proficient hospital pathogen. For successful prevention and reduction of nosocomial infections with vancomycin resistant E. faecium (VREfm), it is essential to focus on reducing VREfm carriage and spread. The aim of this review is to incorporate microbiological insights of E. faecium into practical infection control recommendations, to reduce the spread of hospital-acquired VREfm (carriage and infections). The spread of VREfm can be controlled by intensified cleaning procedures, antibiotic stewardship, rapid screening of VREfm carriage focused on high-risk populations, and identification of transmission routes through accurate detection and typing methods in outbreak situations. Further, for successful management of E. faecium, continual innovation in the fields of diagnostics, treatment, and eradication is necessary.","container-title":"Antimicrobial Resistance &amp; Infection Control","DOI":"10.1186/s13756-020-00770-1","ISSN":"2047-2994","issue":"1","journalAbbreviation":"Antimicrob Resist Infect Control","language":"en","page":"130","source":"DOI.org (Crossref)","title":"Enterococcus faecium: from microbiological insights to practical recommendations for infection control and diagnostics","title-short":"Enterococcus faecium","volume":"9","author":[{"family":"Zhou","given":"Xuewei"},{"family":"Willems","given":"Rob J. L."},{"family":"Friedrich","given":"Alexander W."},{"family":"Rossen","given":"John W. A."},{"family":"Bathoorn","given":"Erik"}],"issued":{"date-parts":[["2020",12]]}}}],"schema":"https://github.com/citation-style-language/schema/raw/master/csl-citation.json"} </w:instrText>
      </w:r>
      <w:r w:rsidR="0082289D">
        <w:rPr>
          <w:color w:val="000000"/>
        </w:rPr>
        <w:fldChar w:fldCharType="separate"/>
      </w:r>
      <w:r w:rsidR="00233C17" w:rsidRPr="00233C17">
        <w:rPr>
          <w:i/>
          <w:iCs/>
          <w:color w:val="000000"/>
          <w:lang w:val="en-GB"/>
        </w:rPr>
        <w:t>(47)</w:t>
      </w:r>
      <w:r w:rsidR="0082289D">
        <w:rPr>
          <w:color w:val="000000"/>
        </w:rPr>
        <w:fldChar w:fldCharType="end"/>
      </w:r>
      <w:r w:rsidR="0082289D">
        <w:rPr>
          <w:color w:val="000000"/>
        </w:rPr>
        <w:t xml:space="preserve">, </w:t>
      </w:r>
      <w:r w:rsidR="001A5A60">
        <w:rPr>
          <w:color w:val="000000"/>
        </w:rPr>
        <w:t xml:space="preserve">and </w:t>
      </w:r>
      <w:r w:rsidR="00AE6F87">
        <w:rPr>
          <w:color w:val="000000"/>
        </w:rPr>
        <w:t xml:space="preserve">second </w:t>
      </w:r>
      <w:r w:rsidR="001A5A60">
        <w:rPr>
          <w:color w:val="000000"/>
        </w:rPr>
        <w:t xml:space="preserve">that </w:t>
      </w:r>
      <w:r w:rsidR="001A5A60">
        <w:rPr>
          <w:i/>
          <w:iCs/>
          <w:color w:val="000000"/>
        </w:rPr>
        <w:t>E. faecium</w:t>
      </w:r>
      <w:r w:rsidR="001A5A60">
        <w:rPr>
          <w:color w:val="000000"/>
        </w:rPr>
        <w:t xml:space="preserve"> population can be </w:t>
      </w:r>
      <w:r w:rsidR="00AE6F87">
        <w:rPr>
          <w:color w:val="000000"/>
        </w:rPr>
        <w:t>sub-</w:t>
      </w:r>
      <w:r w:rsidR="001A5A60">
        <w:rPr>
          <w:color w:val="000000"/>
        </w:rPr>
        <w:t xml:space="preserve">divided genetically by health care associated and community associated </w:t>
      </w:r>
      <w:r w:rsidR="00D90C6C">
        <w:rPr>
          <w:color w:val="000000"/>
        </w:rPr>
        <w:t xml:space="preserve">strains </w:t>
      </w:r>
      <w:r w:rsidR="001A5A60">
        <w:rPr>
          <w:color w:val="000000"/>
        </w:rPr>
        <w:t xml:space="preserve">but </w:t>
      </w:r>
      <w:r w:rsidR="001A5A60">
        <w:rPr>
          <w:i/>
          <w:iCs/>
          <w:color w:val="000000"/>
        </w:rPr>
        <w:t xml:space="preserve">E. faecalis </w:t>
      </w:r>
      <w:r w:rsidR="001A5A60">
        <w:rPr>
          <w:color w:val="000000"/>
        </w:rPr>
        <w:t xml:space="preserve">does not. </w:t>
      </w:r>
      <w:r w:rsidR="00A3459A">
        <w:rPr>
          <w:color w:val="000000"/>
        </w:rPr>
        <w:t xml:space="preserve">This </w:t>
      </w:r>
      <w:r w:rsidR="005B11DB">
        <w:rPr>
          <w:color w:val="000000"/>
        </w:rPr>
        <w:t xml:space="preserve">genetically distinct </w:t>
      </w:r>
      <w:r w:rsidR="00A3459A">
        <w:rPr>
          <w:color w:val="000000"/>
        </w:rPr>
        <w:t xml:space="preserve">sub-population suggest that </w:t>
      </w:r>
      <w:r w:rsidR="005B11DB">
        <w:rPr>
          <w:color w:val="000000"/>
        </w:rPr>
        <w:t xml:space="preserve">evolution selected for </w:t>
      </w:r>
      <w:r w:rsidR="00AE6F87">
        <w:rPr>
          <w:color w:val="000000"/>
        </w:rPr>
        <w:t xml:space="preserve">strains adapted to health-care settings circulation, </w:t>
      </w:r>
      <w:r w:rsidR="00AE206D">
        <w:rPr>
          <w:color w:val="000000"/>
        </w:rPr>
        <w:t>which matches our model-inference estimating</w:t>
      </w:r>
      <w:r w:rsidR="0056646D">
        <w:rPr>
          <w:color w:val="000000"/>
        </w:rPr>
        <w:t xml:space="preserve"> slightly</w:t>
      </w:r>
      <w:r w:rsidR="00AE206D">
        <w:rPr>
          <w:color w:val="000000"/>
        </w:rPr>
        <w:t xml:space="preserve"> higher </w:t>
      </w:r>
      <w:r w:rsidR="00DA4B90">
        <w:rPr>
          <w:color w:val="000000"/>
        </w:rPr>
        <w:t xml:space="preserve">mean </w:t>
      </w:r>
      <w:r w:rsidR="00AE206D">
        <w:rPr>
          <w:color w:val="000000"/>
        </w:rPr>
        <w:t xml:space="preserve">nosocomial transmission for </w:t>
      </w:r>
      <w:r w:rsidR="00AE206D">
        <w:rPr>
          <w:i/>
          <w:iCs/>
          <w:color w:val="000000"/>
        </w:rPr>
        <w:t>E. faecium</w:t>
      </w:r>
      <w:r w:rsidR="00AE206D">
        <w:rPr>
          <w:color w:val="000000"/>
        </w:rPr>
        <w:t xml:space="preserve"> than </w:t>
      </w:r>
      <w:r w:rsidR="00AE206D">
        <w:rPr>
          <w:i/>
          <w:iCs/>
          <w:color w:val="000000"/>
        </w:rPr>
        <w:t>E. faecalis</w:t>
      </w:r>
      <w:r w:rsidR="003F4D38">
        <w:rPr>
          <w:color w:val="000000"/>
        </w:rPr>
        <w:t>.</w:t>
      </w:r>
      <w:r w:rsidR="00590BBA">
        <w:rPr>
          <w:color w:val="000000"/>
        </w:rPr>
        <w:t xml:space="preserve"> </w:t>
      </w:r>
      <w:r w:rsidR="005969E2">
        <w:rPr>
          <w:color w:val="000000"/>
        </w:rPr>
        <w:t xml:space="preserve">We also found detection rates were significantly higher for </w:t>
      </w:r>
      <w:r w:rsidR="005969E2">
        <w:rPr>
          <w:i/>
          <w:iCs/>
          <w:color w:val="000000"/>
        </w:rPr>
        <w:t xml:space="preserve">E. faecalis </w:t>
      </w:r>
      <w:r w:rsidR="005969E2">
        <w:rPr>
          <w:color w:val="000000"/>
        </w:rPr>
        <w:t xml:space="preserve">than </w:t>
      </w:r>
      <w:r w:rsidR="005969E2">
        <w:rPr>
          <w:i/>
          <w:iCs/>
          <w:color w:val="000000"/>
        </w:rPr>
        <w:t>E. faecium</w:t>
      </w:r>
      <w:r w:rsidR="005969E2">
        <w:rPr>
          <w:color w:val="000000"/>
        </w:rPr>
        <w:t>, which suggest that under a same surveillance setting (same proprotions of screening and diagnostic)</w:t>
      </w:r>
      <w:r w:rsidR="00D47C91">
        <w:rPr>
          <w:color w:val="000000"/>
        </w:rPr>
        <w:t xml:space="preserve">, </w:t>
      </w:r>
      <w:r w:rsidR="005969E2">
        <w:rPr>
          <w:i/>
          <w:iCs/>
          <w:color w:val="000000"/>
        </w:rPr>
        <w:t xml:space="preserve">E. faecalis </w:t>
      </w:r>
      <w:r w:rsidR="005969E2">
        <w:rPr>
          <w:color w:val="000000"/>
        </w:rPr>
        <w:t xml:space="preserve">might have higher asymptomatic carriage than </w:t>
      </w:r>
      <w:r w:rsidR="005969E2">
        <w:rPr>
          <w:i/>
          <w:iCs/>
          <w:color w:val="000000"/>
        </w:rPr>
        <w:t>E. faecium</w:t>
      </w:r>
      <w:r w:rsidR="00CF03AB">
        <w:rPr>
          <w:color w:val="000000"/>
        </w:rPr>
        <w:t>, but we were not able to validate this as empirical</w:t>
      </w:r>
      <w:r w:rsidR="00AA4148">
        <w:rPr>
          <w:color w:val="000000"/>
        </w:rPr>
        <w:t xml:space="preserve"> or clinical</w:t>
      </w:r>
      <w:r w:rsidR="00CF03AB">
        <w:rPr>
          <w:color w:val="000000"/>
        </w:rPr>
        <w:t xml:space="preserve"> </w:t>
      </w:r>
      <w:r w:rsidR="00015119">
        <w:rPr>
          <w:color w:val="000000"/>
        </w:rPr>
        <w:t>studies</w:t>
      </w:r>
      <w:r w:rsidR="00CF03AB">
        <w:rPr>
          <w:color w:val="000000"/>
        </w:rPr>
        <w:t xml:space="preserve"> are absent.</w:t>
      </w:r>
    </w:p>
    <w:p w14:paraId="4663A16E" w14:textId="77777777" w:rsidR="00975CB5" w:rsidRDefault="00975CB5" w:rsidP="00A778E6">
      <w:pPr>
        <w:jc w:val="both"/>
        <w:rPr>
          <w:iCs/>
          <w:color w:val="000000"/>
        </w:rPr>
      </w:pPr>
    </w:p>
    <w:p w14:paraId="4E89DB75" w14:textId="582B12FE" w:rsidR="00173A4D" w:rsidRPr="00692F48" w:rsidRDefault="008809CF" w:rsidP="00C7620C">
      <w:pPr>
        <w:jc w:val="both"/>
        <w:rPr>
          <w:rFonts w:eastAsia="Arial"/>
          <w:i/>
          <w:iCs/>
          <w:color w:val="434343"/>
        </w:rPr>
      </w:pPr>
      <w:r w:rsidRPr="00692F48">
        <w:rPr>
          <w:rFonts w:eastAsia="Arial"/>
          <w:i/>
          <w:iCs/>
          <w:color w:val="434343"/>
        </w:rPr>
        <w:t>Limitations</w:t>
      </w:r>
      <w:r w:rsidR="00692F48">
        <w:rPr>
          <w:rFonts w:eastAsia="Arial"/>
          <w:i/>
          <w:iCs/>
          <w:color w:val="434343"/>
        </w:rPr>
        <w:t>.</w:t>
      </w:r>
    </w:p>
    <w:p w14:paraId="6F500A7D" w14:textId="4DF3C238" w:rsidR="0078061A" w:rsidRPr="00AD0DCD" w:rsidRDefault="008809CF" w:rsidP="00C7620C">
      <w:pPr>
        <w:jc w:val="both"/>
        <w:rPr>
          <w:color w:val="000000"/>
        </w:rPr>
      </w:pPr>
      <w:r>
        <w:rPr>
          <w:color w:val="000000"/>
        </w:rPr>
        <w:t>In absence of clinical data</w:t>
      </w:r>
      <w:r w:rsidR="0093536E">
        <w:rPr>
          <w:color w:val="000000"/>
        </w:rPr>
        <w:t xml:space="preserve"> to distinguis</w:t>
      </w:r>
      <w:r w:rsidR="00304DCE">
        <w:rPr>
          <w:color w:val="000000"/>
        </w:rPr>
        <w:t>h</w:t>
      </w:r>
      <w:r w:rsidR="0093536E">
        <w:rPr>
          <w:color w:val="000000"/>
        </w:rPr>
        <w:t xml:space="preserve"> between carriage and infection</w:t>
      </w:r>
      <w:r>
        <w:rPr>
          <w:color w:val="000000"/>
        </w:rPr>
        <w:t xml:space="preserve"> </w:t>
      </w:r>
      <w:r w:rsidR="00002547">
        <w:rPr>
          <w:color w:val="000000"/>
        </w:rPr>
        <w:t>and with the intention of have a common quantitative framework we simpli</w:t>
      </w:r>
      <w:r w:rsidR="002E281F">
        <w:rPr>
          <w:color w:val="000000"/>
        </w:rPr>
        <w:t>fi</w:t>
      </w:r>
      <w:r w:rsidR="00002547">
        <w:rPr>
          <w:color w:val="000000"/>
        </w:rPr>
        <w:t xml:space="preserve">ed transmission dynamics of </w:t>
      </w:r>
      <w:r w:rsidR="00B2328D">
        <w:rPr>
          <w:color w:val="000000"/>
        </w:rPr>
        <w:t>micro-organism</w:t>
      </w:r>
      <w:r w:rsidR="00B95EB9">
        <w:rPr>
          <w:color w:val="000000"/>
        </w:rPr>
        <w:t>s</w:t>
      </w:r>
      <w:r w:rsidR="00B2328D">
        <w:rPr>
          <w:color w:val="000000"/>
        </w:rPr>
        <w:t>.</w:t>
      </w:r>
      <w:r w:rsidR="00C22FA0">
        <w:rPr>
          <w:color w:val="000000"/>
        </w:rPr>
        <w:t xml:space="preserve"> </w:t>
      </w:r>
      <w:r w:rsidR="008247F6">
        <w:rPr>
          <w:color w:val="000000"/>
        </w:rPr>
        <w:t xml:space="preserve">We simplified the biology of the host pathogen interaction only considering carriers, but parametrized a detailed observational model to absorb </w:t>
      </w:r>
      <w:r w:rsidR="00CE23ED">
        <w:rPr>
          <w:color w:val="000000"/>
        </w:rPr>
        <w:t>heterogeneity in patient state</w:t>
      </w:r>
      <w:r w:rsidR="008247F6">
        <w:rPr>
          <w:color w:val="000000"/>
        </w:rPr>
        <w:t xml:space="preserve"> in likelihoods of detection, as discussed above. </w:t>
      </w:r>
      <w:r w:rsidR="00052008">
        <w:rPr>
          <w:color w:val="000000"/>
        </w:rPr>
        <w:t>We treated each bacterial micro-organisms separately, includ</w:t>
      </w:r>
      <w:r w:rsidR="00A3497D">
        <w:rPr>
          <w:color w:val="000000"/>
        </w:rPr>
        <w:t>ing</w:t>
      </w:r>
      <w:r w:rsidR="00052008">
        <w:rPr>
          <w:color w:val="000000"/>
        </w:rPr>
        <w:t xml:space="preserve"> same species phenotypes</w:t>
      </w:r>
      <w:r w:rsidR="000450EE">
        <w:rPr>
          <w:color w:val="000000"/>
        </w:rPr>
        <w:t>:</w:t>
      </w:r>
      <w:r w:rsidR="00052008">
        <w:rPr>
          <w:color w:val="000000"/>
        </w:rPr>
        <w:t xml:space="preserve"> MRSA and MSSA. Ecological interactions</w:t>
      </w:r>
      <w:r w:rsidR="00935C3B">
        <w:rPr>
          <w:color w:val="000000"/>
        </w:rPr>
        <w:t xml:space="preserve"> </w:t>
      </w:r>
      <w:r w:rsidR="00052008">
        <w:rPr>
          <w:color w:val="000000"/>
        </w:rPr>
        <w:t>between different phenotypes</w:t>
      </w:r>
      <w:r w:rsidR="00935C3B">
        <w:rPr>
          <w:color w:val="000000"/>
        </w:rPr>
        <w:t xml:space="preserve"> as well as strains with different levels of resistance have shown to reproduce accuratelly carriage data at population level </w:t>
      </w:r>
      <w:r w:rsidR="002074A4">
        <w:rPr>
          <w:color w:val="000000"/>
        </w:rPr>
        <w:fldChar w:fldCharType="begin"/>
      </w:r>
      <w:r w:rsidR="00A0721F">
        <w:rPr>
          <w:color w:val="000000"/>
        </w:rPr>
        <w:instrText xml:space="preserve"> ADDIN ZOTERO_ITEM CSL_CITATION {"citationID":"a4q484ma2k","properties":{"formattedCitation":"{\\i{}(3, 5, 18)}","plainCitation":"(3, 5, 18)","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id":911,"uris":["http://zotero.org/users/9551388/items/AHEYRW7U"],"itemData":{"id":911,"type":"article-journal","abstract":"Antibiotic resistance, and in particular, multidrug resistance are public health concerns. Yet, there has been little theoretical work on the evolutionary dynamics of multidrug resistance (MDR). Here, we present a generic model of MDR inspired by two pervasive trends in resistance dynamics. The ﬁrst trend is the robust coexistence of antibiotic sensitivity and resistance in multiple bacterial species and for numerous antibiotics. The second is that resistance to diﬀerent antibiotics tends to be concentrated on the same strains, giving rise to high MDR frequencies. We argue that these two observations are linked: mechanisms that maintain coexistence also promote high MDR frequencies. This argument is based on the recognition that, in many of the most plausible models of coexistence, the coexistence-maintaining mechanism is fundamentally similar: either strain or host population structure stratiﬁes the pathogen population into sub-populations and introduces variation in the ﬁtness eﬀect of resistance between these sub-populations. We show that this model structure also gives rise to high MDR frequencies, because resistance against all antibiotics is concentrated in the sub-populations where the ﬁtness advantage gained from resistance is high. We test predictions from this model on two pneumococcal datasets and ﬁnd predicted trends are qualitatively consistent with those observed in data. This model provides a parsimonious explanation for the pervasiveness of high MDR frequencies and allows us to reconcile this trend with observed long-term stability in the prevalence of resistance.","language":"en","source":"Zotero","title":"Mechanisms that maintain coexistence of antibiotic sensitivity and resistance also promote high frequencies of multidrug resistance","author":[{"family":"Lehtinen","given":"Sonja"},{"family":"Blanquart","given":"Francois"},{"family":"Lipsitch","given":"Marc"},{"family":"Fraser","given":"Christophe"}]},"label":"page"}],"schema":"https://github.com/citation-style-language/schema/raw/master/csl-citation.json"} </w:instrText>
      </w:r>
      <w:r w:rsidR="002074A4">
        <w:rPr>
          <w:color w:val="000000"/>
        </w:rPr>
        <w:fldChar w:fldCharType="separate"/>
      </w:r>
      <w:r w:rsidR="00A0721F" w:rsidRPr="00A0721F">
        <w:rPr>
          <w:i/>
          <w:iCs/>
          <w:color w:val="000000"/>
          <w:lang w:val="en-GB"/>
        </w:rPr>
        <w:t>(3, 5, 18)</w:t>
      </w:r>
      <w:r w:rsidR="002074A4">
        <w:rPr>
          <w:color w:val="000000"/>
        </w:rPr>
        <w:fldChar w:fldCharType="end"/>
      </w:r>
      <w:r w:rsidR="00935C3B">
        <w:rPr>
          <w:color w:val="000000"/>
        </w:rPr>
        <w:t xml:space="preserve">. Similarly </w:t>
      </w:r>
      <w:r w:rsidR="00FA0321">
        <w:rPr>
          <w:color w:val="000000"/>
        </w:rPr>
        <w:t xml:space="preserve">same genus </w:t>
      </w:r>
      <w:r w:rsidR="000E137B">
        <w:rPr>
          <w:color w:val="000000"/>
        </w:rPr>
        <w:t xml:space="preserve">within-host </w:t>
      </w:r>
      <w:r w:rsidR="004F4D41">
        <w:rPr>
          <w:color w:val="000000"/>
        </w:rPr>
        <w:t xml:space="preserve">species </w:t>
      </w:r>
      <w:r w:rsidR="00935C3B">
        <w:rPr>
          <w:color w:val="000000"/>
        </w:rPr>
        <w:t>interactions that habit the same niche</w:t>
      </w:r>
      <w:r w:rsidR="008F1E8E">
        <w:rPr>
          <w:color w:val="000000"/>
        </w:rPr>
        <w:t xml:space="preserve">, </w:t>
      </w:r>
      <w:r w:rsidR="004F4D41">
        <w:rPr>
          <w:color w:val="000000"/>
        </w:rPr>
        <w:t>as</w:t>
      </w:r>
      <w:r w:rsidR="00935C3B">
        <w:rPr>
          <w:color w:val="000000"/>
        </w:rPr>
        <w:t xml:space="preserve"> </w:t>
      </w:r>
      <w:r w:rsidR="00935C3B">
        <w:rPr>
          <w:i/>
          <w:iCs/>
          <w:color w:val="000000"/>
        </w:rPr>
        <w:t xml:space="preserve">S. aureus </w:t>
      </w:r>
      <w:r w:rsidR="00935C3B">
        <w:rPr>
          <w:color w:val="000000"/>
        </w:rPr>
        <w:t xml:space="preserve">and </w:t>
      </w:r>
      <w:r w:rsidR="00935C3B">
        <w:rPr>
          <w:i/>
          <w:iCs/>
          <w:color w:val="000000"/>
        </w:rPr>
        <w:t>S. epidermis</w:t>
      </w:r>
      <w:r w:rsidR="00014CC2">
        <w:rPr>
          <w:i/>
          <w:iCs/>
          <w:color w:val="000000"/>
        </w:rPr>
        <w:t xml:space="preserve"> </w:t>
      </w:r>
      <w:r w:rsidR="00014CC2">
        <w:rPr>
          <w:color w:val="000000"/>
        </w:rPr>
        <w:t>in the nasal nares</w:t>
      </w:r>
      <w:r w:rsidR="00A50C27">
        <w:rPr>
          <w:color w:val="000000"/>
        </w:rPr>
        <w:t xml:space="preserve"> </w:t>
      </w:r>
      <w:r w:rsidR="00CA7368">
        <w:rPr>
          <w:color w:val="000000"/>
        </w:rPr>
        <w:fldChar w:fldCharType="begin"/>
      </w:r>
      <w:r w:rsidR="00233C17">
        <w:rPr>
          <w:color w:val="000000"/>
        </w:rPr>
        <w:instrText xml:space="preserve"> ADDIN ZOTERO_ITEM CSL_CITATION {"citationID":"aoq52gvbjs","properties":{"formattedCitation":"{\\i{}(27, 48)}","plainCitation":"(27, 48)","noteIndex":0},"citationItems":[{"id":576,"uris":["http://zotero.org/users/9551388/items/EFD8N9V9"],"itemData":{"id":576,"type":"article-journal","abstract":"Background: Colonization of humans with Staphylococcus aureus is a critical prerequisite of subsequent clinical infection of the skin, blood, lung, heart and other deep tissues. S. aureus persistently or intermittently colonizes the nares of ,50% of healthy adults, whereas ,50% of the general population is rarely or never colonized by this pathogen. Because microbial consortia within the nasal cavity may be an important determinant of S. aureus colonization we determined the composition and dynamics of the nasal microbiota and correlated specific microorganisms with S. aureus colonization.\nMethodology/Principal Findings: Nasal specimens were collected longitudinally from five healthy adults and a crosssection of hospitalized patients (26 S. aureus carriers and 16 non-carriers). Culture-independent analysis of 16S rRNA sequences revealed that the nasal microbiota of healthy subjects consists primarily of members of the phylum Actinobacteria (e.g., Propionibacterium spp. and Corynebacterium spp.), with proportionally less representation of other phyla, including Firmicutes (e.g., Staphylococcus spp.) and Proteobacteria (e.g. Enterobacter spp). In contrast, inpatient nasal microbiotas were enriched in S. aureus or Staphylococcus epidermidis and diminished in several actinobacterial groups, most notably Propionibacterium acnes. Moreover, within the inpatient population S. aureus colonization was negatively correlated with the abundances of several microbial groups, including S. epidermidis (p = 0.004).\nConclusions/Significance: The nares environment is colonized by a temporally stable microbiota that is distinct from other regions of the integument. Negative association between S. aureus, S. epidermidis, and other groups suggests microbial competition during colonization of the nares, a finding that could be exploited to limit S. aureus colonization.","container-title":"PLoS ONE","DOI":"10.1371/journal.pone.0010598","ISSN":"1932-6203","issue":"5","journalAbbreviation":"PLoS ONE","language":"en","page":"e10598","source":"DOI.org (Crossref)","title":"The Human Nasal Microbiota and Staphylococcus aureus Carriage","volume":"5","author":[{"family":"Frank","given":"Daniel N."},{"family":"Feazel","given":"Leah M."},{"family":"Bessesen","given":"Mary T."},{"family":"Price","given":"Connie S."},{"family":"Janoff","given":"Edward N."},{"family":"Pace","given":"Norman R."}],"editor":[{"family":"Aziz","given":"Ramy K."}],"issued":{"date-parts":[["2010",5,17]]}}},{"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sidR="00CA7368">
        <w:rPr>
          <w:color w:val="000000"/>
        </w:rPr>
        <w:fldChar w:fldCharType="separate"/>
      </w:r>
      <w:r w:rsidR="00233C17" w:rsidRPr="00233C17">
        <w:rPr>
          <w:i/>
          <w:iCs/>
          <w:color w:val="000000"/>
          <w:lang w:val="en-GB"/>
        </w:rPr>
        <w:t>(27, 48)</w:t>
      </w:r>
      <w:r w:rsidR="00CA7368">
        <w:rPr>
          <w:color w:val="000000"/>
        </w:rPr>
        <w:fldChar w:fldCharType="end"/>
      </w:r>
      <w:r w:rsidR="00935C3B">
        <w:rPr>
          <w:color w:val="000000"/>
        </w:rPr>
        <w:t xml:space="preserve">, as well as </w:t>
      </w:r>
      <w:r w:rsidR="0006381A">
        <w:rPr>
          <w:color w:val="000000"/>
        </w:rPr>
        <w:t>interactions</w:t>
      </w:r>
      <w:r w:rsidR="00935C3B">
        <w:rPr>
          <w:color w:val="000000"/>
        </w:rPr>
        <w:t xml:space="preserve"> </w:t>
      </w:r>
      <w:r w:rsidR="006E2FE6">
        <w:rPr>
          <w:color w:val="000000"/>
        </w:rPr>
        <w:t xml:space="preserve">in </w:t>
      </w:r>
      <w:r w:rsidR="00935C3B">
        <w:rPr>
          <w:color w:val="000000"/>
        </w:rPr>
        <w:t>polymicrobial infections</w:t>
      </w:r>
      <w:r w:rsidR="0017078C">
        <w:rPr>
          <w:color w:val="000000"/>
        </w:rPr>
        <w:t>, for example</w:t>
      </w:r>
      <w:r w:rsidR="00935C3B">
        <w:rPr>
          <w:color w:val="000000"/>
        </w:rPr>
        <w:t xml:space="preserve"> </w:t>
      </w:r>
      <w:r w:rsidR="00935C3B">
        <w:rPr>
          <w:i/>
          <w:iCs/>
          <w:color w:val="000000"/>
        </w:rPr>
        <w:t xml:space="preserve">S. aureus </w:t>
      </w:r>
      <w:r w:rsidR="00935C3B">
        <w:rPr>
          <w:color w:val="000000"/>
        </w:rPr>
        <w:t xml:space="preserve">and </w:t>
      </w:r>
      <w:r w:rsidR="00935C3B">
        <w:rPr>
          <w:i/>
          <w:iCs/>
          <w:color w:val="000000"/>
        </w:rPr>
        <w:t>P. aeruginosa</w:t>
      </w:r>
      <w:r w:rsidR="0017078C">
        <w:rPr>
          <w:i/>
          <w:iCs/>
          <w:color w:val="000000"/>
        </w:rPr>
        <w:t>,</w:t>
      </w:r>
      <w:r w:rsidR="00014CC2">
        <w:rPr>
          <w:color w:val="000000"/>
        </w:rPr>
        <w:t xml:space="preserve"> could ultimately </w:t>
      </w:r>
      <w:r w:rsidR="0017078C">
        <w:rPr>
          <w:color w:val="000000"/>
        </w:rPr>
        <w:t>be significan</w:t>
      </w:r>
      <w:r w:rsidR="008F77EB">
        <w:rPr>
          <w:color w:val="000000"/>
        </w:rPr>
        <w:t>t</w:t>
      </w:r>
      <w:r w:rsidR="0017078C">
        <w:rPr>
          <w:color w:val="000000"/>
        </w:rPr>
        <w:t xml:space="preserve"> and </w:t>
      </w:r>
      <w:r w:rsidR="008F77EB">
        <w:rPr>
          <w:color w:val="000000"/>
        </w:rPr>
        <w:t xml:space="preserve">to some extent </w:t>
      </w:r>
      <w:r w:rsidR="0017078C">
        <w:rPr>
          <w:color w:val="000000"/>
        </w:rPr>
        <w:t>modulate hospital level dynamics</w:t>
      </w:r>
      <w:r w:rsidR="00C35C7F">
        <w:rPr>
          <w:color w:val="000000"/>
        </w:rPr>
        <w:t xml:space="preserve"> </w:t>
      </w:r>
      <w:r w:rsidR="00C35C7F">
        <w:rPr>
          <w:color w:val="000000"/>
        </w:rPr>
        <w:fldChar w:fldCharType="begin"/>
      </w:r>
      <w:r w:rsidR="00233C17">
        <w:rPr>
          <w:color w:val="000000"/>
        </w:rPr>
        <w:instrText xml:space="preserve"> ADDIN ZOTERO_ITEM CSL_CITATION {"citationID":"au7mgcd1fq","properties":{"formattedCitation":"{\\i{}(8, 49)}","plainCitation":"(8, 49)","noteIndex":0},"citationItems":[{"id":1097,"uris":["http://zotero.org/users/9551388/items/Z5Y6RV6I"],"itemData":{"id":1097,"type":"article-journal","abstract":"Most bacteria exist and interact within polymicrobial communities. These interactions produce unique compounds, increase virulence and augment antibiotic resistance. One community associated with negative healthcare outcomes consists of Pseudomonas aeruginosa and Staphylococcus aureus. When co-­cultured, virulence factors secreted by P. aeruginosa reduce metabolism and growth in S. aureus. When grown in vitro, this allows P. aeruginosa to drive S. aureus toward extinction. However, when found in vivo, both species can co-e­ xist. Previous work has noted that this may be due to altered gene expression or mutations. However, little is known about how the growth environment could influence the co-e­ xistence of both species. Using a combination of mathematical modeling and experimentation, we show that changes to bacterial growth and metabolism caused by differences in the growth environment can determine the final population composition. We found that changing the carbon source in growth media affects the ratio of ATP to growth rate for both species, a metric we call absolute growth. We found that as a growth environment increases the absolute growth for one species, that species will increasingly dominate the co-c­ ulture. This is due to interactions between growth, metabolism, and metabolism-­altering virulence factors produced by P. aeruginosa. Finally, we show that the relationship between absolute growth and the final population composition can be perturbed by altering the spatial structure in the community. Our results demonstrate that differences in growth environment can account for conflicting observations regarding the co-­existence of these bacterial species in the literature, provides support for the intermediate disturbance hypothesis, and may offer a novel mechanism to manipulate polymicrobial populations.","container-title":"eLife","DOI":"10.7554/eLife.83664","ISSN":"2050-084X","language":"en","page":"e83664","source":"DOI.org (Crossref)","title":"Interactions between metabolism and growth can determine the co-existence of Staphylococcus aureus and Pseudomonas aeruginosa","volume":"12","author":[{"family":"Pajon","given":"Camryn"},{"family":"Fortoul","given":"Marla C"},{"family":"Diaz-Tang","given":"Gabriela"},{"family":"Marin Meneses","given":"Estefania"},{"family":"Kalifa","given":"Ariane R"},{"family":"Sevy","given":"Elinor"},{"family":"Mariah","given":"Taniya"},{"family":"Toscan","given":"Brandon"},{"family":"Marcelin","given":"Maili"},{"family":"Hernandez","given":"Daniella M"},{"family":"Marzouk","given":"Melissa M"},{"family":"Lopatkin","given":"Allison J"},{"family":"Eldakar","given":"Omar Tonsi"},{"family":"Smith","given":"Robert P"}],"issued":{"date-parts":[["2023",4,20]]}}},{"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00C35C7F">
        <w:rPr>
          <w:color w:val="000000"/>
        </w:rPr>
        <w:fldChar w:fldCharType="separate"/>
      </w:r>
      <w:r w:rsidR="00233C17" w:rsidRPr="00233C17">
        <w:rPr>
          <w:i/>
          <w:iCs/>
          <w:color w:val="000000"/>
          <w:lang w:val="en-GB"/>
        </w:rPr>
        <w:t>(8, 49)</w:t>
      </w:r>
      <w:r w:rsidR="00C35C7F">
        <w:rPr>
          <w:color w:val="000000"/>
        </w:rPr>
        <w:fldChar w:fldCharType="end"/>
      </w:r>
      <w:r w:rsidR="0017078C">
        <w:rPr>
          <w:color w:val="000000"/>
        </w:rPr>
        <w:t xml:space="preserve">. </w:t>
      </w:r>
      <w:r w:rsidR="008D5193">
        <w:rPr>
          <w:color w:val="000000"/>
        </w:rPr>
        <w:t>We</w:t>
      </w:r>
      <w:r w:rsidR="00A0721F">
        <w:rPr>
          <w:color w:val="000000"/>
        </w:rPr>
        <w:t xml:space="preserve"> modelled dynamics at daily time-scales; outpatient typically stay some hours and hospital have heterogeneous admission/discharge patterns during the day</w:t>
      </w:r>
      <w:r w:rsidR="00C63DB4">
        <w:rPr>
          <w:color w:val="000000"/>
        </w:rPr>
        <w:t>. Our model-inference framework provides a ready to use tool to model finer time scales</w:t>
      </w:r>
      <w:r w:rsidR="001A3FC3">
        <w:rPr>
          <w:color w:val="000000"/>
        </w:rPr>
        <w:t>,</w:t>
      </w:r>
      <w:r w:rsidR="00C63DB4">
        <w:rPr>
          <w:color w:val="000000"/>
        </w:rPr>
        <w:t xml:space="preserve"> </w:t>
      </w:r>
      <w:r w:rsidR="00142616">
        <w:rPr>
          <w:color w:val="000000"/>
        </w:rPr>
        <w:t>however understanding the appropiate</w:t>
      </w:r>
      <w:r w:rsidR="007075C1">
        <w:rPr>
          <w:color w:val="000000"/>
        </w:rPr>
        <w:t xml:space="preserve"> time</w:t>
      </w:r>
      <w:r w:rsidR="00142616">
        <w:rPr>
          <w:color w:val="000000"/>
        </w:rPr>
        <w:t xml:space="preserve"> scale to what model this process is a relevant question; and could reveal for example environmentally mediated transmission</w:t>
      </w:r>
      <w:r w:rsidR="00931D76">
        <w:rPr>
          <w:color w:val="000000"/>
        </w:rPr>
        <w:t>.</w:t>
      </w:r>
      <w:r w:rsidR="008D5193">
        <w:rPr>
          <w:color w:val="000000"/>
        </w:rPr>
        <w:t xml:space="preserve"> Lastly, we treated all ward facilities as equal and parametrized dynamics with the same</w:t>
      </w:r>
      <w:r w:rsidR="001A3FC3">
        <w:rPr>
          <w:color w:val="000000"/>
        </w:rPr>
        <w:t xml:space="preserve"> transmission and detection rates</w:t>
      </w:r>
      <w:r w:rsidR="008D5193">
        <w:rPr>
          <w:color w:val="000000"/>
        </w:rPr>
        <w:t xml:space="preserve"> across the hospital </w:t>
      </w:r>
      <w:r w:rsidR="00B537B4">
        <w:rPr>
          <w:color w:val="000000"/>
        </w:rPr>
        <w:t>system</w:t>
      </w:r>
      <w:r w:rsidR="008D5193">
        <w:rPr>
          <w:color w:val="000000"/>
        </w:rPr>
        <w:t>. While the patient contact network used reveal differential contact patterns</w:t>
      </w:r>
      <w:r w:rsidR="00642A39">
        <w:rPr>
          <w:color w:val="000000"/>
        </w:rPr>
        <w:t xml:space="preserve"> in space</w:t>
      </w:r>
      <w:r w:rsidR="008D5193">
        <w:rPr>
          <w:color w:val="000000"/>
        </w:rPr>
        <w:t>, control strategies change in different type of wards; for example ICU or surgery wards must have strict control measures while wards for patient recovery does not. This could explain in part biases in the simulation at building level (</w:t>
      </w:r>
      <w:r w:rsidR="008D5193" w:rsidRPr="008D5193">
        <w:rPr>
          <w:color w:val="00B0F0"/>
        </w:rPr>
        <w:t>SM Figure S11</w:t>
      </w:r>
      <w:r w:rsidR="008D5193">
        <w:rPr>
          <w:color w:val="000000"/>
        </w:rPr>
        <w:t>), but without additional metadata</w:t>
      </w:r>
      <w:r w:rsidR="006665BB">
        <w:rPr>
          <w:color w:val="000000"/>
        </w:rPr>
        <w:t xml:space="preserve"> including the type of ward</w:t>
      </w:r>
      <w:r w:rsidR="008D5193">
        <w:rPr>
          <w:color w:val="000000"/>
        </w:rPr>
        <w:t xml:space="preserve"> we did not push </w:t>
      </w:r>
      <w:r w:rsidR="009E7C6D">
        <w:rPr>
          <w:color w:val="000000"/>
        </w:rPr>
        <w:t>f</w:t>
      </w:r>
      <w:r w:rsidR="008D5193">
        <w:rPr>
          <w:color w:val="000000"/>
        </w:rPr>
        <w:t>o</w:t>
      </w:r>
      <w:r w:rsidR="009E7C6D">
        <w:rPr>
          <w:color w:val="000000"/>
        </w:rPr>
        <w:t>r</w:t>
      </w:r>
      <w:r w:rsidR="008D5193">
        <w:rPr>
          <w:color w:val="000000"/>
        </w:rPr>
        <w:t>ward this analysis.</w:t>
      </w:r>
      <w:r w:rsidR="00860844">
        <w:rPr>
          <w:color w:val="000000"/>
        </w:rPr>
        <w:t xml:space="preserve"> </w:t>
      </w:r>
    </w:p>
    <w:p w14:paraId="37A50197" w14:textId="77777777" w:rsidR="004C7CD3" w:rsidRDefault="004C7CD3" w:rsidP="00C7620C">
      <w:pPr>
        <w:jc w:val="both"/>
      </w:pPr>
    </w:p>
    <w:p w14:paraId="6E56A463" w14:textId="77777777" w:rsidR="00E0086D" w:rsidRPr="00B76FAB" w:rsidRDefault="0078061A" w:rsidP="00C7620C">
      <w:pPr>
        <w:jc w:val="both"/>
        <w:rPr>
          <w:rFonts w:eastAsia="Arial"/>
          <w:i/>
          <w:iCs/>
          <w:color w:val="434343"/>
        </w:rPr>
      </w:pPr>
      <w:r w:rsidRPr="00B76FAB">
        <w:rPr>
          <w:rFonts w:eastAsia="Arial"/>
          <w:i/>
          <w:iCs/>
          <w:color w:val="434343"/>
        </w:rPr>
        <w:t xml:space="preserve">Conclusions and future work. </w:t>
      </w:r>
    </w:p>
    <w:p w14:paraId="24745159" w14:textId="07E8FD2B" w:rsidR="00E0086D" w:rsidRDefault="006F09F9" w:rsidP="00C7620C">
      <w:pPr>
        <w:jc w:val="both"/>
        <w:rPr>
          <w:bCs/>
          <w:color w:val="000000"/>
        </w:rPr>
      </w:pPr>
      <w:r w:rsidRPr="00CC52A1">
        <w:rPr>
          <w:bCs/>
          <w:color w:val="000000"/>
        </w:rPr>
        <w:t>T</w:t>
      </w:r>
      <w:r w:rsidR="005E4095" w:rsidRPr="00CC52A1">
        <w:rPr>
          <w:bCs/>
          <w:color w:val="000000"/>
        </w:rPr>
        <w:t xml:space="preserve">he current work exploits </w:t>
      </w:r>
      <w:r w:rsidR="00C02C88">
        <w:rPr>
          <w:bCs/>
          <w:color w:val="000000"/>
        </w:rPr>
        <w:t>fine</w:t>
      </w:r>
      <w:r w:rsidR="00B82EE1">
        <w:rPr>
          <w:bCs/>
          <w:color w:val="000000"/>
        </w:rPr>
        <w:t>-grained</w:t>
      </w:r>
      <w:r w:rsidR="005E4095" w:rsidRPr="00CC52A1">
        <w:rPr>
          <w:bCs/>
          <w:color w:val="000000"/>
        </w:rPr>
        <w:t xml:space="preserve"> </w:t>
      </w:r>
      <w:r w:rsidR="00C02C88">
        <w:rPr>
          <w:bCs/>
          <w:color w:val="000000"/>
        </w:rPr>
        <w:t>data,</w:t>
      </w:r>
      <w:r w:rsidR="005E4095" w:rsidRPr="00CC52A1">
        <w:rPr>
          <w:bCs/>
          <w:color w:val="000000"/>
        </w:rPr>
        <w:t xml:space="preserve"> individual-level patient records to</w:t>
      </w:r>
      <w:r w:rsidR="0063472F">
        <w:rPr>
          <w:bCs/>
          <w:color w:val="000000"/>
        </w:rPr>
        <w:t xml:space="preserve"> inform patient contacts, admissions, discharges and transfers </w:t>
      </w:r>
      <w:r w:rsidR="00A46892">
        <w:rPr>
          <w:bCs/>
          <w:color w:val="000000"/>
        </w:rPr>
        <w:t xml:space="preserve">across the hospital system at a ward facility level scale. </w:t>
      </w:r>
      <w:r w:rsidR="00C10F96">
        <w:rPr>
          <w:bCs/>
          <w:color w:val="000000"/>
        </w:rPr>
        <w:t xml:space="preserve">We found that we were able to reproduce observed nosocomial </w:t>
      </w:r>
      <w:r w:rsidR="00C10F96">
        <w:rPr>
          <w:bCs/>
          <w:color w:val="000000"/>
        </w:rPr>
        <w:lastRenderedPageBreak/>
        <w:t xml:space="preserve">infection data at building and hospital level for eight co-circulating bacterial pathogens. We found both nosocomial transmission and detection rates were bounded for seven of the eight pathogen, </w:t>
      </w:r>
      <w:r w:rsidR="00266CE4">
        <w:rPr>
          <w:bCs/>
          <w:color w:val="000000"/>
        </w:rPr>
        <w:t xml:space="preserve">all </w:t>
      </w:r>
      <w:r w:rsidR="00C10F96">
        <w:rPr>
          <w:bCs/>
          <w:color w:val="000000"/>
        </w:rPr>
        <w:t xml:space="preserve">except </w:t>
      </w:r>
      <w:r w:rsidR="00C10F96">
        <w:rPr>
          <w:bCs/>
          <w:i/>
          <w:iCs/>
          <w:color w:val="000000"/>
        </w:rPr>
        <w:t>E. coli</w:t>
      </w:r>
      <w:r w:rsidR="007362A5">
        <w:rPr>
          <w:bCs/>
          <w:i/>
          <w:iCs/>
          <w:color w:val="000000"/>
        </w:rPr>
        <w:t>,</w:t>
      </w:r>
      <w:r w:rsidR="00C10F96">
        <w:rPr>
          <w:bCs/>
          <w:color w:val="000000"/>
        </w:rPr>
        <w:t xml:space="preserve"> suggesting</w:t>
      </w:r>
      <w:r w:rsidR="00654073">
        <w:rPr>
          <w:bCs/>
          <w:color w:val="000000"/>
        </w:rPr>
        <w:t xml:space="preserve"> that</w:t>
      </w:r>
      <w:r w:rsidR="00C10F96">
        <w:rPr>
          <w:bCs/>
          <w:color w:val="000000"/>
        </w:rPr>
        <w:t xml:space="preserve"> by informing a relatively simple transmission model with detailed movement</w:t>
      </w:r>
      <w:r w:rsidR="00FB1479">
        <w:rPr>
          <w:bCs/>
          <w:color w:val="000000"/>
        </w:rPr>
        <w:t xml:space="preserve"> and patient contact</w:t>
      </w:r>
      <w:r w:rsidR="00C10F96">
        <w:rPr>
          <w:bCs/>
          <w:color w:val="000000"/>
        </w:rPr>
        <w:t xml:space="preserve"> most variability of the data can be explained. Furthermore, it</w:t>
      </w:r>
      <w:r w:rsidR="00E81F26">
        <w:rPr>
          <w:bCs/>
          <w:color w:val="000000"/>
        </w:rPr>
        <w:t xml:space="preserve"> also</w:t>
      </w:r>
      <w:r w:rsidR="00C10F96">
        <w:rPr>
          <w:bCs/>
          <w:color w:val="000000"/>
        </w:rPr>
        <w:t xml:space="preserve"> suggest bacterial micro-organism have both similar levels and posible similar modes of transmission and </w:t>
      </w:r>
      <w:r w:rsidR="003C5BEE">
        <w:rPr>
          <w:bCs/>
          <w:color w:val="000000"/>
        </w:rPr>
        <w:t>we showed</w:t>
      </w:r>
      <w:r w:rsidR="00C10F96">
        <w:rPr>
          <w:bCs/>
          <w:color w:val="000000"/>
        </w:rPr>
        <w:t xml:space="preserve"> variation captured in the clinical culture data is reproduced mostly by patient traffic in the hospital system</w:t>
      </w:r>
      <w:r w:rsidR="00AB2498">
        <w:rPr>
          <w:bCs/>
          <w:color w:val="000000"/>
        </w:rPr>
        <w:t xml:space="preserve"> and by the surveillance conducted in the clinics</w:t>
      </w:r>
      <w:r w:rsidR="00092EBF">
        <w:rPr>
          <w:bCs/>
          <w:color w:val="000000"/>
        </w:rPr>
        <w:t>.</w:t>
      </w:r>
      <w:r w:rsidR="00A9001F">
        <w:rPr>
          <w:bCs/>
          <w:color w:val="000000"/>
        </w:rPr>
        <w:t xml:space="preserve"> </w:t>
      </w:r>
      <w:r w:rsidR="00AB2498">
        <w:rPr>
          <w:bCs/>
          <w:color w:val="000000"/>
        </w:rPr>
        <w:t xml:space="preserve">Pattient traffic involves </w:t>
      </w:r>
      <w:r w:rsidR="003B5C81">
        <w:rPr>
          <w:bCs/>
          <w:color w:val="000000"/>
        </w:rPr>
        <w:t xml:space="preserve">heterogeneous </w:t>
      </w:r>
      <w:r w:rsidR="00AB2498">
        <w:rPr>
          <w:bCs/>
          <w:color w:val="000000"/>
        </w:rPr>
        <w:t>distributions of length of stay,</w:t>
      </w:r>
      <w:r w:rsidR="00AB69BF">
        <w:rPr>
          <w:bCs/>
          <w:color w:val="000000"/>
        </w:rPr>
        <w:t xml:space="preserve"> </w:t>
      </w:r>
      <w:r w:rsidR="00AB2498">
        <w:rPr>
          <w:bCs/>
          <w:color w:val="000000"/>
        </w:rPr>
        <w:t xml:space="preserve">admission/discharges </w:t>
      </w:r>
      <w:r w:rsidR="003B5C81">
        <w:rPr>
          <w:bCs/>
          <w:color w:val="000000"/>
        </w:rPr>
        <w:t>cultures and contact networks.</w:t>
      </w:r>
      <w:r w:rsidR="00AB2498">
        <w:rPr>
          <w:bCs/>
          <w:color w:val="000000"/>
        </w:rPr>
        <w:t xml:space="preserve"> </w:t>
      </w:r>
      <w:r w:rsidR="005E69C7">
        <w:rPr>
          <w:bCs/>
          <w:color w:val="000000"/>
        </w:rPr>
        <w:t>We found that while it is hard to find previous quantitative studies measuring nosocomial transmission and detection rates, our estimates overall matches investigations suggesting all the bacterial pathogens considered have substantial nosocomial transmission, and are reported to be difficult to detect due to high fraction of asymptomatic carriage.</w:t>
      </w:r>
    </w:p>
    <w:p w14:paraId="75217E6A" w14:textId="77777777" w:rsidR="00E0086D" w:rsidRDefault="00E0086D" w:rsidP="00C7620C">
      <w:pPr>
        <w:jc w:val="both"/>
        <w:rPr>
          <w:bCs/>
          <w:color w:val="000000"/>
        </w:rPr>
      </w:pPr>
    </w:p>
    <w:p w14:paraId="3C6E6ABF" w14:textId="428884D7" w:rsidR="00D66A10" w:rsidRDefault="009A70A3" w:rsidP="00C7620C">
      <w:pPr>
        <w:jc w:val="both"/>
        <w:rPr>
          <w:bCs/>
          <w:color w:val="000000"/>
        </w:rPr>
      </w:pPr>
      <w:r>
        <w:rPr>
          <w:bCs/>
          <w:color w:val="000000"/>
        </w:rPr>
        <w:t>The</w:t>
      </w:r>
      <w:r w:rsidR="004C7CD3">
        <w:rPr>
          <w:bCs/>
          <w:color w:val="000000"/>
        </w:rPr>
        <w:t xml:space="preserve"> individual level model</w:t>
      </w:r>
      <w:r>
        <w:rPr>
          <w:bCs/>
          <w:color w:val="000000"/>
        </w:rPr>
        <w:t xml:space="preserve"> presented</w:t>
      </w:r>
      <w:r w:rsidR="004C7CD3">
        <w:rPr>
          <w:bCs/>
          <w:color w:val="000000"/>
        </w:rPr>
        <w:t xml:space="preserve"> allow </w:t>
      </w:r>
      <w:r w:rsidR="00CC365B">
        <w:rPr>
          <w:bCs/>
          <w:color w:val="000000"/>
        </w:rPr>
        <w:t xml:space="preserve">testing of </w:t>
      </w:r>
      <w:r w:rsidR="004C7CD3">
        <w:rPr>
          <w:bCs/>
          <w:color w:val="000000"/>
        </w:rPr>
        <w:t xml:space="preserve">individual level interventions on disease control as well </w:t>
      </w:r>
      <w:r w:rsidR="005F6E7C">
        <w:rPr>
          <w:bCs/>
          <w:color w:val="000000"/>
        </w:rPr>
        <w:t>as</w:t>
      </w:r>
      <w:r w:rsidR="004C7CD3">
        <w:rPr>
          <w:bCs/>
          <w:color w:val="000000"/>
        </w:rPr>
        <w:t xml:space="preserve"> ward level control. Interventions as </w:t>
      </w:r>
      <w:r w:rsidR="00CD61D1">
        <w:rPr>
          <w:bCs/>
          <w:color w:val="000000"/>
        </w:rPr>
        <w:t xml:space="preserve">patient </w:t>
      </w:r>
      <w:r w:rsidR="004C7CD3">
        <w:rPr>
          <w:bCs/>
          <w:color w:val="000000"/>
        </w:rPr>
        <w:t>treatment with antibiotic</w:t>
      </w:r>
      <w:r w:rsidR="004435A1">
        <w:rPr>
          <w:bCs/>
          <w:color w:val="000000"/>
        </w:rPr>
        <w:t xml:space="preserve">s </w:t>
      </w:r>
      <w:r w:rsidR="004C7CD3">
        <w:rPr>
          <w:bCs/>
          <w:color w:val="000000"/>
        </w:rPr>
        <w:t xml:space="preserve">that decrease lenght of stay, improved sanitation, as well as </w:t>
      </w:r>
      <w:r w:rsidR="00033EC0">
        <w:rPr>
          <w:bCs/>
          <w:color w:val="000000"/>
        </w:rPr>
        <w:t xml:space="preserve">reduction in ward level </w:t>
      </w:r>
      <w:r w:rsidR="004C7CD3">
        <w:rPr>
          <w:bCs/>
          <w:color w:val="000000"/>
        </w:rPr>
        <w:t xml:space="preserve">nosocomial transmission </w:t>
      </w:r>
      <w:r w:rsidR="00033EC0">
        <w:rPr>
          <w:bCs/>
          <w:color w:val="000000"/>
        </w:rPr>
        <w:t>to understand it's further impact on hospital level prevalence</w:t>
      </w:r>
      <w:r w:rsidR="000C6D15">
        <w:rPr>
          <w:bCs/>
          <w:color w:val="000000"/>
        </w:rPr>
        <w:t xml:space="preserve"> and it's broader implications to resistance emergence</w:t>
      </w:r>
      <w:r w:rsidR="00033EC0">
        <w:rPr>
          <w:bCs/>
          <w:color w:val="000000"/>
        </w:rPr>
        <w:t>.</w:t>
      </w:r>
      <w:r w:rsidR="007E4CBD">
        <w:rPr>
          <w:bCs/>
          <w:color w:val="000000"/>
        </w:rPr>
        <w:t xml:space="preserve"> </w:t>
      </w:r>
      <w:r w:rsidR="00EE62A5">
        <w:rPr>
          <w:bCs/>
          <w:color w:val="000000"/>
        </w:rPr>
        <w:t xml:space="preserve">Most studies suggest the environment as an important contributor to nosocomial transmission and therefore explicitly modeling fomite transmission could provide further insights of different routes across pathogen. However, further empirical research systematically reporting survival times of bacteria across surfaces are also needed. </w:t>
      </w:r>
      <w:r w:rsidR="007E328C">
        <w:rPr>
          <w:bCs/>
          <w:color w:val="000000"/>
        </w:rPr>
        <w:t xml:space="preserve">Lastly, our observational model mimics a swab clinical culture that with additional </w:t>
      </w:r>
      <w:r w:rsidR="003D7EAC">
        <w:rPr>
          <w:bCs/>
          <w:color w:val="000000"/>
        </w:rPr>
        <w:t xml:space="preserve">empirical </w:t>
      </w:r>
      <w:r w:rsidR="007E328C">
        <w:rPr>
          <w:bCs/>
          <w:color w:val="000000"/>
        </w:rPr>
        <w:t>data</w:t>
      </w:r>
      <w:r w:rsidR="003D7EAC">
        <w:rPr>
          <w:bCs/>
          <w:color w:val="000000"/>
        </w:rPr>
        <w:t xml:space="preserve"> or knowledge of </w:t>
      </w:r>
      <w:r w:rsidR="007E328C">
        <w:rPr>
          <w:bCs/>
          <w:color w:val="000000"/>
        </w:rPr>
        <w:t xml:space="preserve">could be </w:t>
      </w:r>
      <w:r w:rsidR="003D7EAC">
        <w:rPr>
          <w:bCs/>
          <w:color w:val="000000"/>
        </w:rPr>
        <w:t xml:space="preserve">extended </w:t>
      </w:r>
      <w:r w:rsidR="00D67CB2">
        <w:rPr>
          <w:bCs/>
          <w:color w:val="000000"/>
        </w:rPr>
        <w:t xml:space="preserve">to model observations </w:t>
      </w:r>
      <w:r w:rsidR="007E328C">
        <w:rPr>
          <w:bCs/>
          <w:color w:val="000000"/>
        </w:rPr>
        <w:t xml:space="preserve">across body sites. Surveillance is also heterogeneous across age-groups, as older individuals </w:t>
      </w:r>
      <w:r w:rsidR="007566F8">
        <w:rPr>
          <w:bCs/>
          <w:color w:val="000000"/>
        </w:rPr>
        <w:t>are</w:t>
      </w:r>
      <w:r w:rsidR="007E328C">
        <w:rPr>
          <w:bCs/>
          <w:color w:val="000000"/>
        </w:rPr>
        <w:t xml:space="preserve"> recognized as patients with </w:t>
      </w:r>
      <w:r w:rsidR="00245EA5">
        <w:rPr>
          <w:bCs/>
          <w:color w:val="000000"/>
        </w:rPr>
        <w:t>higher</w:t>
      </w:r>
      <w:r w:rsidR="007E328C">
        <w:rPr>
          <w:bCs/>
          <w:color w:val="000000"/>
        </w:rPr>
        <w:t xml:space="preserve"> risk</w:t>
      </w:r>
      <w:r w:rsidR="00094CAC">
        <w:rPr>
          <w:bCs/>
          <w:color w:val="000000"/>
        </w:rPr>
        <w:t xml:space="preserve"> and thereofore effectively screened more often</w:t>
      </w:r>
      <w:r w:rsidR="00AA03BE">
        <w:rPr>
          <w:bCs/>
          <w:color w:val="000000"/>
        </w:rPr>
        <w:t>, and also higher likelihood of being infected</w:t>
      </w:r>
      <w:r w:rsidR="00094CAC">
        <w:rPr>
          <w:bCs/>
          <w:color w:val="000000"/>
        </w:rPr>
        <w:t>.</w:t>
      </w:r>
      <w:r w:rsidR="007E328C">
        <w:rPr>
          <w:bCs/>
          <w:color w:val="000000"/>
        </w:rPr>
        <w:t xml:space="preserve"> </w:t>
      </w:r>
      <w:r w:rsidR="00094CAC">
        <w:rPr>
          <w:bCs/>
          <w:color w:val="000000"/>
        </w:rPr>
        <w:t>O</w:t>
      </w:r>
      <w:r w:rsidR="007E328C">
        <w:rPr>
          <w:bCs/>
          <w:color w:val="000000"/>
        </w:rPr>
        <w:t>ur model also provides a ready to use tool to include distribution of testing across age</w:t>
      </w:r>
      <w:r w:rsidR="00D359F3">
        <w:rPr>
          <w:bCs/>
          <w:color w:val="000000"/>
        </w:rPr>
        <w:t>s</w:t>
      </w:r>
      <w:r w:rsidR="007E328C">
        <w:rPr>
          <w:bCs/>
          <w:color w:val="000000"/>
        </w:rPr>
        <w:t xml:space="preserve"> </w:t>
      </w:r>
      <w:r w:rsidR="004D5C5E">
        <w:rPr>
          <w:bCs/>
          <w:color w:val="000000"/>
        </w:rPr>
        <w:t>and other demograhics and comorbidities available.</w:t>
      </w:r>
      <w:r w:rsidR="00A06F88">
        <w:rPr>
          <w:bCs/>
          <w:color w:val="000000"/>
        </w:rPr>
        <w:t xml:space="preserve"> </w:t>
      </w:r>
      <w:r w:rsidR="00CD30EB">
        <w:rPr>
          <w:bCs/>
          <w:color w:val="000000"/>
        </w:rPr>
        <w:t xml:space="preserve">Lastly by </w:t>
      </w:r>
      <w:r w:rsidR="000A1B52">
        <w:rPr>
          <w:bCs/>
          <w:color w:val="000000"/>
        </w:rPr>
        <w:t xml:space="preserve">considering both sensitive and resistant phenotypes in the same model </w:t>
      </w:r>
      <w:r w:rsidR="005E4095" w:rsidRPr="00CC52A1">
        <w:rPr>
          <w:bCs/>
          <w:color w:val="000000"/>
        </w:rPr>
        <w:t>counterfactual scenarios of individual-level interventions that replace infections caused by resistant strains with infections caused by sensitive strains</w:t>
      </w:r>
      <w:r w:rsidR="002B4BAC">
        <w:rPr>
          <w:bCs/>
          <w:color w:val="000000"/>
        </w:rPr>
        <w:t xml:space="preserve"> </w:t>
      </w:r>
      <w:r w:rsidR="005E4095" w:rsidRPr="00CC52A1">
        <w:rPr>
          <w:bCs/>
          <w:color w:val="000000"/>
        </w:rPr>
        <w:t>to quantify the impact of resistance at the hospital level</w:t>
      </w:r>
      <w:r w:rsidR="000B3C23">
        <w:rPr>
          <w:bCs/>
          <w:color w:val="000000"/>
        </w:rPr>
        <w:t xml:space="preserve"> and </w:t>
      </w:r>
      <w:r w:rsidR="00CC2022">
        <w:rPr>
          <w:bCs/>
          <w:color w:val="000000"/>
        </w:rPr>
        <w:t>its</w:t>
      </w:r>
      <w:r w:rsidR="000B3C23">
        <w:rPr>
          <w:bCs/>
          <w:color w:val="000000"/>
        </w:rPr>
        <w:t xml:space="preserve"> broader implications to resistance emergence</w:t>
      </w:r>
      <w:r w:rsidR="008A3EDE">
        <w:rPr>
          <w:bCs/>
          <w:color w:val="000000"/>
        </w:rPr>
        <w:t xml:space="preserve"> are possible and provide a quantitative framework to inform public health interventions</w:t>
      </w:r>
      <w:r w:rsidR="005E4095" w:rsidRPr="00CC52A1">
        <w:rPr>
          <w:bCs/>
          <w:color w:val="000000"/>
        </w:rPr>
        <w:t xml:space="preserve"> </w:t>
      </w:r>
      <w:r w:rsidR="005E4095" w:rsidRPr="00CC52A1">
        <w:rPr>
          <w:bCs/>
          <w:color w:val="000000"/>
        </w:rPr>
        <w:fldChar w:fldCharType="begin"/>
      </w:r>
      <w:r w:rsidR="00990572" w:rsidRPr="00CC52A1">
        <w:rPr>
          <w:bCs/>
          <w:color w:val="000000"/>
        </w:rPr>
        <w:instrText xml:space="preserve"> ADDIN ZOTERO_ITEM CSL_CITATION {"citationID":"iwew3amw","properties":{"formattedCitation":"{\\i{}(1)}","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C52A1">
        <w:rPr>
          <w:bCs/>
          <w:color w:val="000000"/>
        </w:rPr>
        <w:fldChar w:fldCharType="separate"/>
      </w:r>
      <w:r w:rsidR="00990572" w:rsidRPr="00CC52A1">
        <w:rPr>
          <w:i/>
          <w:iCs/>
          <w:color w:val="000000"/>
          <w:lang w:val="en-GB"/>
        </w:rPr>
        <w:t>(1)</w:t>
      </w:r>
      <w:r w:rsidR="005E4095" w:rsidRPr="00CC52A1">
        <w:rPr>
          <w:bCs/>
          <w:color w:val="000000"/>
        </w:rPr>
        <w:fldChar w:fldCharType="end"/>
      </w:r>
      <w:r w:rsidR="005E4095" w:rsidRPr="00CC52A1">
        <w:rPr>
          <w:bCs/>
          <w:color w:val="000000"/>
        </w:rPr>
        <w:t>.</w:t>
      </w:r>
    </w:p>
    <w:p w14:paraId="1120F40A" w14:textId="77777777" w:rsidR="008A3EDE" w:rsidRPr="00CC52A1" w:rsidRDefault="008A3EDE" w:rsidP="00C7620C">
      <w:pPr>
        <w:jc w:val="both"/>
        <w:rPr>
          <w:b/>
          <w:color w:val="000000"/>
        </w:rPr>
      </w:pPr>
    </w:p>
    <w:p w14:paraId="3C2712AB" w14:textId="61C17006" w:rsidR="00E6133D" w:rsidRPr="00CC52A1" w:rsidRDefault="00E6133D" w:rsidP="00C7620C">
      <w:pPr>
        <w:pBdr>
          <w:top w:val="nil"/>
          <w:left w:val="nil"/>
          <w:bottom w:val="nil"/>
          <w:right w:val="nil"/>
          <w:between w:val="nil"/>
        </w:pBdr>
        <w:contextualSpacing/>
        <w:rPr>
          <w:color w:val="000000"/>
        </w:rPr>
      </w:pPr>
      <w:r w:rsidRPr="00CC52A1">
        <w:rPr>
          <w:b/>
          <w:color w:val="000000"/>
        </w:rPr>
        <w:t>Materials and Methods</w:t>
      </w:r>
    </w:p>
    <w:p w14:paraId="5F7FE042" w14:textId="03CFBD2F" w:rsidR="00FE7BE0" w:rsidRPr="000E2D44" w:rsidRDefault="00F22241" w:rsidP="00C7620C">
      <w:pPr>
        <w:pStyle w:val="Heading3"/>
        <w:spacing w:line="240" w:lineRule="auto"/>
        <w:jc w:val="both"/>
        <w:rPr>
          <w:rFonts w:ascii="Times New Roman" w:hAnsi="Times New Roman" w:cs="Times New Roman"/>
          <w:sz w:val="24"/>
          <w:szCs w:val="24"/>
          <w:lang w:val="en-US"/>
        </w:rPr>
      </w:pPr>
      <w:r w:rsidRPr="000E2D44">
        <w:rPr>
          <w:rFonts w:ascii="Times New Roman" w:hAnsi="Times New Roman" w:cs="Times New Roman"/>
          <w:i/>
          <w:iCs/>
          <w:sz w:val="24"/>
          <w:szCs w:val="24"/>
          <w:lang w:val="en-US"/>
        </w:rPr>
        <w:t>Overview</w:t>
      </w:r>
    </w:p>
    <w:p w14:paraId="251F7609" w14:textId="390F0ECA" w:rsidR="00E97C56" w:rsidRPr="00F05203" w:rsidRDefault="00F22241" w:rsidP="00C7620C">
      <w:pPr>
        <w:keepNext/>
        <w:jc w:val="both"/>
      </w:pPr>
      <w:r w:rsidRPr="00CC52A1">
        <w:t xml:space="preserve">To estimate key epidemiological characteristics of </w:t>
      </w:r>
      <w:r w:rsidR="00B14453" w:rsidRPr="00CC52A1">
        <w:t>bacterial pathogens</w:t>
      </w:r>
      <w:r w:rsidRPr="00CC52A1">
        <w:t xml:space="preserve">, we developed an ABM to simulate the dynamics of these organisms in hospital settings. The model was informed by patient hospitalization and </w:t>
      </w:r>
      <w:r w:rsidR="00565B52" w:rsidRPr="00CC52A1">
        <w:t xml:space="preserve">clinical </w:t>
      </w:r>
      <w:r w:rsidRPr="00CC52A1">
        <w:t xml:space="preserve">culture data from electronic healthcare records collected between February 1 2020 and February 28 2021. </w:t>
      </w:r>
      <w:r w:rsidR="00E97C56" w:rsidRPr="00CC52A1">
        <w:t>The process model, as is an ABM, tracks the state of patients at daily time scales. Patients were either susceptible to colonization or carriers with a micro</w:t>
      </w:r>
      <w:r w:rsidR="009A7F4F" w:rsidRPr="00CC52A1">
        <w:t>-</w:t>
      </w:r>
      <w:r w:rsidR="00E97C56" w:rsidRPr="00CC52A1">
        <w:t xml:space="preserve">organism (See </w:t>
      </w:r>
      <w:r w:rsidR="00E97C56" w:rsidRPr="00CC52A1">
        <w:rPr>
          <w:i/>
          <w:iCs/>
        </w:rPr>
        <w:t xml:space="preserve">The transmission model </w:t>
      </w:r>
      <w:r w:rsidR="004E4D59">
        <w:t>in Methods</w:t>
      </w:r>
      <w:r w:rsidR="00E97C56" w:rsidRPr="00CC52A1">
        <w:t>). The observational model designed at the individual level allows us to map from the carriers to detected individuals via a simulated clinical culture</w:t>
      </w:r>
      <w:r w:rsidR="00495528">
        <w:t xml:space="preserve"> (</w:t>
      </w:r>
      <w:r w:rsidR="00C77B43">
        <w:t>S</w:t>
      </w:r>
      <w:r w:rsidR="00495528">
        <w:t xml:space="preserve">ee </w:t>
      </w:r>
      <w:r w:rsidR="00495528">
        <w:rPr>
          <w:i/>
          <w:iCs/>
        </w:rPr>
        <w:t xml:space="preserve">The individual </w:t>
      </w:r>
      <w:r w:rsidR="00495528">
        <w:rPr>
          <w:i/>
          <w:iCs/>
        </w:rPr>
        <w:lastRenderedPageBreak/>
        <w:t xml:space="preserve">observational model </w:t>
      </w:r>
      <w:r w:rsidR="004E4D59">
        <w:t>in Methods</w:t>
      </w:r>
      <w:r w:rsidR="00495528">
        <w:t>)</w:t>
      </w:r>
      <w:r w:rsidR="00E97C56" w:rsidRPr="00CC52A1">
        <w:t xml:space="preserve">. We parametrize the patient observational model with a likelihood of detection given carriage upon testing </w:t>
      </w:r>
      <w:r w:rsidR="00F47594" w:rsidRPr="00CC52A1">
        <w:t>given the effective sensitivity</w:t>
      </w:r>
      <w:r w:rsidR="00915CE1">
        <w:t>,</w:t>
      </w:r>
      <w:r w:rsidR="00E97C56" w:rsidRPr="00CC52A1">
        <w:t xml:space="preserve"> </w:t>
      </w:r>
      <m:oMath>
        <m:r>
          <m:rPr>
            <m:sty m:val="p"/>
          </m:rPr>
          <w:rPr>
            <w:rFonts w:ascii="Cambria Math" w:hAnsi="Cambria Math"/>
          </w:rPr>
          <m:t>ρ</m:t>
        </m:r>
      </m:oMath>
      <w:r w:rsidR="00E97C56" w:rsidRPr="00CC52A1">
        <w:rPr>
          <w:rFonts w:eastAsiaTheme="minorEastAsia"/>
        </w:rPr>
        <w:t>. Data assimilation is conducted at the building level therefore we consistently aggregate simulated patient detections at this scale</w:t>
      </w:r>
      <w:r w:rsidR="000E2035">
        <w:rPr>
          <w:rFonts w:eastAsiaTheme="minorEastAsia"/>
        </w:rPr>
        <w:t xml:space="preserve"> (See </w:t>
      </w:r>
      <w:r w:rsidR="000E2035" w:rsidRPr="00F274E2">
        <w:rPr>
          <w:i/>
          <w:iCs/>
        </w:rPr>
        <w:t>Hospital-level observational model</w:t>
      </w:r>
      <w:r w:rsidR="000E2035">
        <w:rPr>
          <w:i/>
          <w:iCs/>
        </w:rPr>
        <w:t xml:space="preserve"> </w:t>
      </w:r>
      <w:r w:rsidR="000E2035">
        <w:t>in Methods)</w:t>
      </w:r>
      <w:r w:rsidR="00E97C56" w:rsidRPr="00CC52A1">
        <w:rPr>
          <w:rFonts w:eastAsiaTheme="minorEastAsia"/>
        </w:rPr>
        <w:t>.</w:t>
      </w:r>
      <w:r w:rsidR="00487107" w:rsidRPr="00CC52A1">
        <w:t xml:space="preserve"> </w:t>
      </w:r>
      <w:r w:rsidR="00A46800" w:rsidRPr="00CC52A1">
        <w:t xml:space="preserve">We coupled the ABM with a Bayesian inference algorithm </w:t>
      </w:r>
      <w:r w:rsidR="00B5222C">
        <w:t xml:space="preserve">(see </w:t>
      </w:r>
      <w:r w:rsidR="00B5222C">
        <w:rPr>
          <w:i/>
          <w:iCs/>
        </w:rPr>
        <w:t>Inference</w:t>
      </w:r>
      <w:r w:rsidR="00B5222C">
        <w:t xml:space="preserve">) </w:t>
      </w:r>
      <w:r w:rsidR="00A46800" w:rsidRPr="00CC52A1">
        <w:t xml:space="preserve">and, using </w:t>
      </w:r>
      <w:r w:rsidR="00915CE1">
        <w:t>studied the performance of the model-inference system to estimate the parameter</w:t>
      </w:r>
      <w:r w:rsidR="007A2198">
        <w:t>s</w:t>
      </w:r>
      <w:r w:rsidR="00915CE1">
        <w:t xml:space="preserve"> using synthetic data and investigate source of bias (See </w:t>
      </w:r>
      <w:r w:rsidR="00915CE1" w:rsidRPr="00F274E2">
        <w:rPr>
          <w:i/>
          <w:iCs/>
        </w:rPr>
        <w:t>Identifiability: Synthetic simulations and inference</w:t>
      </w:r>
      <w:r w:rsidR="00915CE1">
        <w:rPr>
          <w:i/>
          <w:iCs/>
        </w:rPr>
        <w:t xml:space="preserve"> </w:t>
      </w:r>
      <w:r w:rsidR="00915CE1">
        <w:t xml:space="preserve">and </w:t>
      </w:r>
      <w:r w:rsidR="00915CE1" w:rsidRPr="00132724">
        <w:rPr>
          <w:rFonts w:eastAsia="Arial"/>
          <w:i/>
          <w:iCs/>
          <w:color w:val="000000" w:themeColor="text1"/>
        </w:rPr>
        <w:t>Identifiability: Making sense of the bias</w:t>
      </w:r>
      <w:r w:rsidR="00915CE1">
        <w:rPr>
          <w:rFonts w:eastAsia="Arial"/>
          <w:color w:val="434343"/>
        </w:rPr>
        <w:t>)</w:t>
      </w:r>
      <w:r w:rsidR="00915CE1">
        <w:t xml:space="preserve">. </w:t>
      </w:r>
      <w:r w:rsidRPr="00CC52A1">
        <w:t xml:space="preserve">We then assimilated the </w:t>
      </w:r>
      <w:r w:rsidR="005A6CC3" w:rsidRPr="00CC52A1">
        <w:t>clinical culture</w:t>
      </w:r>
      <w:r w:rsidRPr="00CC52A1">
        <w:t xml:space="preserve"> data and estimated the </w:t>
      </w:r>
      <w:r w:rsidR="00903E92" w:rsidRPr="00CC52A1">
        <w:t xml:space="preserve">effective sensitivity </w:t>
      </w:r>
      <w:r w:rsidRPr="00CC52A1">
        <w:t xml:space="preserve">and nosocomial transmission rates for eight co-circulating </w:t>
      </w:r>
      <w:r w:rsidR="00F85EF1" w:rsidRPr="00CC52A1">
        <w:t>bacterial pathogens</w:t>
      </w:r>
      <w:r w:rsidR="00915CE1">
        <w:t xml:space="preserve"> (See </w:t>
      </w:r>
      <w:r w:rsidR="00915CE1" w:rsidRPr="00F05203">
        <w:rPr>
          <w:i/>
          <w:iCs/>
        </w:rPr>
        <w:t>Inference using real-world data</w:t>
      </w:r>
      <w:r w:rsidR="00915CE1">
        <w:t>)</w:t>
      </w:r>
      <w:r w:rsidRPr="00CC52A1">
        <w:t xml:space="preserve">. Using these estimated parameters and the ABM, we were able to reproduce the time series of positive cases for </w:t>
      </w:r>
      <w:r w:rsidR="00595116" w:rsidRPr="00CC52A1">
        <w:t xml:space="preserve">five major buildings in the hospital </w:t>
      </w:r>
      <w:r w:rsidR="00D424CD">
        <w:t>system</w:t>
      </w:r>
      <w:r w:rsidR="00595116" w:rsidRPr="00CC52A1">
        <w:t xml:space="preserve"> and the aggregation of </w:t>
      </w:r>
      <w:r w:rsidR="00903E92" w:rsidRPr="00CC52A1">
        <w:t>all the other</w:t>
      </w:r>
      <w:r w:rsidR="006C3F8D" w:rsidRPr="00CC52A1">
        <w:t xml:space="preserve"> </w:t>
      </w:r>
      <w:r w:rsidR="00595116" w:rsidRPr="00CC52A1">
        <w:t>ward</w:t>
      </w:r>
      <w:r w:rsidR="00903E92" w:rsidRPr="00CC52A1">
        <w:t>s</w:t>
      </w:r>
      <w:r w:rsidR="00595116" w:rsidRPr="00CC52A1">
        <w:t xml:space="preserve"> in a </w:t>
      </w:r>
      <w:r w:rsidR="005615AF" w:rsidRPr="00CC52A1">
        <w:t>fictitious</w:t>
      </w:r>
      <w:r w:rsidR="00595116" w:rsidRPr="00CC52A1">
        <w:t xml:space="preserve"> </w:t>
      </w:r>
      <w:r w:rsidR="005615AF" w:rsidRPr="00CC52A1">
        <w:t xml:space="preserve">unit </w:t>
      </w:r>
      <w:r w:rsidR="00595116" w:rsidRPr="00CC52A1">
        <w:t>'Rest'</w:t>
      </w:r>
      <w:r w:rsidRPr="00CC52A1">
        <w:t xml:space="preserve">. The estimated </w:t>
      </w:r>
      <w:r w:rsidR="00903E92" w:rsidRPr="00CC52A1">
        <w:t xml:space="preserve">effective sensitivity </w:t>
      </w:r>
      <w:r w:rsidRPr="00CC52A1">
        <w:t xml:space="preserve">and nosocomial transmission rates were compared for the eight </w:t>
      </w:r>
      <w:r w:rsidR="005A6CC3" w:rsidRPr="00CC52A1">
        <w:t>pathogens</w:t>
      </w:r>
      <w:r w:rsidRPr="00CC52A1">
        <w:t>.</w:t>
      </w:r>
    </w:p>
    <w:p w14:paraId="73C76528" w14:textId="77777777" w:rsidR="00F22241" w:rsidRPr="008B451D" w:rsidRDefault="00F22241" w:rsidP="00C7620C">
      <w:pPr>
        <w:pStyle w:val="Heading3"/>
        <w:spacing w:line="240" w:lineRule="auto"/>
        <w:jc w:val="both"/>
        <w:rPr>
          <w:rFonts w:ascii="Times New Roman" w:hAnsi="Times New Roman" w:cs="Times New Roman"/>
          <w:i/>
          <w:iCs/>
          <w:sz w:val="24"/>
          <w:szCs w:val="24"/>
          <w:lang w:val="en-US"/>
        </w:rPr>
      </w:pPr>
      <w:r w:rsidRPr="008B451D">
        <w:rPr>
          <w:rFonts w:ascii="Times New Roman" w:hAnsi="Times New Roman" w:cs="Times New Roman"/>
          <w:i/>
          <w:iCs/>
          <w:sz w:val="24"/>
          <w:szCs w:val="24"/>
          <w:lang w:val="en-US"/>
        </w:rPr>
        <w:t>Data</w:t>
      </w:r>
    </w:p>
    <w:p w14:paraId="375639E9" w14:textId="1DEFB686" w:rsidR="00F22241" w:rsidRPr="00CC52A1" w:rsidRDefault="00F22241" w:rsidP="00C7620C">
      <w:pPr>
        <w:jc w:val="both"/>
      </w:pPr>
      <w:r w:rsidRPr="00CC52A1">
        <w:t xml:space="preserve">Data for this study derives from 3 hospitals of a </w:t>
      </w:r>
      <w:r w:rsidRPr="00CC52A1">
        <w:rPr>
          <w:rFonts w:eastAsia="SimSun"/>
          <w:color w:val="000000"/>
        </w:rPr>
        <w:t xml:space="preserve">Northern Manhattan Hospital System, including a quaternary care center, pediatric hospital, and community </w:t>
      </w:r>
      <w:r w:rsidRPr="00CC52A1">
        <w:t>hospital. The hospitals contain 22</w:t>
      </w:r>
      <w:r w:rsidR="001A44B7" w:rsidRPr="00CC52A1">
        <w:t>1</w:t>
      </w:r>
      <w:r w:rsidRPr="00CC52A1">
        <w:t xml:space="preserve"> wards of different types including emergency, infusion, cardiology, pediatrics, etc. Hospitalization and </w:t>
      </w:r>
      <w:r w:rsidR="00D527C5" w:rsidRPr="00CC52A1">
        <w:t>clinical culture</w:t>
      </w:r>
      <w:r w:rsidRPr="00CC52A1">
        <w:t xml:space="preserve"> data were collected during the study period from February 1 2020 to February 28 2021. The hospitalization data include admission, discharge, and transfer of patients within the hospital system. The dates and wards in which each patient stayed during hospitalization were used to construct a time-evolving contact network. </w:t>
      </w:r>
      <w:r w:rsidR="004131D5" w:rsidRPr="00CC52A1">
        <w:t>Clinical culture records</w:t>
      </w:r>
      <w:r w:rsidR="000B63FF" w:rsidRPr="00CC52A1">
        <w:t xml:space="preserve"> to confirm nosocomial infection</w:t>
      </w:r>
      <w:r w:rsidRPr="00CC52A1">
        <w:t xml:space="preserve"> were available for the eight most prevalent organisms in the hospital system: </w:t>
      </w:r>
      <w:r w:rsidR="000E2035">
        <w:rPr>
          <w:i/>
          <w:iCs/>
        </w:rPr>
        <w:t>E.</w:t>
      </w:r>
      <w:r w:rsidRPr="00CC52A1">
        <w:rPr>
          <w:i/>
          <w:iCs/>
        </w:rPr>
        <w:t xml:space="preserve"> coli</w:t>
      </w:r>
      <w:r w:rsidRPr="00CC52A1">
        <w:t xml:space="preserve">, </w:t>
      </w:r>
      <w:r w:rsidRPr="00CC52A1">
        <w:rPr>
          <w:i/>
          <w:iCs/>
        </w:rPr>
        <w:t>K. pneumoniae</w:t>
      </w:r>
      <w:r w:rsidR="000E2035">
        <w:rPr>
          <w:i/>
          <w:iCs/>
        </w:rPr>
        <w:t>,</w:t>
      </w:r>
      <w:r w:rsidRPr="00CC52A1">
        <w:t xml:space="preserve"> </w:t>
      </w:r>
      <w:r w:rsidRPr="00CC52A1">
        <w:rPr>
          <w:i/>
          <w:iCs/>
        </w:rPr>
        <w:t>P</w:t>
      </w:r>
      <w:r w:rsidR="000E2035">
        <w:rPr>
          <w:i/>
          <w:iCs/>
        </w:rPr>
        <w:t>.</w:t>
      </w:r>
      <w:r w:rsidRPr="00CC52A1">
        <w:rPr>
          <w:i/>
          <w:iCs/>
        </w:rPr>
        <w:t xml:space="preserve"> aeruginosa</w:t>
      </w:r>
      <w:r w:rsidRPr="00CC52A1">
        <w:t xml:space="preserve">, methicillin-susceptible </w:t>
      </w:r>
      <w:r w:rsidRPr="00CC52A1">
        <w:rPr>
          <w:i/>
          <w:iCs/>
        </w:rPr>
        <w:t>S. aureus</w:t>
      </w:r>
      <w:r w:rsidRPr="00CC52A1">
        <w:t xml:space="preserve"> (MSSA), MRSA, </w:t>
      </w:r>
      <w:r w:rsidRPr="00CC52A1">
        <w:rPr>
          <w:i/>
          <w:iCs/>
        </w:rPr>
        <w:t>S</w:t>
      </w:r>
      <w:r w:rsidR="00A11841">
        <w:rPr>
          <w:i/>
          <w:iCs/>
        </w:rPr>
        <w:t>.</w:t>
      </w:r>
      <w:r w:rsidRPr="00CC52A1">
        <w:rPr>
          <w:i/>
          <w:iCs/>
        </w:rPr>
        <w:t xml:space="preserve"> epidermidis</w:t>
      </w:r>
      <w:r w:rsidR="004131D5" w:rsidRPr="00CC52A1">
        <w:t xml:space="preserve">, </w:t>
      </w:r>
      <w:r w:rsidRPr="00CC52A1">
        <w:rPr>
          <w:i/>
          <w:iCs/>
        </w:rPr>
        <w:t>E</w:t>
      </w:r>
      <w:r w:rsidR="000E2035">
        <w:rPr>
          <w:i/>
          <w:iCs/>
        </w:rPr>
        <w:t>.</w:t>
      </w:r>
      <w:r w:rsidRPr="00CC52A1">
        <w:rPr>
          <w:i/>
          <w:iCs/>
        </w:rPr>
        <w:t xml:space="preserve"> faecalis</w:t>
      </w:r>
      <w:r w:rsidR="004131D5" w:rsidRPr="00CC52A1">
        <w:rPr>
          <w:i/>
          <w:iCs/>
        </w:rPr>
        <w:t xml:space="preserve"> </w:t>
      </w:r>
      <w:r w:rsidR="004131D5" w:rsidRPr="00CC52A1">
        <w:t xml:space="preserve">and </w:t>
      </w:r>
      <w:r w:rsidR="004131D5" w:rsidRPr="00CC52A1">
        <w:rPr>
          <w:i/>
          <w:iCs/>
        </w:rPr>
        <w:t>E</w:t>
      </w:r>
      <w:r w:rsidR="000E2035">
        <w:rPr>
          <w:i/>
          <w:iCs/>
        </w:rPr>
        <w:t>.</w:t>
      </w:r>
      <w:r w:rsidR="004131D5" w:rsidRPr="00CC52A1">
        <w:rPr>
          <w:i/>
          <w:iCs/>
        </w:rPr>
        <w:t xml:space="preserve"> faecium</w:t>
      </w:r>
      <w:r w:rsidRPr="00CC52A1">
        <w:t>.</w:t>
      </w:r>
      <w:r w:rsidR="00477952" w:rsidRPr="00CC52A1">
        <w:t xml:space="preserve"> </w:t>
      </w:r>
      <w:r w:rsidRPr="00CC52A1">
        <w:t>The date and patient associated with each test were used to inform the observation model (see Methods below).</w:t>
      </w:r>
      <w:r w:rsidR="00E16882" w:rsidRPr="00CC52A1">
        <w:t xml:space="preserve"> We plotted the number of tests across the 3 hospitals </w:t>
      </w:r>
      <w:r w:rsidR="004131D5" w:rsidRPr="00CC52A1">
        <w:t xml:space="preserve">and it's buildings </w:t>
      </w:r>
      <w:r w:rsidR="00E16882" w:rsidRPr="00CC52A1">
        <w:t>(</w:t>
      </w:r>
      <w:r w:rsidR="00447148" w:rsidRPr="00CC52A1">
        <w:rPr>
          <w:color w:val="00B0F0"/>
        </w:rPr>
        <w:t>S</w:t>
      </w:r>
      <w:r w:rsidR="003503DB">
        <w:rPr>
          <w:color w:val="00B0F0"/>
        </w:rPr>
        <w:t>M</w:t>
      </w:r>
      <w:r w:rsidR="00447148" w:rsidRPr="00CC52A1">
        <w:rPr>
          <w:color w:val="00B0F0"/>
        </w:rPr>
        <w:t xml:space="preserve"> </w:t>
      </w:r>
      <w:r w:rsidR="00E16882" w:rsidRPr="00CC52A1">
        <w:rPr>
          <w:color w:val="00B0F0"/>
        </w:rPr>
        <w:t>Figure S</w:t>
      </w:r>
      <w:r w:rsidR="004916EC" w:rsidRPr="00CC52A1">
        <w:rPr>
          <w:color w:val="00B0F0"/>
        </w:rPr>
        <w:t>1</w:t>
      </w:r>
      <w:r w:rsidR="004451F1" w:rsidRPr="00CC52A1">
        <w:rPr>
          <w:color w:val="00B0F0"/>
        </w:rPr>
        <w:t>3</w:t>
      </w:r>
      <w:r w:rsidR="00E16882" w:rsidRPr="00CC52A1">
        <w:t>) and in the wards in each hospital (</w:t>
      </w:r>
      <w:r w:rsidR="000F4372" w:rsidRPr="00CC52A1">
        <w:rPr>
          <w:color w:val="00B0F0"/>
        </w:rPr>
        <w:t>S</w:t>
      </w:r>
      <w:r w:rsidR="003503DB">
        <w:rPr>
          <w:color w:val="00B0F0"/>
        </w:rPr>
        <w:t>M</w:t>
      </w:r>
      <w:r w:rsidR="000F4372" w:rsidRPr="00CC52A1">
        <w:rPr>
          <w:color w:val="00B0F0"/>
        </w:rPr>
        <w:t xml:space="preserve"> F</w:t>
      </w:r>
      <w:r w:rsidR="00E16882" w:rsidRPr="00CC52A1">
        <w:rPr>
          <w:color w:val="00B0F0"/>
        </w:rPr>
        <w:t>igure S</w:t>
      </w:r>
      <w:r w:rsidR="004916EC" w:rsidRPr="00CC52A1">
        <w:rPr>
          <w:color w:val="00B0F0"/>
        </w:rPr>
        <w:t>1</w:t>
      </w:r>
      <w:r w:rsidR="004451F1" w:rsidRPr="00CC52A1">
        <w:rPr>
          <w:color w:val="00B0F0"/>
        </w:rPr>
        <w:t>4</w:t>
      </w:r>
      <w:r w:rsidR="00E16882" w:rsidRPr="00CC52A1">
        <w:t>)</w:t>
      </w:r>
      <w:r w:rsidR="008C3CA7" w:rsidRPr="00CC52A1">
        <w:t>,</w:t>
      </w:r>
      <w:r w:rsidR="00E16882" w:rsidRPr="00CC52A1">
        <w:t xml:space="preserve"> </w:t>
      </w:r>
      <w:r w:rsidR="008C3CA7" w:rsidRPr="00CC52A1">
        <w:t xml:space="preserve">which show </w:t>
      </w:r>
      <w:r w:rsidR="00E16882" w:rsidRPr="00CC52A1">
        <w:t>a similar order in cultures across the hospital but substantial heterogeneity inside the hospital at the ward scale.</w:t>
      </w:r>
    </w:p>
    <w:p w14:paraId="0B020107" w14:textId="6D5477A0" w:rsidR="00F22241" w:rsidRPr="00D50CCA" w:rsidRDefault="00F22241" w:rsidP="00C7620C">
      <w:pPr>
        <w:pStyle w:val="Heading3"/>
        <w:spacing w:line="240" w:lineRule="auto"/>
        <w:jc w:val="both"/>
        <w:rPr>
          <w:rFonts w:ascii="Times New Roman" w:hAnsi="Times New Roman" w:cs="Times New Roman"/>
          <w:i/>
          <w:iCs/>
          <w:sz w:val="24"/>
          <w:szCs w:val="24"/>
          <w:lang w:val="en-US"/>
        </w:rPr>
      </w:pPr>
      <w:r w:rsidRPr="00D50CCA">
        <w:rPr>
          <w:rFonts w:ascii="Times New Roman" w:hAnsi="Times New Roman" w:cs="Times New Roman"/>
          <w:i/>
          <w:iCs/>
          <w:sz w:val="24"/>
          <w:szCs w:val="24"/>
          <w:lang w:val="en-US"/>
        </w:rPr>
        <w:t>The transmission model</w:t>
      </w:r>
    </w:p>
    <w:p w14:paraId="58B690A9" w14:textId="25DFAAE6" w:rsidR="00F22241" w:rsidRPr="00CC52A1" w:rsidRDefault="00F22241" w:rsidP="00C7620C">
      <w:pPr>
        <w:jc w:val="both"/>
      </w:pPr>
      <w:r w:rsidRPr="00CC52A1">
        <w:t xml:space="preserve">We use a </w:t>
      </w:r>
      <w:r w:rsidR="005051E9" w:rsidRPr="00CC52A1">
        <w:t xml:space="preserve">process </w:t>
      </w:r>
      <w:r w:rsidRPr="00CC52A1">
        <w:t>ABM to simulate transmission in the study hospital system</w:t>
      </w:r>
      <w:r w:rsidR="00284B05" w:rsidRPr="00CC52A1">
        <w:t xml:space="preserve"> </w:t>
      </w:r>
      <w:r w:rsidRPr="00CC52A1">
        <w:fldChar w:fldCharType="begin"/>
      </w:r>
      <w:r w:rsidR="00990572" w:rsidRPr="00CC52A1">
        <w:instrText xml:space="preserve"> ADDIN ZOTERO_ITEM CSL_CITATION {"citationID":"a1694qqg151","properties":{"formattedCitation":"{\\i{}(10)}","plainCitation":"(10)","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CC52A1">
        <w:fldChar w:fldCharType="separate"/>
      </w:r>
      <w:r w:rsidR="00990572" w:rsidRPr="00CC52A1">
        <w:rPr>
          <w:i/>
          <w:iCs/>
          <w:lang w:val="en-GB"/>
        </w:rPr>
        <w:t>(10)</w:t>
      </w:r>
      <w:r w:rsidRPr="00CC52A1">
        <w:fldChar w:fldCharType="end"/>
      </w:r>
      <w:r w:rsidRPr="00CC52A1">
        <w:t xml:space="preserve">. For the ABM, the patient-to-patient </w:t>
      </w:r>
      <w:r w:rsidR="00284B05" w:rsidRPr="00CC52A1">
        <w:t xml:space="preserve">daily </w:t>
      </w:r>
      <w:r w:rsidRPr="00CC52A1">
        <w:t>contact network</w:t>
      </w:r>
      <w:r w:rsidR="00284B05" w:rsidRPr="00CC52A1">
        <w:t>s</w:t>
      </w:r>
      <w:r w:rsidRPr="00CC52A1">
        <w:t xml:space="preserve"> </w:t>
      </w:r>
      <w:r w:rsidR="00284B05" w:rsidRPr="00CC52A1">
        <w:t>were</w:t>
      </w:r>
      <w:r w:rsidRPr="00CC52A1">
        <w:t xml:space="preserve"> constructed using hospitalization records. Two patients staying in the same ward on the same day were connected in the contact network as they are expected to have close contact</w:t>
      </w:r>
      <w:r w:rsidR="00D140D2" w:rsidRPr="00CC52A1">
        <w:t xml:space="preserve">, </w:t>
      </w:r>
      <w:r w:rsidR="001214F2">
        <w:t xml:space="preserve">and </w:t>
      </w:r>
      <w:r w:rsidRPr="00CC52A1">
        <w:t>care from the same hospital workers who might facilitate transmission</w:t>
      </w:r>
      <w:r w:rsidR="00CD3E27" w:rsidRPr="00CC52A1">
        <w:t xml:space="preserve"> of microbial </w:t>
      </w:r>
      <w:r w:rsidR="00447148" w:rsidRPr="00CC52A1">
        <w:t>pathogens</w:t>
      </w:r>
      <w:r w:rsidR="00D140D2" w:rsidRPr="00CC52A1">
        <w:t xml:space="preserve"> and share the same environment</w:t>
      </w:r>
      <w:r w:rsidRPr="00CC52A1">
        <w:t>. Due to patient movement</w:t>
      </w:r>
      <w:r w:rsidR="00806544">
        <w:t xml:space="preserve">, </w:t>
      </w:r>
      <w:r w:rsidRPr="00CC52A1">
        <w:t>admission</w:t>
      </w:r>
      <w:r w:rsidR="00806544">
        <w:t>s</w:t>
      </w:r>
      <w:r w:rsidRPr="00CC52A1">
        <w:t>, discharge</w:t>
      </w:r>
      <w:r w:rsidR="00806544">
        <w:t>s</w:t>
      </w:r>
      <w:r w:rsidRPr="00CC52A1">
        <w:t>, and transfer</w:t>
      </w:r>
      <w:r w:rsidR="00806544">
        <w:t>s</w:t>
      </w:r>
      <w:r w:rsidRPr="00CC52A1">
        <w:t>, the contact network is time-varying and was updated daily. We assume</w:t>
      </w:r>
      <w:r w:rsidR="00CD3E27" w:rsidRPr="00CC52A1">
        <w:t>d</w:t>
      </w:r>
      <w:r w:rsidRPr="00CC52A1">
        <w:t xml:space="preserve"> each patient is either susceptible (S) or colonized (C). Patients in contact on a given day (those who shared the same ward) can be </w:t>
      </w:r>
      <w:r w:rsidR="000C38C2" w:rsidRPr="00CC52A1">
        <w:t xml:space="preserve">converted to carriers </w:t>
      </w:r>
      <w:r w:rsidRPr="00CC52A1">
        <w:t>proportion</w:t>
      </w:r>
      <w:r w:rsidR="000C38C2" w:rsidRPr="00CC52A1">
        <w:t>al</w:t>
      </w:r>
      <w:r w:rsidRPr="00CC52A1">
        <w:t xml:space="preserve"> to the number of patients in the ward carrying a particular micro</w:t>
      </w:r>
      <w:r w:rsidR="009A7F4F" w:rsidRPr="00CC52A1">
        <w:t>-</w:t>
      </w:r>
      <w:r w:rsidRPr="00CC52A1">
        <w:t xml:space="preserve">organism. We model the force of infection in ward </w:t>
      </w:r>
      <m:oMath>
        <m:r>
          <w:rPr>
            <w:rFonts w:ascii="Cambria Math" w:hAnsi="Cambria Math"/>
          </w:rPr>
          <m:t>i</m:t>
        </m:r>
      </m:oMath>
      <w:r w:rsidRPr="00CC52A1">
        <w:t xml:space="preserve">, </w:t>
      </w:r>
      <m:oMath>
        <m:sSup>
          <m:sSupPr>
            <m:ctrlPr>
              <w:rPr>
                <w:rFonts w:ascii="Cambria Math" w:hAnsi="Cambria Math"/>
                <w:i/>
              </w:rPr>
            </m:ctrlPr>
          </m:sSupPr>
          <m:e>
            <m:r>
              <w:rPr>
                <w:rFonts w:ascii="Cambria Math" w:hAnsi="Cambria Math"/>
              </w:rPr>
              <m:t>λ</m:t>
            </m:r>
          </m:e>
          <m:sup>
            <m:sSub>
              <m:sSubPr>
                <m:ctrlPr>
                  <w:rPr>
                    <w:rFonts w:ascii="Cambria Math" w:hAnsi="Cambria Math"/>
                    <w:i/>
                  </w:rPr>
                </m:ctrlPr>
              </m:sSubPr>
              <m:e>
                <m:r>
                  <w:rPr>
                    <w:rFonts w:ascii="Cambria Math" w:hAnsi="Cambria Math"/>
                  </w:rPr>
                  <m:t>w</m:t>
                </m:r>
              </m:e>
              <m:sub>
                <m:r>
                  <w:rPr>
                    <w:rFonts w:ascii="Cambria Math" w:hAnsi="Cambria Math"/>
                  </w:rPr>
                  <m:t>i</m:t>
                </m:r>
              </m:sub>
            </m:sSub>
          </m:sup>
        </m:sSup>
        <m:r>
          <w:rPr>
            <w:rFonts w:ascii="Cambria Math" w:hAnsi="Cambria Math"/>
          </w:rPr>
          <m:t xml:space="preserve"> </m:t>
        </m:r>
      </m:oMath>
      <w:r w:rsidRPr="00CC52A1">
        <w:t>, following the law of mass action, as described below. We assume</w:t>
      </w:r>
      <w:r w:rsidR="00CD3E27" w:rsidRPr="00CC52A1">
        <w:t>d</w:t>
      </w:r>
      <w:r w:rsidRPr="00CC52A1">
        <w:t xml:space="preserve"> colonized patients can spontaneously decolonize and become susceptible after a decolonization period </w:t>
      </w:r>
      <m:oMath>
        <m:r>
          <w:rPr>
            <w:rFonts w:ascii="Cambria Math" w:hAnsi="Cambria Math"/>
          </w:rPr>
          <m:t>1</m:t>
        </m:r>
        <m:r>
          <m:rPr>
            <m:lit/>
          </m:rPr>
          <w:rPr>
            <w:rFonts w:ascii="Cambria Math" w:hAnsi="Cambria Math"/>
          </w:rPr>
          <m:t>/</m:t>
        </m:r>
        <m:r>
          <m:rPr>
            <m:sty m:val="p"/>
          </m:rPr>
          <w:rPr>
            <w:rFonts w:ascii="Cambria Math" w:hAnsi="Cambria Math"/>
          </w:rPr>
          <m:t>τ</m:t>
        </m:r>
        <m:r>
          <w:rPr>
            <w:rFonts w:ascii="Cambria Math" w:hAnsi="Cambria Math"/>
          </w:rPr>
          <m:t xml:space="preserve"> =</m:t>
        </m:r>
        <m:r>
          <w:rPr>
            <w:rFonts w:ascii="Cambria Math" w:hAnsi="Cambria Math"/>
          </w:rPr>
          <w:lastRenderedPageBreak/>
          <m:t xml:space="preserve"> 120</m:t>
        </m:r>
      </m:oMath>
      <w:r w:rsidRPr="00CC52A1">
        <w:t xml:space="preserve"> days </w:t>
      </w:r>
      <w:r w:rsidRPr="00CC52A1">
        <w:rPr>
          <w:highlight w:val="yellow"/>
        </w:rPr>
        <w:fldChar w:fldCharType="begin"/>
      </w:r>
      <w:r w:rsidR="00990572" w:rsidRPr="00CC52A1">
        <w:rPr>
          <w:highlight w:val="yellow"/>
        </w:rPr>
        <w:instrText xml:space="preserve"> ADDIN ZOTERO_ITEM CSL_CITATION {"citationID":"PlyOR8l7","properties":{"formattedCitation":"{\\i{}(12)}","plainCitation":"(12)","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sidRPr="00CC52A1">
        <w:rPr>
          <w:highlight w:val="yellow"/>
        </w:rPr>
        <w:fldChar w:fldCharType="separate"/>
      </w:r>
      <w:r w:rsidR="00990572" w:rsidRPr="00CC52A1">
        <w:rPr>
          <w:i/>
          <w:iCs/>
          <w:lang w:val="en-GB"/>
        </w:rPr>
        <w:t>(12)</w:t>
      </w:r>
      <w:r w:rsidRPr="00CC52A1">
        <w:rPr>
          <w:highlight w:val="yellow"/>
        </w:rPr>
        <w:fldChar w:fldCharType="end"/>
      </w:r>
      <w:r w:rsidRPr="00CC52A1">
        <w:t xml:space="preserve">. Colonization in </w:t>
      </w:r>
      <w:r w:rsidR="009A5094" w:rsidRPr="00CC52A1">
        <w:t>hospitals</w:t>
      </w:r>
      <w:r w:rsidRPr="00CC52A1">
        <w:t xml:space="preserve"> </w:t>
      </w:r>
      <w:r w:rsidR="004F42FC" w:rsidRPr="00CC52A1">
        <w:t xml:space="preserve">is </w:t>
      </w:r>
      <w:r w:rsidRPr="00CC52A1">
        <w:t>attributed to two mechanisms: importation from the community and nosocomial transmission. Specifically, we define</w:t>
      </w:r>
      <w:r w:rsidR="00CD3E27" w:rsidRPr="00CC52A1">
        <w:t>d</w:t>
      </w:r>
      <w:r w:rsidRPr="00CC52A1">
        <w:t xml:space="preserve"> these two processes as follows:</w:t>
      </w:r>
    </w:p>
    <w:p w14:paraId="13E30559" w14:textId="77777777" w:rsidR="005F6990" w:rsidRPr="00CC52A1" w:rsidRDefault="005F6990" w:rsidP="00C7620C">
      <w:pPr>
        <w:jc w:val="both"/>
        <w:rPr>
          <w:bCs/>
          <w:color w:val="000000"/>
        </w:rPr>
      </w:pPr>
    </w:p>
    <w:p w14:paraId="6ED8767D" w14:textId="2D74BF15" w:rsidR="00F22241" w:rsidRPr="00CC52A1" w:rsidRDefault="00F22241" w:rsidP="00C7620C">
      <w:pPr>
        <w:pStyle w:val="ListParagraph"/>
        <w:numPr>
          <w:ilvl w:val="0"/>
          <w:numId w:val="4"/>
        </w:numPr>
        <w:pBdr>
          <w:top w:val="nil"/>
          <w:left w:val="nil"/>
          <w:bottom w:val="nil"/>
          <w:right w:val="nil"/>
          <w:between w:val="nil"/>
        </w:pBdr>
        <w:jc w:val="both"/>
        <w:rPr>
          <w:bCs/>
        </w:rPr>
      </w:pPr>
      <w:r w:rsidRPr="00CC52A1">
        <w:rPr>
          <w:b/>
          <w:color w:val="000000"/>
        </w:rPr>
        <w:t xml:space="preserve">Importation from the community: </w:t>
      </w:r>
      <w:r w:rsidRPr="00CC52A1">
        <w:rPr>
          <w:bCs/>
        </w:rPr>
        <w:t>Using hospital admission records, we assume</w:t>
      </w:r>
      <w:r w:rsidR="00CD3E27" w:rsidRPr="00CC52A1">
        <w:rPr>
          <w:bCs/>
        </w:rPr>
        <w:t>d</w:t>
      </w:r>
      <w:r w:rsidRPr="00CC52A1">
        <w:rPr>
          <w:bCs/>
        </w:rPr>
        <w:t xml:space="preserve"> a newly admitted patient is colonized with a particular pathogen with an importation probability </w:t>
      </w:r>
      <m:oMath>
        <m:r>
          <w:rPr>
            <w:rFonts w:ascii="Cambria Math" w:hAnsi="Cambria Math"/>
          </w:rPr>
          <m:t>γ</m:t>
        </m:r>
      </m:oMath>
      <w:r w:rsidRPr="00CC52A1">
        <w:t>. The number of patients admitted from the community is shown in Figure 2B. We treat</w:t>
      </w:r>
      <w:r w:rsidR="00CD3E27" w:rsidRPr="00CC52A1">
        <w:t>ed</w:t>
      </w:r>
      <w:r w:rsidRPr="00CC52A1">
        <w:t xml:space="preserve"> all admissions independently </w:t>
      </w:r>
      <w:r w:rsidR="004131D5" w:rsidRPr="00CC52A1">
        <w:t>but keep track</w:t>
      </w:r>
      <w:r w:rsidRPr="00CC52A1">
        <w:t xml:space="preserve"> </w:t>
      </w:r>
      <w:r w:rsidR="004131D5" w:rsidRPr="00CC52A1">
        <w:t xml:space="preserve">of </w:t>
      </w:r>
      <w:r w:rsidR="00842B96" w:rsidRPr="00CC52A1">
        <w:t xml:space="preserve">patient states </w:t>
      </w:r>
      <w:r w:rsidR="004131D5" w:rsidRPr="00CC52A1">
        <w:t>on consecutive days</w:t>
      </w:r>
      <w:r w:rsidR="00A51D22" w:rsidRPr="00CC52A1">
        <w:t xml:space="preserve"> and assumed </w:t>
      </w:r>
      <w:r w:rsidR="007B098E" w:rsidRPr="00CC52A1">
        <w:t>their colonization status did not change.</w:t>
      </w:r>
      <w:r w:rsidRPr="00CC52A1">
        <w:t xml:space="preserve"> </w:t>
      </w:r>
    </w:p>
    <w:p w14:paraId="01DE5B87" w14:textId="77777777" w:rsidR="00F22241" w:rsidRPr="00CC52A1" w:rsidRDefault="00F22241" w:rsidP="00C7620C">
      <w:pPr>
        <w:pStyle w:val="ListParagraph"/>
        <w:pBdr>
          <w:top w:val="nil"/>
          <w:left w:val="nil"/>
          <w:bottom w:val="nil"/>
          <w:right w:val="nil"/>
          <w:between w:val="nil"/>
        </w:pBdr>
        <w:jc w:val="both"/>
        <w:rPr>
          <w:bCs/>
          <w:color w:val="000000"/>
        </w:rPr>
      </w:pPr>
    </w:p>
    <w:p w14:paraId="4A6A04F9" w14:textId="512A1E7B" w:rsidR="00F22241" w:rsidRPr="00CC52A1" w:rsidRDefault="00F22241" w:rsidP="000068E3">
      <w:pPr>
        <w:pStyle w:val="ListParagraph"/>
        <w:numPr>
          <w:ilvl w:val="0"/>
          <w:numId w:val="4"/>
        </w:numPr>
        <w:pBdr>
          <w:top w:val="nil"/>
          <w:left w:val="nil"/>
          <w:bottom w:val="nil"/>
          <w:right w:val="nil"/>
          <w:between w:val="nil"/>
        </w:pBdr>
        <w:jc w:val="both"/>
        <w:rPr>
          <w:color w:val="000000"/>
        </w:rPr>
      </w:pPr>
      <w:r w:rsidRPr="00CC52A1">
        <w:rPr>
          <w:b/>
          <w:color w:val="000000"/>
        </w:rPr>
        <w:t xml:space="preserve">Nosocomial contact transmission: </w:t>
      </w:r>
      <w:r w:rsidRPr="00CC52A1">
        <w:rPr>
          <w:bCs/>
          <w:color w:val="000000"/>
        </w:rPr>
        <w:t>We define</w:t>
      </w:r>
      <w:r w:rsidR="00CD3E27" w:rsidRPr="00CC52A1">
        <w:rPr>
          <w:bCs/>
          <w:color w:val="000000"/>
        </w:rPr>
        <w:t>d</w:t>
      </w:r>
      <w:r w:rsidRPr="00CC52A1">
        <w:rPr>
          <w:bCs/>
          <w:color w:val="000000"/>
        </w:rPr>
        <w:t xml:space="preserve"> a force of infection for each ward </w:t>
      </w:r>
      <m:oMath>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r>
          <w:rPr>
            <w:rFonts w:ascii="Cambria Math" w:hAnsi="Cambria Math"/>
            <w:color w:val="000000"/>
          </w:rPr>
          <m:t xml:space="preserve">,   i ϵ [1, </m:t>
        </m:r>
        <m:r>
          <m:rPr>
            <m:nor/>
          </m:rPr>
          <w:rPr>
            <w:bCs/>
            <w:color w:val="000000"/>
          </w:rPr>
          <m:t>221]</m:t>
        </m:r>
      </m:oMath>
      <w:r w:rsidRPr="00CC52A1">
        <w:rPr>
          <w:bCs/>
          <w:color w:val="000000"/>
        </w:rPr>
        <w:t xml:space="preserve"> as </w:t>
      </w:r>
      <m:oMath>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p>
        </m:sSup>
        <m:d>
          <m:dPr>
            <m:ctrlPr>
              <w:rPr>
                <w:rFonts w:ascii="Cambria Math" w:hAnsi="Cambria Math"/>
                <w:bCs/>
                <w:i/>
                <w:color w:val="000000"/>
              </w:rPr>
            </m:ctrlPr>
          </m:dPr>
          <m:e>
            <m:r>
              <w:rPr>
                <w:rFonts w:ascii="Cambria Math" w:hAnsi="Cambria Math"/>
                <w:color w:val="000000"/>
              </w:rPr>
              <m:t>t</m:t>
            </m:r>
          </m:e>
        </m:d>
      </m:oMath>
      <w:r w:rsidRPr="00CC52A1">
        <w:rPr>
          <w:bCs/>
          <w:color w:val="000000"/>
        </w:rPr>
        <w:t xml:space="preserve">. The force of infection is proportional to the number of individuals carrying the pathogen in a given ward on day </w:t>
      </w:r>
      <m:oMath>
        <m:r>
          <w:rPr>
            <w:rFonts w:ascii="Cambria Math" w:hAnsi="Cambria Math"/>
            <w:color w:val="000000"/>
          </w:rPr>
          <m:t>t</m:t>
        </m:r>
      </m:oMath>
      <w:r w:rsidRPr="00CC52A1">
        <w:rPr>
          <w:bCs/>
          <w:color w:val="000000"/>
        </w:rPr>
        <w:t xml:space="preserve">, denoted by </w:t>
      </w:r>
      <m:oMath>
        <m:sSub>
          <m:sSubPr>
            <m:ctrlPr>
              <w:rPr>
                <w:rFonts w:ascii="Cambria Math" w:hAnsi="Cambria Math"/>
                <w:bCs/>
                <w:i/>
                <w:color w:val="000000"/>
              </w:rPr>
            </m:ctrlPr>
          </m:sSubPr>
          <m:e>
            <m:r>
              <w:rPr>
                <w:rFonts w:ascii="Cambria Math" w:hAnsi="Cambria Math"/>
                <w:color w:val="000000"/>
              </w:rPr>
              <m:t>C</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r>
          <w:rPr>
            <w:rFonts w:ascii="Cambria Math" w:hAnsi="Cambria Math"/>
            <w:color w:val="000000"/>
          </w:rPr>
          <m:t>(t)</m:t>
        </m:r>
      </m:oMath>
      <w:r w:rsidRPr="00CC52A1">
        <w:rPr>
          <w:bCs/>
          <w:color w:val="000000"/>
        </w:rPr>
        <w:t xml:space="preserve">. We define a frequency-dependent transmission rate per ward as </w:t>
      </w:r>
      <m:oMath>
        <m:r>
          <w:rPr>
            <w:rFonts w:ascii="Cambria Math" w:hAnsi="Cambria Math"/>
            <w:color w:val="000000"/>
          </w:rPr>
          <m:t>β/</m:t>
        </m:r>
        <m:sSub>
          <m:sSubPr>
            <m:ctrlPr>
              <w:rPr>
                <w:rFonts w:ascii="Cambria Math" w:hAnsi="Cambria Math"/>
                <w:bCs/>
                <w:i/>
                <w:color w:val="000000"/>
              </w:rPr>
            </m:ctrlPr>
          </m:sSubPr>
          <m:e>
            <m:r>
              <w:rPr>
                <w:rFonts w:ascii="Cambria Math" w:hAnsi="Cambria Math"/>
                <w:color w:val="000000"/>
              </w:rPr>
              <m:t>N</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oMath>
      <w:r w:rsidRPr="00CC52A1">
        <w:rPr>
          <w:bCs/>
          <w:color w:val="000000"/>
        </w:rPr>
        <w:t xml:space="preserve">, where </w:t>
      </w:r>
      <m:oMath>
        <m:sSub>
          <m:sSubPr>
            <m:ctrlPr>
              <w:rPr>
                <w:rFonts w:ascii="Cambria Math" w:hAnsi="Cambria Math"/>
                <w:bCs/>
                <w:i/>
                <w:color w:val="000000"/>
              </w:rPr>
            </m:ctrlPr>
          </m:sSubPr>
          <m:e>
            <m:r>
              <w:rPr>
                <w:rFonts w:ascii="Cambria Math" w:hAnsi="Cambria Math"/>
                <w:color w:val="000000"/>
              </w:rPr>
              <m:t>N</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oMath>
      <w:r w:rsidRPr="00CC52A1">
        <w:rPr>
          <w:bCs/>
          <w:color w:val="000000"/>
        </w:rPr>
        <w:t xml:space="preserve"> is the average ward daily occupancy (</w:t>
      </w:r>
      <w:r w:rsidR="006734AC" w:rsidRPr="00CC52A1">
        <w:rPr>
          <w:bCs/>
          <w:color w:val="000000"/>
        </w:rPr>
        <w:t xml:space="preserve">See </w:t>
      </w:r>
      <w:r w:rsidR="000068E3" w:rsidRPr="00CC52A1">
        <w:rPr>
          <w:bCs/>
          <w:i/>
          <w:iCs/>
          <w:color w:val="000000"/>
        </w:rPr>
        <w:t>Empirical patterns of hospital traffic and heterogeneity of nosocomial infections burden</w:t>
      </w:r>
      <w:r w:rsidR="000068E3" w:rsidRPr="00CC52A1">
        <w:rPr>
          <w:bCs/>
          <w:color w:val="000000"/>
        </w:rPr>
        <w:t xml:space="preserve"> in Results</w:t>
      </w:r>
      <w:r w:rsidRPr="00CC52A1">
        <w:rPr>
          <w:bCs/>
          <w:color w:val="000000"/>
        </w:rPr>
        <w:t>). The force of infection per ward is computed as:</w:t>
      </w:r>
    </w:p>
    <w:p w14:paraId="1ED10A63" w14:textId="1A307E56" w:rsidR="00F22241" w:rsidRPr="00CC52A1" w:rsidRDefault="00000000" w:rsidP="00C7620C">
      <w:pPr>
        <w:pBdr>
          <w:top w:val="nil"/>
          <w:left w:val="nil"/>
          <w:bottom w:val="nil"/>
          <w:right w:val="nil"/>
          <w:between w:val="nil"/>
        </w:pBdr>
        <w:jc w:val="both"/>
        <w:rPr>
          <w:bCs/>
          <w:color w:val="000000"/>
        </w:rPr>
      </w:pPr>
      <m:oMathPara>
        <m:oMath>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p>
          </m:sSup>
          <m:d>
            <m:dPr>
              <m:ctrlPr>
                <w:rPr>
                  <w:rFonts w:ascii="Cambria Math" w:hAnsi="Cambria Math"/>
                  <w:bCs/>
                  <w:i/>
                  <w:color w:val="000000"/>
                </w:rPr>
              </m:ctrlPr>
            </m:dPr>
            <m:e>
              <m:r>
                <w:rPr>
                  <w:rFonts w:ascii="Cambria Math" w:hAnsi="Cambria Math"/>
                  <w:color w:val="000000"/>
                </w:rPr>
                <m:t>t</m:t>
              </m:r>
            </m:e>
          </m:d>
          <m:r>
            <w:rPr>
              <w:rFonts w:ascii="Cambria Math" w:hAnsi="Cambria Math"/>
              <w:color w:val="000000"/>
            </w:rPr>
            <m:t>=∆t</m:t>
          </m:r>
          <m:f>
            <m:fPr>
              <m:ctrlPr>
                <w:rPr>
                  <w:rFonts w:ascii="Cambria Math" w:hAnsi="Cambria Math"/>
                  <w:bCs/>
                  <w:i/>
                  <w:color w:val="000000"/>
                </w:rPr>
              </m:ctrlPr>
            </m:fPr>
            <m:num>
              <m:r>
                <w:rPr>
                  <w:rFonts w:ascii="Cambria Math" w:hAnsi="Cambria Math"/>
                  <w:color w:val="000000"/>
                </w:rPr>
                <m:t>β</m:t>
              </m:r>
            </m:num>
            <m:den>
              <m:sSub>
                <m:sSubPr>
                  <m:ctrlPr>
                    <w:rPr>
                      <w:rFonts w:ascii="Cambria Math" w:hAnsi="Cambria Math"/>
                      <w:bCs/>
                      <w:i/>
                      <w:color w:val="000000"/>
                    </w:rPr>
                  </m:ctrlPr>
                </m:sSubPr>
                <m:e>
                  <m:r>
                    <w:rPr>
                      <w:rFonts w:ascii="Cambria Math" w:hAnsi="Cambria Math"/>
                      <w:color w:val="000000"/>
                    </w:rPr>
                    <m:t>N</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den>
          </m:f>
          <m:sSub>
            <m:sSubPr>
              <m:ctrlPr>
                <w:rPr>
                  <w:rFonts w:ascii="Cambria Math" w:hAnsi="Cambria Math"/>
                  <w:bCs/>
                  <w:i/>
                  <w:color w:val="000000"/>
                </w:rPr>
              </m:ctrlPr>
            </m:sSubPr>
            <m:e>
              <m:sSub>
                <m:sSubPr>
                  <m:ctrlPr>
                    <w:rPr>
                      <w:rFonts w:ascii="Cambria Math" w:hAnsi="Cambria Math"/>
                      <w:bCs/>
                      <w:i/>
                      <w:color w:val="000000"/>
                    </w:rPr>
                  </m:ctrlPr>
                </m:sSubPr>
                <m:e>
                  <m:r>
                    <w:rPr>
                      <w:rFonts w:ascii="Cambria Math" w:hAnsi="Cambria Math"/>
                      <w:color w:val="000000"/>
                    </w:rPr>
                    <m:t>C</m:t>
                  </m:r>
                </m:e>
                <m:sub>
                  <m:r>
                    <w:rPr>
                      <w:rFonts w:ascii="Cambria Math" w:hAnsi="Cambria Math"/>
                      <w:color w:val="000000"/>
                    </w:rPr>
                    <m:t>w</m:t>
                  </m:r>
                </m:sub>
              </m:sSub>
            </m:e>
            <m:sub>
              <m:r>
                <w:rPr>
                  <w:rFonts w:ascii="Cambria Math" w:hAnsi="Cambria Math"/>
                  <w:color w:val="000000"/>
                </w:rPr>
                <m:t>i</m:t>
              </m:r>
            </m:sub>
          </m:sSub>
          <m:r>
            <w:rPr>
              <w:rFonts w:ascii="Cambria Math" w:hAnsi="Cambria Math"/>
              <w:color w:val="000000"/>
            </w:rPr>
            <m:t>(t)</m:t>
          </m:r>
        </m:oMath>
      </m:oMathPara>
    </w:p>
    <w:p w14:paraId="2C829459" w14:textId="7F4D9ECE" w:rsidR="00D51449" w:rsidRPr="00CC52A1" w:rsidRDefault="00F22241" w:rsidP="00C7620C">
      <w:pPr>
        <w:pBdr>
          <w:top w:val="nil"/>
          <w:left w:val="nil"/>
          <w:bottom w:val="nil"/>
          <w:right w:val="nil"/>
          <w:between w:val="nil"/>
        </w:pBdr>
        <w:ind w:left="720"/>
        <w:jc w:val="both"/>
        <w:rPr>
          <w:bCs/>
          <w:color w:val="000000"/>
        </w:rPr>
      </w:pPr>
      <w:r w:rsidRPr="00CC52A1">
        <w:rPr>
          <w:bCs/>
          <w:color w:val="000000"/>
        </w:rPr>
        <w:t xml:space="preserve">Thus, the force of infection per ward, or probability of colonization for susceptible individuals staying in ward </w:t>
      </w:r>
      <m:oMath>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oMath>
      <w:r w:rsidRPr="00CC52A1">
        <w:rPr>
          <w:bCs/>
          <w:color w:val="000000"/>
        </w:rPr>
        <w:t xml:space="preserve"> at time </w:t>
      </w:r>
      <m:oMath>
        <m:r>
          <w:rPr>
            <w:rFonts w:ascii="Cambria Math" w:hAnsi="Cambria Math"/>
            <w:color w:val="000000"/>
          </w:rPr>
          <m:t>t</m:t>
        </m:r>
      </m:oMath>
      <w:r w:rsidRPr="00CC52A1">
        <w:rPr>
          <w:color w:val="000000"/>
        </w:rPr>
        <w:t>,</w:t>
      </w:r>
      <w:r w:rsidRPr="00CC52A1">
        <w:rPr>
          <w:bCs/>
          <w:color w:val="000000"/>
        </w:rPr>
        <w:t xml:space="preserve"> is given by </w:t>
      </w:r>
      <m:oMath>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p>
        </m:sSup>
        <m:d>
          <m:dPr>
            <m:ctrlPr>
              <w:rPr>
                <w:rFonts w:ascii="Cambria Math" w:hAnsi="Cambria Math"/>
                <w:bCs/>
                <w:i/>
                <w:color w:val="000000"/>
              </w:rPr>
            </m:ctrlPr>
          </m:dPr>
          <m:e>
            <m:r>
              <w:rPr>
                <w:rFonts w:ascii="Cambria Math" w:hAnsi="Cambria Math"/>
                <w:color w:val="000000"/>
              </w:rPr>
              <m:t>t</m:t>
            </m:r>
          </m:e>
        </m:d>
      </m:oMath>
      <w:r w:rsidRPr="00CC52A1">
        <w:rPr>
          <w:bCs/>
          <w:color w:val="000000"/>
        </w:rPr>
        <w:t xml:space="preserve">, and the transition equations governing the change of state for a patient, </w:t>
      </w:r>
      <m:oMath>
        <m:r>
          <w:rPr>
            <w:rFonts w:ascii="Cambria Math" w:hAnsi="Cambria Math"/>
            <w:color w:val="000000"/>
          </w:rPr>
          <m:t>k</m:t>
        </m:r>
      </m:oMath>
      <w:r w:rsidRPr="00CC52A1">
        <w:rPr>
          <w:color w:val="000000"/>
        </w:rPr>
        <w:t>,</w:t>
      </w:r>
      <w:r w:rsidRPr="00CC52A1">
        <w:rPr>
          <w:bCs/>
          <w:color w:val="000000"/>
        </w:rPr>
        <w:t xml:space="preserve"> residing in ward </w:t>
      </w:r>
      <m:oMath>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j</m:t>
            </m:r>
          </m:sub>
        </m:sSub>
      </m:oMath>
      <w:r w:rsidRPr="00CC52A1">
        <w:rPr>
          <w:bCs/>
          <w:color w:val="000000"/>
        </w:rPr>
        <w:t xml:space="preserve"> during time </w:t>
      </w:r>
      <m:oMath>
        <m:r>
          <m:rPr>
            <m:sty m:val="p"/>
          </m:rPr>
          <w:rPr>
            <w:rFonts w:ascii="Cambria Math" w:hAnsi="Cambria Math"/>
            <w:color w:val="000000"/>
          </w:rPr>
          <m:t>Δ</m:t>
        </m:r>
        <m:r>
          <w:rPr>
            <w:rFonts w:ascii="Cambria Math" w:hAnsi="Cambria Math"/>
            <w:color w:val="000000"/>
          </w:rPr>
          <m:t>t</m:t>
        </m:r>
      </m:oMath>
      <w:r w:rsidRPr="00CC52A1">
        <w:rPr>
          <w:bCs/>
          <w:color w:val="000000"/>
        </w:rPr>
        <w:t xml:space="preserve"> are </w:t>
      </w:r>
      <w:r w:rsidR="00D51449" w:rsidRPr="00CC52A1">
        <w:rPr>
          <w:bCs/>
          <w:color w:val="000000"/>
        </w:rPr>
        <w:t xml:space="preserve">shown below </w:t>
      </w:r>
      <w:r w:rsidRPr="00CC52A1">
        <w:rPr>
          <w:bCs/>
          <w:color w:val="000000"/>
        </w:rPr>
        <w:t>by</w:t>
      </w:r>
      <w:r w:rsidR="00D51449" w:rsidRPr="00CC52A1">
        <w:rPr>
          <w:bCs/>
          <w:color w:val="000000"/>
        </w:rPr>
        <w:t xml:space="preserve">, where </w:t>
      </w:r>
      <m:oMath>
        <m:sSub>
          <m:sSubPr>
            <m:ctrlPr>
              <w:rPr>
                <w:rFonts w:ascii="Cambria Math" w:hAnsi="Cambria Math"/>
                <w:bCs/>
                <w:i/>
                <w:color w:val="000000"/>
              </w:rPr>
            </m:ctrlPr>
          </m:sSubPr>
          <m:e>
            <m:r>
              <w:rPr>
                <w:rFonts w:ascii="Cambria Math" w:hAnsi="Cambria Math"/>
                <w:color w:val="000000"/>
              </w:rPr>
              <m:t>τ</m:t>
            </m:r>
          </m:e>
          <m:sub>
            <m:r>
              <w:rPr>
                <w:rFonts w:ascii="Cambria Math" w:hAnsi="Cambria Math"/>
                <w:color w:val="000000"/>
              </w:rPr>
              <m:t>j</m:t>
            </m:r>
          </m:sub>
        </m:sSub>
      </m:oMath>
      <w:r w:rsidR="00D51449" w:rsidRPr="00CC52A1">
        <w:rPr>
          <w:bCs/>
          <w:color w:val="000000"/>
        </w:rPr>
        <w:t xml:space="preserve"> is the decolonization </w:t>
      </w:r>
      <w:r w:rsidR="00EE3207">
        <w:rPr>
          <w:bCs/>
          <w:color w:val="000000"/>
        </w:rPr>
        <w:t>rate</w:t>
      </w:r>
      <w:r w:rsidR="00EE3207" w:rsidRPr="00CC52A1">
        <w:rPr>
          <w:bCs/>
          <w:color w:val="000000"/>
        </w:rPr>
        <w:t xml:space="preserve"> </w:t>
      </w:r>
      <w:r w:rsidR="00D51449" w:rsidRPr="00CC52A1">
        <w:rPr>
          <w:bCs/>
          <w:color w:val="000000"/>
        </w:rPr>
        <w:t xml:space="preserve">of patient </w:t>
      </w:r>
      <m:oMath>
        <m:r>
          <w:rPr>
            <w:rFonts w:ascii="Cambria Math" w:hAnsi="Cambria Math"/>
            <w:color w:val="000000"/>
          </w:rPr>
          <m:t>j</m:t>
        </m:r>
      </m:oMath>
      <w:r w:rsidR="00D51449" w:rsidRPr="00CC52A1">
        <w:rPr>
          <w:bCs/>
          <w:color w:val="000000"/>
        </w:rPr>
        <w:t>.</w:t>
      </w:r>
    </w:p>
    <w:p w14:paraId="0BCE47FD" w14:textId="79CF8EEA" w:rsidR="00F22241" w:rsidRPr="00CC52A1" w:rsidRDefault="00F22241" w:rsidP="00C7620C">
      <w:pPr>
        <w:pBdr>
          <w:top w:val="nil"/>
          <w:left w:val="nil"/>
          <w:bottom w:val="nil"/>
          <w:right w:val="nil"/>
          <w:between w:val="nil"/>
        </w:pBdr>
        <w:ind w:left="720"/>
        <w:jc w:val="both"/>
        <w:rPr>
          <w:bCs/>
          <w:color w:val="000000"/>
        </w:rPr>
      </w:pPr>
    </w:p>
    <w:p w14:paraId="03AC5C7A" w14:textId="5C7E2E48" w:rsidR="00F22241" w:rsidRPr="00CC52A1" w:rsidRDefault="00000000" w:rsidP="00C7620C">
      <w:pPr>
        <w:pStyle w:val="ListParagraph"/>
        <w:pBdr>
          <w:top w:val="nil"/>
          <w:left w:val="nil"/>
          <w:bottom w:val="nil"/>
          <w:right w:val="nil"/>
          <w:between w:val="nil"/>
        </w:pBdr>
        <w:jc w:val="both"/>
        <w:rPr>
          <w:bCs/>
          <w:color w:val="000000"/>
        </w:rPr>
      </w:pPr>
      <m:oMathPara>
        <m:oMath>
          <m:sSubSup>
            <m:sSubSupPr>
              <m:ctrlPr>
                <w:rPr>
                  <w:rFonts w:ascii="Cambria Math" w:hAnsi="Cambria Math"/>
                  <w:bCs/>
                  <w:i/>
                  <w:color w:val="000000"/>
                </w:rPr>
              </m:ctrlPr>
            </m:sSubSupPr>
            <m:e>
              <m:r>
                <w:rPr>
                  <w:rFonts w:ascii="Cambria Math" w:hAnsi="Cambria Math"/>
                  <w:color w:val="000000"/>
                </w:rPr>
                <m:t>P</m:t>
              </m:r>
            </m:e>
            <m:sub>
              <m:r>
                <w:rPr>
                  <w:rFonts w:ascii="Cambria Math" w:hAnsi="Cambria Math"/>
                  <w:color w:val="000000"/>
                </w:rPr>
                <m:t>S→C</m:t>
              </m:r>
            </m:sub>
            <m:sup>
              <m:r>
                <w:rPr>
                  <w:rFonts w:ascii="Cambria Math" w:hAnsi="Cambria Math"/>
                  <w:color w:val="000000"/>
                </w:rPr>
                <m:t>k</m:t>
              </m:r>
            </m:sup>
          </m:sSubSup>
          <m:r>
            <w:rPr>
              <w:rFonts w:ascii="Cambria Math" w:hAnsi="Cambria Math"/>
              <w:color w:val="000000"/>
              <w:lang w:eastAsia="zh-CN"/>
            </w:rPr>
            <m:t>(t)</m:t>
          </m:r>
          <m:r>
            <w:rPr>
              <w:rFonts w:ascii="Cambria Math" w:hAnsi="Cambria Math"/>
              <w:color w:val="000000"/>
            </w:rPr>
            <m:t>=∆t∙</m:t>
          </m:r>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j</m:t>
                  </m:r>
                </m:sub>
              </m:sSub>
            </m:sup>
          </m:sSup>
          <m:d>
            <m:dPr>
              <m:ctrlPr>
                <w:rPr>
                  <w:rFonts w:ascii="Cambria Math" w:hAnsi="Cambria Math"/>
                  <w:bCs/>
                  <w:i/>
                  <w:color w:val="000000"/>
                </w:rPr>
              </m:ctrlPr>
            </m:dPr>
            <m:e>
              <m:r>
                <w:rPr>
                  <w:rFonts w:ascii="Cambria Math" w:hAnsi="Cambria Math"/>
                  <w:color w:val="000000"/>
                </w:rPr>
                <m:t>t</m:t>
              </m:r>
            </m:e>
          </m:d>
        </m:oMath>
      </m:oMathPara>
    </w:p>
    <w:p w14:paraId="06646434" w14:textId="69A44D73" w:rsidR="00F22241" w:rsidRPr="00CC52A1" w:rsidRDefault="00000000" w:rsidP="00C7620C">
      <w:pPr>
        <w:pStyle w:val="ListParagraph"/>
        <w:pBdr>
          <w:top w:val="nil"/>
          <w:left w:val="nil"/>
          <w:bottom w:val="nil"/>
          <w:right w:val="nil"/>
          <w:between w:val="nil"/>
        </w:pBdr>
        <w:jc w:val="both"/>
        <w:rPr>
          <w:bCs/>
          <w:color w:val="000000"/>
        </w:rPr>
      </w:pPr>
      <m:oMathPara>
        <m:oMath>
          <m:sSubSup>
            <m:sSubSupPr>
              <m:ctrlPr>
                <w:rPr>
                  <w:rFonts w:ascii="Cambria Math" w:hAnsi="Cambria Math"/>
                  <w:bCs/>
                  <w:i/>
                  <w:color w:val="000000"/>
                </w:rPr>
              </m:ctrlPr>
            </m:sSubSupPr>
            <m:e>
              <m:r>
                <w:rPr>
                  <w:rFonts w:ascii="Cambria Math" w:hAnsi="Cambria Math"/>
                  <w:color w:val="000000"/>
                </w:rPr>
                <m:t>P</m:t>
              </m:r>
            </m:e>
            <m:sub>
              <m:r>
                <w:rPr>
                  <w:rFonts w:ascii="Cambria Math" w:hAnsi="Cambria Math"/>
                  <w:color w:val="000000"/>
                </w:rPr>
                <m:t>C→S</m:t>
              </m:r>
            </m:sub>
            <m:sup>
              <m:r>
                <w:rPr>
                  <w:rFonts w:ascii="Cambria Math" w:hAnsi="Cambria Math"/>
                  <w:color w:val="000000"/>
                </w:rPr>
                <m:t>k</m:t>
              </m:r>
            </m:sup>
          </m:sSubSup>
          <m:r>
            <w:rPr>
              <w:rFonts w:ascii="Cambria Math" w:hAnsi="Cambria Math"/>
              <w:color w:val="000000"/>
              <w:lang w:eastAsia="zh-CN"/>
            </w:rPr>
            <m:t>(t)</m:t>
          </m:r>
          <m:r>
            <w:rPr>
              <w:rFonts w:ascii="Cambria Math" w:hAnsi="Cambria Math"/>
              <w:color w:val="000000"/>
            </w:rPr>
            <m:t>=∆t∙</m:t>
          </m:r>
          <m:sSub>
            <m:sSubPr>
              <m:ctrlPr>
                <w:rPr>
                  <w:rFonts w:ascii="Cambria Math" w:hAnsi="Cambria Math"/>
                  <w:bCs/>
                  <w:i/>
                  <w:color w:val="000000"/>
                </w:rPr>
              </m:ctrlPr>
            </m:sSubPr>
            <m:e>
              <m:r>
                <w:rPr>
                  <w:rFonts w:ascii="Cambria Math" w:hAnsi="Cambria Math"/>
                  <w:color w:val="000000"/>
                </w:rPr>
                <m:t>τ</m:t>
              </m:r>
            </m:e>
            <m:sub>
              <m:r>
                <w:rPr>
                  <w:rFonts w:ascii="Cambria Math" w:hAnsi="Cambria Math"/>
                  <w:color w:val="000000"/>
                </w:rPr>
                <m:t>k</m:t>
              </m:r>
            </m:sub>
          </m:sSub>
        </m:oMath>
      </m:oMathPara>
    </w:p>
    <w:p w14:paraId="3B4BCD4B" w14:textId="47A29E9B" w:rsidR="00F22241" w:rsidRPr="00D50CCA" w:rsidRDefault="00D6711A" w:rsidP="00C7620C">
      <w:pPr>
        <w:pStyle w:val="Heading3"/>
        <w:spacing w:line="240" w:lineRule="auto"/>
        <w:jc w:val="both"/>
        <w:rPr>
          <w:rFonts w:ascii="Times New Roman" w:hAnsi="Times New Roman" w:cs="Times New Roman"/>
          <w:i/>
          <w:iCs/>
          <w:sz w:val="24"/>
          <w:szCs w:val="24"/>
          <w:lang w:val="en-US"/>
        </w:rPr>
      </w:pPr>
      <w:r w:rsidRPr="00D50CCA">
        <w:rPr>
          <w:rFonts w:ascii="Times New Roman" w:hAnsi="Times New Roman" w:cs="Times New Roman"/>
          <w:i/>
          <w:iCs/>
          <w:sz w:val="24"/>
          <w:szCs w:val="24"/>
          <w:lang w:val="en-US"/>
        </w:rPr>
        <w:t>The i</w:t>
      </w:r>
      <w:r w:rsidR="00F22241" w:rsidRPr="00D50CCA">
        <w:rPr>
          <w:rFonts w:ascii="Times New Roman" w:hAnsi="Times New Roman" w:cs="Times New Roman"/>
          <w:i/>
          <w:iCs/>
          <w:sz w:val="24"/>
          <w:szCs w:val="24"/>
          <w:lang w:val="en-US"/>
        </w:rPr>
        <w:t xml:space="preserve">ndividual </w:t>
      </w:r>
      <w:r w:rsidRPr="00D50CCA">
        <w:rPr>
          <w:rFonts w:ascii="Times New Roman" w:hAnsi="Times New Roman" w:cs="Times New Roman"/>
          <w:i/>
          <w:iCs/>
          <w:sz w:val="24"/>
          <w:szCs w:val="24"/>
          <w:lang w:val="en-US"/>
        </w:rPr>
        <w:t>o</w:t>
      </w:r>
      <w:r w:rsidR="00F22241" w:rsidRPr="00D50CCA">
        <w:rPr>
          <w:rFonts w:ascii="Times New Roman" w:hAnsi="Times New Roman" w:cs="Times New Roman"/>
          <w:i/>
          <w:iCs/>
          <w:sz w:val="24"/>
          <w:szCs w:val="24"/>
          <w:lang w:val="en-US"/>
        </w:rPr>
        <w:t>bservational model</w:t>
      </w:r>
    </w:p>
    <w:p w14:paraId="7F67BE88" w14:textId="6F8202DB" w:rsidR="00F22241" w:rsidRPr="00F274E2" w:rsidRDefault="00F22241" w:rsidP="00C7620C">
      <w:pPr>
        <w:jc w:val="both"/>
      </w:pPr>
      <w:r w:rsidRPr="00F274E2">
        <w:t xml:space="preserve">Colonized patients may develop clinical infections due to </w:t>
      </w:r>
      <w:r w:rsidR="00966481" w:rsidRPr="00F274E2">
        <w:t xml:space="preserve">the </w:t>
      </w:r>
      <w:r w:rsidRPr="00F274E2">
        <w:t>invasion of typically sterile body sites such as blood. At other body sites (i.e. respiratory and urinary tract) the presence of pathogens may indicate both infection or colonization, depending on additional clinical variables</w:t>
      </w:r>
      <w:r w:rsidR="001417BA" w:rsidRPr="00F274E2">
        <w:t xml:space="preserve"> </w:t>
      </w:r>
      <w:r w:rsidRPr="00F274E2">
        <w:fldChar w:fldCharType="begin"/>
      </w:r>
      <w:r w:rsidR="00990572" w:rsidRPr="00F274E2">
        <w:instrText xml:space="preserve"> ADDIN ZOTERO_ITEM CSL_CITATION {"citationID":"ikQcTf2l","properties":{"formattedCitation":"{\\i{}(1, 6)}","plainCitation":"(1, 6)","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Pr="00F274E2">
        <w:fldChar w:fldCharType="separate"/>
      </w:r>
      <w:r w:rsidR="00990572" w:rsidRPr="00F274E2">
        <w:rPr>
          <w:i/>
          <w:iCs/>
          <w:lang w:val="en-GB"/>
        </w:rPr>
        <w:t>(1, 6)</w:t>
      </w:r>
      <w:r w:rsidRPr="00F274E2">
        <w:fldChar w:fldCharType="end"/>
      </w:r>
      <w:r w:rsidRPr="00F274E2">
        <w:t xml:space="preserve">. Other individuals carrying pathogens may be discovered through routine screening or cultures ordered discretionarily by clinicians for patients without clinical manifestations. In the </w:t>
      </w:r>
      <w:r w:rsidR="00F10E16">
        <w:t xml:space="preserve">process </w:t>
      </w:r>
      <w:r w:rsidRPr="00F274E2">
        <w:t>ABM, we did not explicitly distinguish between colonized and</w:t>
      </w:r>
      <w:r w:rsidR="008258A5">
        <w:t xml:space="preserve"> </w:t>
      </w:r>
      <w:r w:rsidRPr="00F274E2">
        <w:t>infected patients. Instead, we appl</w:t>
      </w:r>
      <w:r w:rsidR="008F260E" w:rsidRPr="00F274E2">
        <w:t>y</w:t>
      </w:r>
      <w:r w:rsidRPr="00F274E2">
        <w:t xml:space="preserve"> an observational</w:t>
      </w:r>
      <w:r w:rsidR="00D505A5">
        <w:t xml:space="preserve"> to encapsulate detection of</w:t>
      </w:r>
      <w:r w:rsidRPr="00F274E2">
        <w:t xml:space="preserve"> carriers</w:t>
      </w:r>
      <w:r w:rsidR="008258A5">
        <w:t>; independent of patient state</w:t>
      </w:r>
      <w:r w:rsidRPr="00F274E2">
        <w:t>. This observational model represents the detection probability for clinical cultures taken from individuals in the hospital network during the study period; it captures the heterogeneous observation of micro</w:t>
      </w:r>
      <w:r w:rsidR="009A7F4F" w:rsidRPr="00F274E2">
        <w:t>-</w:t>
      </w:r>
      <w:r w:rsidRPr="00F274E2">
        <w:t xml:space="preserve">organisms across wards. </w:t>
      </w:r>
      <w:r w:rsidR="003833B6" w:rsidRPr="00F274E2">
        <w:t>W</w:t>
      </w:r>
      <w:r w:rsidRPr="00F274E2">
        <w:t>eekly number of cultures across hospital wards and weekly number of admitted patients have a strong positive correlation (cultures are proportional to admissions) (</w:t>
      </w:r>
      <w:r w:rsidRPr="00F90D10">
        <w:rPr>
          <w:color w:val="C00000"/>
        </w:rPr>
        <w:t xml:space="preserve">Figure </w:t>
      </w:r>
      <w:r w:rsidR="003E2CF3" w:rsidRPr="00F90D10">
        <w:rPr>
          <w:color w:val="C00000"/>
        </w:rPr>
        <w:t>1</w:t>
      </w:r>
      <w:r w:rsidRPr="00F90D10">
        <w:rPr>
          <w:color w:val="C00000"/>
        </w:rPr>
        <w:t>D-E</w:t>
      </w:r>
      <w:r w:rsidRPr="00F274E2">
        <w:t>).</w:t>
      </w:r>
    </w:p>
    <w:p w14:paraId="213FD64B" w14:textId="77777777" w:rsidR="005F6990" w:rsidRPr="00F274E2" w:rsidRDefault="005F6990" w:rsidP="00C7620C">
      <w:pPr>
        <w:jc w:val="both"/>
        <w:rPr>
          <w:bCs/>
          <w:color w:val="000000"/>
        </w:rPr>
      </w:pPr>
    </w:p>
    <w:p w14:paraId="73197FF3" w14:textId="160A9BA9" w:rsidR="00F22241" w:rsidRPr="00F274E2" w:rsidRDefault="00F22241" w:rsidP="00C7620C">
      <w:pPr>
        <w:pBdr>
          <w:top w:val="nil"/>
          <w:left w:val="nil"/>
          <w:bottom w:val="nil"/>
          <w:right w:val="nil"/>
          <w:between w:val="nil"/>
        </w:pBdr>
        <w:jc w:val="both"/>
        <w:rPr>
          <w:bCs/>
          <w:color w:val="000000"/>
        </w:rPr>
      </w:pPr>
      <w:r w:rsidRPr="00F274E2">
        <w:rPr>
          <w:bCs/>
          <w:color w:val="000000"/>
        </w:rPr>
        <w:t>A key challenge in colonization detection is that cultures collected from one body site may miss colonization of other sites even though the patient carries the bacterium. For instance,</w:t>
      </w:r>
      <w:r w:rsidR="0038068E" w:rsidRPr="00F274E2">
        <w:rPr>
          <w:bCs/>
          <w:color w:val="000000"/>
        </w:rPr>
        <w:t xml:space="preserve"> </w:t>
      </w:r>
      <w:r w:rsidRPr="00F274E2">
        <w:rPr>
          <w:bCs/>
          <w:color w:val="000000"/>
        </w:rPr>
        <w:t xml:space="preserve">blood cultures of </w:t>
      </w:r>
      <w:r w:rsidR="0038068E" w:rsidRPr="00F274E2">
        <w:rPr>
          <w:bCs/>
          <w:color w:val="000000"/>
        </w:rPr>
        <w:t xml:space="preserve">a </w:t>
      </w:r>
      <w:r w:rsidRPr="00F274E2">
        <w:rPr>
          <w:bCs/>
          <w:color w:val="000000"/>
        </w:rPr>
        <w:t xml:space="preserve">patient colonized by </w:t>
      </w:r>
      <w:r w:rsidRPr="00F274E2">
        <w:rPr>
          <w:bCs/>
          <w:i/>
          <w:iCs/>
          <w:color w:val="000000"/>
        </w:rPr>
        <w:t>E. coli</w:t>
      </w:r>
      <w:r w:rsidRPr="00F274E2">
        <w:rPr>
          <w:bCs/>
          <w:color w:val="000000"/>
        </w:rPr>
        <w:t xml:space="preserve"> in the </w:t>
      </w:r>
      <w:r w:rsidR="0038068E" w:rsidRPr="00F274E2">
        <w:rPr>
          <w:bCs/>
          <w:color w:val="000000"/>
        </w:rPr>
        <w:t xml:space="preserve">urinary tract </w:t>
      </w:r>
      <w:r w:rsidRPr="00F274E2">
        <w:rPr>
          <w:bCs/>
          <w:color w:val="000000"/>
        </w:rPr>
        <w:t>will likely test negative</w:t>
      </w:r>
      <w:r w:rsidR="001778D7" w:rsidRPr="00F274E2">
        <w:rPr>
          <w:bCs/>
          <w:color w:val="000000"/>
        </w:rPr>
        <w:t xml:space="preserve">, </w:t>
      </w:r>
      <w:r w:rsidR="001778D7" w:rsidRPr="00F274E2">
        <w:rPr>
          <w:bCs/>
          <w:color w:val="000000"/>
        </w:rPr>
        <w:lastRenderedPageBreak/>
        <w:t xml:space="preserve">and this patient </w:t>
      </w:r>
      <w:r w:rsidR="0028556E" w:rsidRPr="00F274E2">
        <w:rPr>
          <w:bCs/>
          <w:color w:val="000000"/>
        </w:rPr>
        <w:t xml:space="preserve">may </w:t>
      </w:r>
      <w:r w:rsidR="001778D7" w:rsidRPr="00F274E2">
        <w:rPr>
          <w:bCs/>
          <w:color w:val="000000"/>
        </w:rPr>
        <w:t xml:space="preserve">not </w:t>
      </w:r>
      <w:r w:rsidR="004A6006" w:rsidRPr="00F274E2">
        <w:rPr>
          <w:bCs/>
          <w:color w:val="000000"/>
        </w:rPr>
        <w:t>necessarily</w:t>
      </w:r>
      <w:r w:rsidR="001778D7" w:rsidRPr="00F274E2">
        <w:rPr>
          <w:bCs/>
          <w:color w:val="000000"/>
        </w:rPr>
        <w:t xml:space="preserve"> present symptoms</w:t>
      </w:r>
      <w:r w:rsidRPr="00F274E2">
        <w:rPr>
          <w:bCs/>
          <w:color w:val="000000"/>
        </w:rPr>
        <w:t xml:space="preserve">. </w:t>
      </w:r>
      <w:r w:rsidR="00085B18" w:rsidRPr="00F274E2">
        <w:rPr>
          <w:bCs/>
          <w:color w:val="000000"/>
        </w:rPr>
        <w:t>This compounded with differential detection of screening and diagnosis makes the parametrization challe</w:t>
      </w:r>
      <w:r w:rsidR="00E4475B" w:rsidRPr="00F274E2">
        <w:rPr>
          <w:bCs/>
          <w:color w:val="000000"/>
        </w:rPr>
        <w:t>n</w:t>
      </w:r>
      <w:r w:rsidR="00085B18" w:rsidRPr="00F274E2">
        <w:rPr>
          <w:bCs/>
          <w:color w:val="000000"/>
        </w:rPr>
        <w:t>ging.</w:t>
      </w:r>
      <w:r w:rsidR="000345E8" w:rsidRPr="00F274E2">
        <w:rPr>
          <w:bCs/>
          <w:color w:val="000000"/>
        </w:rPr>
        <w:t xml:space="preserve"> </w:t>
      </w:r>
      <w:r w:rsidRPr="00F274E2">
        <w:rPr>
          <w:bCs/>
          <w:color w:val="000000"/>
        </w:rPr>
        <w:t>To define our observational model, we therefore estimate</w:t>
      </w:r>
      <w:r w:rsidR="000E1854" w:rsidRPr="00F274E2">
        <w:rPr>
          <w:bCs/>
          <w:color w:val="000000"/>
        </w:rPr>
        <w:t>d</w:t>
      </w:r>
      <w:r w:rsidRPr="00F274E2">
        <w:rPr>
          <w:bCs/>
          <w:color w:val="000000"/>
        </w:rPr>
        <w:t xml:space="preserve"> the ‘effective sensitivity’ of detecting colonization</w:t>
      </w:r>
      <w:r w:rsidR="00E4475B" w:rsidRPr="00F274E2">
        <w:rPr>
          <w:bCs/>
          <w:color w:val="000000"/>
        </w:rPr>
        <w:t xml:space="preserve"> upon testing defined by the culture data</w:t>
      </w:r>
      <w:r w:rsidRPr="00F274E2">
        <w:rPr>
          <w:bCs/>
          <w:color w:val="000000"/>
        </w:rPr>
        <w:t>, i.e. the probability of identifying carriage given that the patient is carrying a particular micro</w:t>
      </w:r>
      <w:r w:rsidR="009A7F4F" w:rsidRPr="00F274E2">
        <w:rPr>
          <w:bCs/>
          <w:color w:val="000000"/>
        </w:rPr>
        <w:t>-</w:t>
      </w:r>
      <w:r w:rsidRPr="00F274E2">
        <w:rPr>
          <w:bCs/>
          <w:color w:val="000000"/>
        </w:rPr>
        <w:t xml:space="preserve">organism. This effective sensitivity not only represents culture test sensitivity, in the strict sense, but also the likelihood a specimen will be taken from a colonized site (and capture bacteria) given </w:t>
      </w:r>
      <w:r w:rsidR="00DC07BE" w:rsidRPr="00F274E2">
        <w:rPr>
          <w:bCs/>
          <w:color w:val="000000"/>
        </w:rPr>
        <w:t xml:space="preserve">that </w:t>
      </w:r>
      <w:r w:rsidRPr="00F274E2">
        <w:rPr>
          <w:bCs/>
          <w:color w:val="000000"/>
        </w:rPr>
        <w:t>colonization or infection exists anywhere on a patient</w:t>
      </w:r>
      <w:r w:rsidR="00024FE6">
        <w:rPr>
          <w:bCs/>
          <w:color w:val="000000"/>
        </w:rPr>
        <w:t xml:space="preserve"> as well as probability of detection depending on the state of the patient (colonization, and infection)</w:t>
      </w:r>
      <w:r w:rsidRPr="00F274E2">
        <w:rPr>
          <w:bCs/>
          <w:color w:val="000000"/>
        </w:rPr>
        <w:t>.</w:t>
      </w:r>
      <w:r w:rsidR="00085B18" w:rsidRPr="00F274E2">
        <w:rPr>
          <w:bCs/>
          <w:color w:val="000000"/>
        </w:rPr>
        <w:t xml:space="preserve"> </w:t>
      </w:r>
      <w:r w:rsidRPr="00F274E2">
        <w:rPr>
          <w:bCs/>
          <w:color w:val="000000"/>
        </w:rPr>
        <w:t xml:space="preserve">The defined observational model indicates the likelihood that a colonized patient is detected given the effective sensitivity </w:t>
      </w:r>
      <w:r w:rsidR="00B41FF3" w:rsidRPr="00F274E2">
        <w:rPr>
          <w:bCs/>
          <w:color w:val="000000"/>
        </w:rPr>
        <w:t>or</w:t>
      </w:r>
      <w:r w:rsidRPr="00F274E2">
        <w:rPr>
          <w:bCs/>
          <w:color w:val="000000"/>
        </w:rPr>
        <w:t xml:space="preserve"> </w:t>
      </w:r>
      <m:oMath>
        <m:r>
          <w:rPr>
            <w:rFonts w:ascii="Cambria Math" w:hAnsi="Cambria Math"/>
            <w:color w:val="000000"/>
          </w:rPr>
          <m:t>ρ</m:t>
        </m:r>
      </m:oMath>
      <w:r w:rsidRPr="00F274E2">
        <w:rPr>
          <w:bCs/>
          <w:color w:val="000000"/>
        </w:rPr>
        <w:t>.</w:t>
      </w:r>
    </w:p>
    <w:p w14:paraId="4257934C" w14:textId="2193A3E0"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t xml:space="preserve">Hospital-level </w:t>
      </w:r>
      <w:r w:rsidR="00FD71C1" w:rsidRPr="00F274E2">
        <w:rPr>
          <w:rFonts w:ascii="Times New Roman" w:hAnsi="Times New Roman" w:cs="Times New Roman"/>
          <w:i/>
          <w:iCs/>
          <w:sz w:val="24"/>
          <w:szCs w:val="24"/>
          <w:lang w:val="en-US"/>
        </w:rPr>
        <w:t>o</w:t>
      </w:r>
      <w:r w:rsidRPr="00F274E2">
        <w:rPr>
          <w:rFonts w:ascii="Times New Roman" w:hAnsi="Times New Roman" w:cs="Times New Roman"/>
          <w:i/>
          <w:iCs/>
          <w:sz w:val="24"/>
          <w:szCs w:val="24"/>
          <w:lang w:val="en-US"/>
        </w:rPr>
        <w:t>bservational model</w:t>
      </w:r>
    </w:p>
    <w:p w14:paraId="34BA9730" w14:textId="1D309A11" w:rsidR="00F22241" w:rsidRPr="00F274E2" w:rsidRDefault="00F22241" w:rsidP="00C7620C">
      <w:pPr>
        <w:jc w:val="both"/>
      </w:pPr>
      <w:r w:rsidRPr="00F274E2">
        <w:t>Due to substantial testing heterogeneity, observations of positive cultures were dominated by a few wards with a disproportionately large number of tests. To facilitate use of more granular observations at the sub-hospital level while avoiding excessive noise, we</w:t>
      </w:r>
      <w:r w:rsidR="00F763DB" w:rsidRPr="00F274E2">
        <w:t xml:space="preserve"> used the building </w:t>
      </w:r>
      <w:r w:rsidR="005A2BC5" w:rsidRPr="00F274E2">
        <w:t>aggregation to sum the number of nosocomial infection data and</w:t>
      </w:r>
      <w:r w:rsidRPr="00F274E2">
        <w:t xml:space="preserve"> perform inference. </w:t>
      </w:r>
      <w:r w:rsidR="005A2BC5" w:rsidRPr="00F274E2">
        <w:rPr>
          <w:color w:val="00B0F0"/>
        </w:rPr>
        <w:t>S</w:t>
      </w:r>
      <w:r w:rsidR="00EB3C3B">
        <w:rPr>
          <w:color w:val="00B0F0"/>
        </w:rPr>
        <w:t>M</w:t>
      </w:r>
      <w:r w:rsidR="005A2BC5" w:rsidRPr="00F274E2">
        <w:rPr>
          <w:color w:val="00B0F0"/>
        </w:rPr>
        <w:t xml:space="preserve"> Figure S</w:t>
      </w:r>
      <w:r w:rsidR="00732DBF" w:rsidRPr="00F274E2">
        <w:rPr>
          <w:color w:val="00B0F0"/>
        </w:rPr>
        <w:t>12</w:t>
      </w:r>
      <w:r w:rsidR="005A2BC5" w:rsidRPr="00F274E2">
        <w:t xml:space="preserve"> shows the number of </w:t>
      </w:r>
      <w:r w:rsidR="00096400" w:rsidRPr="00F274E2">
        <w:t xml:space="preserve">clinical cultures </w:t>
      </w:r>
      <w:r w:rsidR="00FE50BD" w:rsidRPr="00F274E2">
        <w:t>per building</w:t>
      </w:r>
      <w:r w:rsidR="005A2BC5" w:rsidRPr="00F274E2">
        <w:t xml:space="preserve">, we merge buildings composed mostly by outpatients and with few </w:t>
      </w:r>
      <w:r w:rsidR="00525F5E" w:rsidRPr="00F274E2">
        <w:t xml:space="preserve">clinical cultures </w:t>
      </w:r>
      <w:r w:rsidR="005A2BC5" w:rsidRPr="00F274E2">
        <w:t xml:space="preserve">into a </w:t>
      </w:r>
      <w:r w:rsidR="00D656C5" w:rsidRPr="00F274E2">
        <w:t>fictitious</w:t>
      </w:r>
      <w:r w:rsidR="00E5354F" w:rsidRPr="00F274E2">
        <w:t xml:space="preserve"> </w:t>
      </w:r>
      <w:r w:rsidR="00104228" w:rsidRPr="00F274E2">
        <w:t xml:space="preserve">unit presented as </w:t>
      </w:r>
      <w:r w:rsidR="005A2BC5" w:rsidRPr="00F274E2">
        <w:t xml:space="preserve">'Rest'. </w:t>
      </w:r>
      <w:r w:rsidRPr="00F274E2">
        <w:t>The number of transfers between wards</w:t>
      </w:r>
      <w:r w:rsidR="002C0CF8">
        <w:t xml:space="preserve"> and buildings</w:t>
      </w:r>
      <w:r w:rsidRPr="00F274E2">
        <w:t xml:space="preserve"> </w:t>
      </w:r>
      <w:r w:rsidR="002C0CF8">
        <w:t>are</w:t>
      </w:r>
      <w:r w:rsidRPr="00F274E2">
        <w:t xml:space="preserve"> shown in </w:t>
      </w:r>
      <w:r w:rsidR="005A2BC5" w:rsidRPr="00F274E2">
        <w:rPr>
          <w:color w:val="00B0F0"/>
        </w:rPr>
        <w:t>S</w:t>
      </w:r>
      <w:r w:rsidR="002453CF">
        <w:rPr>
          <w:color w:val="00B0F0"/>
        </w:rPr>
        <w:t>M</w:t>
      </w:r>
      <w:r w:rsidR="005A2BC5" w:rsidRPr="00F274E2">
        <w:rPr>
          <w:color w:val="00B0F0"/>
        </w:rPr>
        <w:t xml:space="preserve"> </w:t>
      </w:r>
      <w:r w:rsidRPr="00F274E2">
        <w:rPr>
          <w:color w:val="00B0F0"/>
        </w:rPr>
        <w:t xml:space="preserve">Figure </w:t>
      </w:r>
      <w:r w:rsidR="005A2BC5" w:rsidRPr="00F274E2">
        <w:rPr>
          <w:color w:val="00B0F0"/>
        </w:rPr>
        <w:t>S</w:t>
      </w:r>
      <w:r w:rsidR="00392205" w:rsidRPr="00F274E2">
        <w:rPr>
          <w:color w:val="00B0F0"/>
        </w:rPr>
        <w:t>1</w:t>
      </w:r>
      <w:r w:rsidRPr="00F274E2">
        <w:t xml:space="preserve">. Wards within each identified </w:t>
      </w:r>
      <w:r w:rsidR="005A2BC5" w:rsidRPr="00F274E2">
        <w:t xml:space="preserve">building </w:t>
      </w:r>
      <w:r w:rsidRPr="00F274E2">
        <w:t>have more frequent within-</w:t>
      </w:r>
      <w:r w:rsidR="00145931" w:rsidRPr="00F274E2">
        <w:t>building</w:t>
      </w:r>
      <w:r w:rsidRPr="00F274E2">
        <w:t xml:space="preserve"> transfers than cross-</w:t>
      </w:r>
      <w:r w:rsidR="00245322">
        <w:t>building</w:t>
      </w:r>
      <w:r w:rsidRPr="00F274E2">
        <w:t xml:space="preserve"> transfers.</w:t>
      </w:r>
    </w:p>
    <w:p w14:paraId="7546D856" w14:textId="4C269B5D"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t>Inference</w:t>
      </w:r>
    </w:p>
    <w:p w14:paraId="5551D5F5" w14:textId="0EF85ED5" w:rsidR="00F22241" w:rsidRPr="00F274E2" w:rsidRDefault="00F22241" w:rsidP="00C7620C">
      <w:pPr>
        <w:jc w:val="both"/>
        <w:rPr>
          <w:rFonts w:eastAsiaTheme="minorEastAsia"/>
          <w:color w:val="000000"/>
        </w:rPr>
      </w:pPr>
      <w:r w:rsidRPr="00F274E2">
        <w:t xml:space="preserve">Inference for dynamic and latent variables and parameters is often treated as a filtering problem, in which the state space is sequentially estimated as observations become available </w:t>
      </w:r>
      <w:r w:rsidRPr="00F274E2">
        <w:fldChar w:fldCharType="begin"/>
      </w:r>
      <w:r w:rsidR="00233C17">
        <w:instrText xml:space="preserve"> ADDIN ZOTERO_ITEM CSL_CITATION {"citationID":"pzPttrOW","properties":{"formattedCitation":"{\\i{}(50, 51)}","plainCitation":"(50, 51)","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F274E2">
        <w:fldChar w:fldCharType="separate"/>
      </w:r>
      <w:r w:rsidR="00233C17" w:rsidRPr="00233C17">
        <w:rPr>
          <w:i/>
          <w:iCs/>
          <w:lang w:val="en-GB"/>
        </w:rPr>
        <w:t>(50, 51)</w:t>
      </w:r>
      <w:r w:rsidRPr="00F274E2">
        <w:fldChar w:fldCharType="end"/>
      </w:r>
      <w:r w:rsidRPr="00F274E2">
        <w:t xml:space="preserve">. This framework has been applied to many infectious diseases, including influenza, dengue, malaria, cholera, Ebola, enterovirus D68, and COVID-19 </w:t>
      </w:r>
      <w:r w:rsidRPr="00F274E2">
        <w:fldChar w:fldCharType="begin"/>
      </w:r>
      <w:r w:rsidR="00233C17">
        <w:instrText xml:space="preserve"> ADDIN ZOTERO_ITEM CSL_CITATION {"citationID":"KrWsqKR4","properties":{"formattedCitation":"{\\i{}(52\\uc0\\u8211{}61)}","plainCitation":"(52–61)","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sidRPr="00F274E2">
        <w:fldChar w:fldCharType="separate"/>
      </w:r>
      <w:r w:rsidR="00233C17" w:rsidRPr="00233C17">
        <w:rPr>
          <w:i/>
          <w:iCs/>
          <w:lang w:val="en-GB"/>
        </w:rPr>
        <w:t>(52–61)</w:t>
      </w:r>
      <w:r w:rsidRPr="00F274E2">
        <w:fldChar w:fldCharType="end"/>
      </w:r>
      <w:r w:rsidRPr="00F274E2">
        <w:t xml:space="preserve">, </w:t>
      </w:r>
      <w:r w:rsidR="0006235C" w:rsidRPr="00F274E2">
        <w:t xml:space="preserve">typically </w:t>
      </w:r>
      <w:r w:rsidRPr="00F274E2">
        <w:t xml:space="preserve">using compartmental models that represent transmission dynamics with a set of ordinary differential equations (ODEs). However, there are fewer instances in which filters have been used in conjunction with ABMs, possibly due to the considerably higher dimension of the state space for these models </w:t>
      </w:r>
      <w:r w:rsidRPr="00F274E2">
        <w:fldChar w:fldCharType="begin"/>
      </w:r>
      <w:r w:rsidR="001F37F9" w:rsidRPr="00F274E2">
        <w:instrText xml:space="preserve"> ADDIN ZOTERO_ITEM CSL_CITATION {"citationID":"co5whNFX","properties":{"formattedCitation":"\\super 10\\nosupersub{}","plainCitation":"10","dontUpdate":true,"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F274E2">
        <w:fldChar w:fldCharType="separate"/>
      </w:r>
      <w:r w:rsidR="00590AF7" w:rsidRPr="00F274E2">
        <w:rPr>
          <w:vertAlign w:val="superscript"/>
        </w:rPr>
        <w:t>17</w:t>
      </w:r>
      <w:r w:rsidRPr="00F274E2">
        <w:fldChar w:fldCharType="end"/>
      </w:r>
      <w:r w:rsidRPr="00F274E2">
        <w:t xml:space="preserve">. For this ABM system, we </w:t>
      </w:r>
      <w:r w:rsidR="00C0193E" w:rsidRPr="00F274E2">
        <w:t>solve the inverse</w:t>
      </w:r>
      <w:r w:rsidRPr="00F274E2">
        <w:t xml:space="preserve"> problem </w:t>
      </w:r>
      <w:r w:rsidR="00C0193E" w:rsidRPr="00F274E2">
        <w:t xml:space="preserve">without solving the filtering problem </w:t>
      </w:r>
      <w:r w:rsidRPr="00F274E2">
        <w:t>and</w:t>
      </w:r>
      <w:r w:rsidR="00C0193E" w:rsidRPr="00F274E2">
        <w:t xml:space="preserve"> therefore</w:t>
      </w:r>
      <w:r w:rsidRPr="00F274E2">
        <w:t xml:space="preserve"> only estimate parameters, i.e.,</w:t>
      </w:r>
      <w:r w:rsidR="0046641F" w:rsidRPr="00F274E2">
        <w:t xml:space="preserve"> infer</w:t>
      </w:r>
      <w:r w:rsidRPr="00F274E2">
        <w:t xml:space="preserve"> </w:t>
      </w:r>
      <w:r w:rsidR="00C0193E" w:rsidRPr="00F274E2">
        <w:t xml:space="preserve">the </w:t>
      </w:r>
      <w:r w:rsidR="00AC26DB" w:rsidRPr="00F274E2">
        <w:t>effective sensitivity</w:t>
      </w:r>
      <w:r w:rsidRPr="00F274E2">
        <w:t xml:space="preserve"> </w:t>
      </w:r>
      <m:oMath>
        <m:r>
          <m:rPr>
            <m:sty m:val="p"/>
          </m:rPr>
          <w:rPr>
            <w:rFonts w:ascii="Cambria Math" w:hAnsi="Cambria Math"/>
            <w:color w:val="000000"/>
          </w:rPr>
          <m:t>ρ</m:t>
        </m:r>
      </m:oMath>
      <w:r w:rsidRPr="00F274E2">
        <w:rPr>
          <w:bCs/>
          <w:color w:val="000000"/>
        </w:rPr>
        <w:t xml:space="preserve"> </w:t>
      </w:r>
      <w:r w:rsidRPr="00F274E2">
        <w:t xml:space="preserve">and the nosocomial </w:t>
      </w:r>
      <w:r w:rsidR="00C0193E" w:rsidRPr="00F274E2">
        <w:t xml:space="preserve">transmission </w:t>
      </w:r>
      <w:r w:rsidRPr="00F274E2">
        <w:t xml:space="preserve">rate </w:t>
      </w:r>
      <m:oMath>
        <m:r>
          <w:rPr>
            <w:rFonts w:ascii="Cambria Math" w:hAnsi="Cambria Math"/>
            <w:color w:val="000000"/>
          </w:rPr>
          <m:t>β</m:t>
        </m:r>
      </m:oMath>
      <w:r w:rsidR="00152331" w:rsidRPr="00F274E2">
        <w:rPr>
          <w:color w:val="000000"/>
        </w:rPr>
        <w:t xml:space="preserve">, </w:t>
      </w:r>
      <w:r w:rsidR="00152331" w:rsidRPr="00F274E2">
        <w:t>without re-adjusting the state space</w:t>
      </w:r>
      <w:r w:rsidR="00795D33" w:rsidRPr="00F274E2">
        <w:t>.</w:t>
      </w:r>
    </w:p>
    <w:p w14:paraId="04322FF4" w14:textId="77777777" w:rsidR="009A444B" w:rsidRPr="00F274E2" w:rsidRDefault="009A444B" w:rsidP="00C7620C">
      <w:pPr>
        <w:jc w:val="both"/>
        <w:rPr>
          <w:color w:val="000000"/>
        </w:rPr>
      </w:pPr>
    </w:p>
    <w:p w14:paraId="29606508" w14:textId="1F4DF2F3" w:rsidR="00F22241" w:rsidRPr="00F274E2" w:rsidRDefault="00F22241" w:rsidP="00C7620C">
      <w:pPr>
        <w:jc w:val="both"/>
        <w:rPr>
          <w:color w:val="000000"/>
        </w:rPr>
      </w:pPr>
      <w:r w:rsidRPr="00F274E2">
        <w:rPr>
          <w:color w:val="000000"/>
        </w:rPr>
        <w:t>We use the ensemble adjustment Kalman filter (EAKF</w:t>
      </w:r>
      <w:r w:rsidR="00542349">
        <w:rPr>
          <w:color w:val="000000"/>
        </w:rPr>
        <w:t>)</w:t>
      </w:r>
      <w:r w:rsidR="00DC653C" w:rsidRPr="00F274E2">
        <w:rPr>
          <w:color w:val="000000"/>
        </w:rPr>
        <w:t xml:space="preserve"> </w:t>
      </w:r>
      <w:r w:rsidR="0097085D" w:rsidRPr="00F274E2">
        <w:rPr>
          <w:color w:val="000000"/>
        </w:rPr>
        <w:fldChar w:fldCharType="begin"/>
      </w:r>
      <w:r w:rsidR="00233C17">
        <w:rPr>
          <w:color w:val="000000"/>
        </w:rPr>
        <w:instrText xml:space="preserve"> ADDIN ZOTERO_ITEM CSL_CITATION {"citationID":"a2q8o8bnsq5","properties":{"formattedCitation":"{\\i{}(50)}","plainCitation":"(50)","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0097085D" w:rsidRPr="00F274E2">
        <w:rPr>
          <w:color w:val="000000"/>
        </w:rPr>
        <w:fldChar w:fldCharType="separate"/>
      </w:r>
      <w:r w:rsidR="00233C17" w:rsidRPr="00233C17">
        <w:rPr>
          <w:i/>
          <w:iCs/>
          <w:color w:val="000000"/>
          <w:lang w:val="en-GB"/>
        </w:rPr>
        <w:t>(50)</w:t>
      </w:r>
      <w:r w:rsidR="0097085D" w:rsidRPr="00F274E2">
        <w:rPr>
          <w:color w:val="000000"/>
        </w:rPr>
        <w:fldChar w:fldCharType="end"/>
      </w:r>
      <w:r w:rsidRPr="00F274E2">
        <w:rPr>
          <w:color w:val="000000"/>
        </w:rPr>
        <w:t>, which assumes both the prior and the observations are normally distributed</w:t>
      </w:r>
      <w:r w:rsidRPr="00F274E2">
        <w:t xml:space="preserve">. Compared to other data assimilation techniques, the EAKF is amenable for use with high-dimensional models such as numerical weather models. We assimilated weekly observations of </w:t>
      </w:r>
      <w:r w:rsidR="009A444B" w:rsidRPr="00F274E2">
        <w:t xml:space="preserve">nosocomial infection </w:t>
      </w:r>
      <w:r w:rsidR="0097085D" w:rsidRPr="00F274E2">
        <w:t xml:space="preserve">detections </w:t>
      </w:r>
      <w:r w:rsidRPr="00F274E2">
        <w:t>for micro</w:t>
      </w:r>
      <w:r w:rsidR="009A7F4F" w:rsidRPr="00F274E2">
        <w:t>-</w:t>
      </w:r>
      <w:r w:rsidRPr="00F274E2">
        <w:t xml:space="preserve">organisms </w:t>
      </w:r>
      <w:r w:rsidRPr="00F274E2">
        <w:rPr>
          <w:color w:val="000000"/>
        </w:rPr>
        <w:t>using an iterated filtering framework (IF)</w:t>
      </w:r>
      <w:r w:rsidR="00281722" w:rsidRPr="00F274E2">
        <w:rPr>
          <w:color w:val="000000"/>
        </w:rPr>
        <w:t xml:space="preserve">. Iterated filtering for dynamical systems was proposed in the context of epidemiology using particle filters or sequential </w:t>
      </w:r>
      <w:r w:rsidR="002615B1" w:rsidRPr="00F274E2">
        <w:rPr>
          <w:color w:val="000000"/>
        </w:rPr>
        <w:t>M</w:t>
      </w:r>
      <w:r w:rsidR="00281722" w:rsidRPr="00F274E2">
        <w:rPr>
          <w:color w:val="000000"/>
        </w:rPr>
        <w:t xml:space="preserve">onte </w:t>
      </w:r>
      <w:r w:rsidR="002615B1" w:rsidRPr="00F274E2">
        <w:rPr>
          <w:color w:val="000000"/>
        </w:rPr>
        <w:t>C</w:t>
      </w:r>
      <w:r w:rsidR="00281722" w:rsidRPr="00F274E2">
        <w:rPr>
          <w:color w:val="000000"/>
        </w:rPr>
        <w:t>arlo</w:t>
      </w:r>
      <w:r w:rsidRPr="00F274E2">
        <w:rPr>
          <w:color w:val="000000"/>
        </w:rPr>
        <w:t xml:space="preserve"> </w:t>
      </w:r>
      <w:r w:rsidRPr="00F274E2">
        <w:rPr>
          <w:color w:val="000000"/>
        </w:rPr>
        <w:fldChar w:fldCharType="begin"/>
      </w:r>
      <w:r w:rsidR="00233C17">
        <w:rPr>
          <w:color w:val="000000"/>
        </w:rPr>
        <w:instrText xml:space="preserve"> ADDIN ZOTERO_ITEM CSL_CITATION {"citationID":"EsHX0GTh","properties":{"formattedCitation":"{\\i{}(62, 63)}","plainCitation":"(62, 63)","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sidRPr="00F274E2">
        <w:rPr>
          <w:color w:val="000000"/>
        </w:rPr>
        <w:fldChar w:fldCharType="separate"/>
      </w:r>
      <w:r w:rsidR="00233C17" w:rsidRPr="00233C17">
        <w:rPr>
          <w:i/>
          <w:iCs/>
          <w:color w:val="000000"/>
          <w:lang w:val="en-GB"/>
        </w:rPr>
        <w:t>(62, 63)</w:t>
      </w:r>
      <w:r w:rsidRPr="00F274E2">
        <w:rPr>
          <w:color w:val="000000"/>
        </w:rPr>
        <w:fldChar w:fldCharType="end"/>
      </w:r>
      <w:r w:rsidR="00CD58DA" w:rsidRPr="00F274E2">
        <w:rPr>
          <w:color w:val="000000"/>
        </w:rPr>
        <w:t>,</w:t>
      </w:r>
      <w:r w:rsidR="00145931" w:rsidRPr="00F274E2">
        <w:rPr>
          <w:color w:val="000000"/>
        </w:rPr>
        <w:t xml:space="preserve"> </w:t>
      </w:r>
      <w:r w:rsidR="00281722" w:rsidRPr="00F274E2">
        <w:rPr>
          <w:color w:val="000000"/>
        </w:rPr>
        <w:t xml:space="preserve">but </w:t>
      </w:r>
      <w:r w:rsidR="00D66A10" w:rsidRPr="00F274E2">
        <w:rPr>
          <w:color w:val="000000"/>
        </w:rPr>
        <w:t>has</w:t>
      </w:r>
      <w:r w:rsidR="00281722" w:rsidRPr="00F274E2">
        <w:rPr>
          <w:color w:val="000000"/>
        </w:rPr>
        <w:t xml:space="preserve"> also been proposed in the context of inverse problems using Kalman filters </w:t>
      </w:r>
      <w:r w:rsidR="00B900E4" w:rsidRPr="00F274E2">
        <w:rPr>
          <w:color w:val="000000"/>
        </w:rPr>
        <w:fldChar w:fldCharType="begin"/>
      </w:r>
      <w:r w:rsidR="00233C17">
        <w:rPr>
          <w:color w:val="000000"/>
        </w:rPr>
        <w:instrText xml:space="preserve"> ADDIN ZOTERO_ITEM CSL_CITATION {"citationID":"a19b9etloar","properties":{"formattedCitation":"{\\i{}(64, 65)}","plainCitation":"(64, 65)","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ﬀective for some inverse problems approached this way, but is impractical when the forward map is not readily diﬀ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B900E4" w:rsidRPr="00F274E2">
        <w:rPr>
          <w:color w:val="000000"/>
        </w:rPr>
        <w:fldChar w:fldCharType="separate"/>
      </w:r>
      <w:r w:rsidR="00233C17" w:rsidRPr="00233C17">
        <w:rPr>
          <w:i/>
          <w:iCs/>
          <w:color w:val="000000"/>
          <w:lang w:val="en-GB"/>
        </w:rPr>
        <w:t>(64, 65)</w:t>
      </w:r>
      <w:r w:rsidR="00B900E4" w:rsidRPr="00F274E2">
        <w:rPr>
          <w:color w:val="000000"/>
        </w:rPr>
        <w:fldChar w:fldCharType="end"/>
      </w:r>
      <w:r w:rsidR="00281722" w:rsidRPr="00F274E2">
        <w:rPr>
          <w:color w:val="000000"/>
        </w:rPr>
        <w:t>.</w:t>
      </w:r>
      <w:r w:rsidRPr="00F274E2">
        <w:rPr>
          <w:color w:val="000000"/>
        </w:rPr>
        <w:t xml:space="preserve"> </w:t>
      </w:r>
      <w:r w:rsidR="00CD58DA" w:rsidRPr="00F274E2">
        <w:rPr>
          <w:color w:val="000000"/>
        </w:rPr>
        <w:t xml:space="preserve">We base most of our implementation in the algorithms proposed in the epidemiological context but grab some ideas from the algorithms using Kalman filters. </w:t>
      </w:r>
      <w:r w:rsidRPr="00F274E2">
        <w:rPr>
          <w:color w:val="000000"/>
        </w:rPr>
        <w:t xml:space="preserve">The implementation of the IF-EAKF in </w:t>
      </w:r>
      <w:r w:rsidR="00590AF7" w:rsidRPr="00F274E2">
        <w:rPr>
          <w:color w:val="000000"/>
        </w:rPr>
        <w:t>Python</w:t>
      </w:r>
      <w:r w:rsidRPr="00F274E2">
        <w:rPr>
          <w:color w:val="000000"/>
        </w:rPr>
        <w:t xml:space="preserve"> was made </w:t>
      </w:r>
      <w:r w:rsidRPr="00F274E2">
        <w:rPr>
          <w:color w:val="000000"/>
        </w:rPr>
        <w:lastRenderedPageBreak/>
        <w:t xml:space="preserve">using the packages NumPy and SciPy </w:t>
      </w:r>
      <w:r w:rsidRPr="00F274E2">
        <w:rPr>
          <w:color w:val="000000"/>
        </w:rPr>
        <w:fldChar w:fldCharType="begin"/>
      </w:r>
      <w:r w:rsidR="00233C17">
        <w:rPr>
          <w:color w:val="000000"/>
        </w:rPr>
        <w:instrText xml:space="preserve"> ADDIN ZOTERO_ITEM CSL_CITATION {"citationID":"wLZivfXX","properties":{"formattedCitation":"{\\i{}(66, 67)}","plainCitation":"(66, 67)","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sidRPr="00F274E2">
        <w:rPr>
          <w:color w:val="000000"/>
        </w:rPr>
        <w:fldChar w:fldCharType="separate"/>
      </w:r>
      <w:r w:rsidR="00233C17" w:rsidRPr="00233C17">
        <w:rPr>
          <w:i/>
          <w:iCs/>
          <w:color w:val="000000"/>
          <w:lang w:val="en-GB"/>
        </w:rPr>
        <w:t>(66, 67)</w:t>
      </w:r>
      <w:r w:rsidRPr="00F274E2">
        <w:rPr>
          <w:color w:val="000000"/>
        </w:rPr>
        <w:fldChar w:fldCharType="end"/>
      </w:r>
      <w:r w:rsidRPr="00F274E2">
        <w:rPr>
          <w:color w:val="000000"/>
        </w:rPr>
        <w:t xml:space="preserve">. Further details and hyperparameters for this implementation are available in the </w:t>
      </w:r>
      <w:r w:rsidRPr="008C09C8">
        <w:rPr>
          <w:color w:val="7030A0"/>
        </w:rPr>
        <w:t xml:space="preserve">Supplementary </w:t>
      </w:r>
      <w:r w:rsidR="008C09C8" w:rsidRPr="008C09C8">
        <w:rPr>
          <w:color w:val="7030A0"/>
        </w:rPr>
        <w:t xml:space="preserve">Material section </w:t>
      </w:r>
      <w:r w:rsidR="005804F1">
        <w:rPr>
          <w:color w:val="7030A0"/>
        </w:rPr>
        <w:t>Simulation</w:t>
      </w:r>
      <w:r w:rsidR="00386792">
        <w:rPr>
          <w:color w:val="7030A0"/>
        </w:rPr>
        <w:t>-</w:t>
      </w:r>
      <w:r w:rsidR="005804F1">
        <w:rPr>
          <w:color w:val="7030A0"/>
        </w:rPr>
        <w:t>based inference framework</w:t>
      </w:r>
      <w:r w:rsidRPr="00F274E2">
        <w:rPr>
          <w:color w:val="000000"/>
        </w:rPr>
        <w:t>.</w:t>
      </w:r>
    </w:p>
    <w:p w14:paraId="7210AC22" w14:textId="77777777"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t>Identifiability: Synthetic simulations and inference</w:t>
      </w:r>
    </w:p>
    <w:p w14:paraId="04A89874" w14:textId="64077E98" w:rsidR="00F22241" w:rsidRPr="00F274E2" w:rsidRDefault="00F22241" w:rsidP="00C7620C">
      <w:pPr>
        <w:jc w:val="both"/>
        <w:rPr>
          <w:color w:val="000000"/>
        </w:rPr>
      </w:pPr>
      <w:r w:rsidRPr="00F274E2">
        <w:rPr>
          <w:color w:val="000000"/>
        </w:rPr>
        <w:t xml:space="preserve">To verify that the </w:t>
      </w:r>
      <w:r w:rsidR="00121AD6">
        <w:rPr>
          <w:color w:val="000000"/>
        </w:rPr>
        <w:t>model</w:t>
      </w:r>
      <w:r w:rsidR="00BF3978">
        <w:rPr>
          <w:color w:val="000000"/>
        </w:rPr>
        <w:t xml:space="preserve"> inference</w:t>
      </w:r>
      <w:r w:rsidRPr="00F274E2">
        <w:rPr>
          <w:color w:val="000000"/>
        </w:rPr>
        <w:t xml:space="preserve"> system is able to accurately estimate the two key epidemiological parameters, we first investigated the identifiability of the </w:t>
      </w:r>
      <w:r w:rsidR="00A9255D" w:rsidRPr="00F274E2">
        <w:rPr>
          <w:color w:val="000000"/>
        </w:rPr>
        <w:t>system</w:t>
      </w:r>
      <w:r w:rsidRPr="00F274E2">
        <w:rPr>
          <w:color w:val="000000"/>
        </w:rPr>
        <w:t xml:space="preserve"> using simulated </w:t>
      </w:r>
      <w:r w:rsidR="0004678C" w:rsidRPr="00F274E2">
        <w:rPr>
          <w:color w:val="000000"/>
        </w:rPr>
        <w:t>data</w:t>
      </w:r>
      <w:r w:rsidR="00C9466E" w:rsidRPr="00F274E2">
        <w:rPr>
          <w:color w:val="000000"/>
        </w:rPr>
        <w:t xml:space="preserve"> </w:t>
      </w:r>
      <w:r w:rsidRPr="00F274E2">
        <w:rPr>
          <w:color w:val="000000"/>
        </w:rPr>
        <w:t>(i.e., the ability of the framework to infer the parameters when they are known). We generate synthetic observations of incident micro</w:t>
      </w:r>
      <w:r w:rsidR="009A7F4F" w:rsidRPr="00F274E2">
        <w:rPr>
          <w:color w:val="000000"/>
        </w:rPr>
        <w:t>-</w:t>
      </w:r>
      <w:r w:rsidRPr="00F274E2">
        <w:rPr>
          <w:color w:val="000000"/>
        </w:rPr>
        <w:t xml:space="preserve">organism colonization using the ABM and assigned </w:t>
      </w:r>
      <w:r w:rsidR="0004678C" w:rsidRPr="00F274E2">
        <w:rPr>
          <w:color w:val="000000"/>
        </w:rPr>
        <w:t xml:space="preserve">effective sensitivity </w:t>
      </w:r>
      <m:oMath>
        <m:r>
          <m:rPr>
            <m:sty m:val="p"/>
          </m:rPr>
          <w:rPr>
            <w:rFonts w:ascii="Cambria Math" w:hAnsi="Cambria Math"/>
            <w:color w:val="000000"/>
          </w:rPr>
          <m:t>ρ</m:t>
        </m:r>
      </m:oMath>
      <w:r w:rsidR="0004678C" w:rsidRPr="00F274E2">
        <w:rPr>
          <w:color w:val="000000"/>
        </w:rPr>
        <w:t xml:space="preserve"> </w:t>
      </w:r>
      <w:r w:rsidRPr="00F274E2">
        <w:rPr>
          <w:color w:val="000000"/>
        </w:rPr>
        <w:t>and nosocomial transmission rates</w:t>
      </w:r>
      <w:r w:rsidR="0004678C" w:rsidRPr="00F274E2">
        <w:rPr>
          <w:color w:val="000000"/>
        </w:rPr>
        <w:t xml:space="preserve"> </w:t>
      </w:r>
      <m:oMath>
        <m:r>
          <m:rPr>
            <m:sty m:val="p"/>
          </m:rPr>
          <w:rPr>
            <w:rFonts w:ascii="Cambria Math" w:hAnsi="Cambria Math"/>
            <w:color w:val="000000"/>
          </w:rPr>
          <m:t>β</m:t>
        </m:r>
      </m:oMath>
      <w:r w:rsidRPr="00F274E2">
        <w:rPr>
          <w:color w:val="000000"/>
        </w:rPr>
        <w:t xml:space="preserve">. The synthetic observations were then assimilated into the full model-inference system to assess </w:t>
      </w:r>
      <w:r w:rsidR="007863B0" w:rsidRPr="00F274E2">
        <w:rPr>
          <w:color w:val="000000"/>
        </w:rPr>
        <w:t xml:space="preserve">the </w:t>
      </w:r>
      <w:r w:rsidRPr="00F274E2">
        <w:rPr>
          <w:color w:val="000000"/>
        </w:rPr>
        <w:t>system ability to accurately estimate the parameters.</w:t>
      </w:r>
    </w:p>
    <w:p w14:paraId="2937048F" w14:textId="77777777" w:rsidR="00655494" w:rsidRPr="00F274E2" w:rsidRDefault="00655494" w:rsidP="00C7620C">
      <w:pPr>
        <w:jc w:val="both"/>
        <w:rPr>
          <w:color w:val="000000"/>
        </w:rPr>
      </w:pPr>
    </w:p>
    <w:p w14:paraId="1862C10C" w14:textId="77777777" w:rsidR="00655494" w:rsidRPr="00F274E2" w:rsidRDefault="00371C98" w:rsidP="00C7620C">
      <w:pPr>
        <w:jc w:val="both"/>
        <w:rPr>
          <w:rFonts w:eastAsia="Arial"/>
          <w:i/>
          <w:iCs/>
          <w:color w:val="434343"/>
        </w:rPr>
      </w:pPr>
      <w:r w:rsidRPr="00F274E2">
        <w:rPr>
          <w:rFonts w:eastAsia="Arial"/>
          <w:i/>
          <w:iCs/>
          <w:color w:val="434343"/>
        </w:rPr>
        <w:t>Identifiability: Making sense of the bias</w:t>
      </w:r>
    </w:p>
    <w:p w14:paraId="18247EF0" w14:textId="77777777" w:rsidR="00C94694" w:rsidRPr="00F274E2" w:rsidRDefault="00C94694" w:rsidP="00C7620C">
      <w:pPr>
        <w:jc w:val="both"/>
        <w:rPr>
          <w:rFonts w:eastAsia="Arial"/>
          <w:i/>
          <w:iCs/>
          <w:color w:val="434343"/>
        </w:rPr>
      </w:pPr>
    </w:p>
    <w:p w14:paraId="0D89E079" w14:textId="39A2F6D6" w:rsidR="00FE6CF9" w:rsidRPr="00F274E2" w:rsidRDefault="00157642" w:rsidP="00C7620C">
      <w:pPr>
        <w:jc w:val="both"/>
        <w:rPr>
          <w:iCs/>
        </w:rPr>
      </w:pPr>
      <w:r w:rsidRPr="00F274E2">
        <w:rPr>
          <w:iCs/>
        </w:rPr>
        <w:t>In the synthetic inference</w:t>
      </w:r>
      <w:r w:rsidR="00083BCA" w:rsidRPr="00F274E2">
        <w:rPr>
          <w:iCs/>
        </w:rPr>
        <w:t>s</w:t>
      </w:r>
      <w:r w:rsidRPr="00F274E2">
        <w:rPr>
          <w:iCs/>
        </w:rPr>
        <w:t xml:space="preserve"> the true parameters</w:t>
      </w:r>
      <w:r w:rsidR="00591AFB" w:rsidRPr="00F274E2">
        <w:rPr>
          <w:iCs/>
        </w:rPr>
        <w:t xml:space="preserve"> </w:t>
      </w:r>
      <w:r w:rsidR="00591AFB" w:rsidRPr="00F274E2">
        <w:rPr>
          <w:b/>
          <w:bCs/>
          <w:iCs/>
        </w:rPr>
        <w:t>P</w:t>
      </w:r>
      <w:r w:rsidRPr="00F274E2">
        <w:rPr>
          <w:iCs/>
        </w:rPr>
        <w:t xml:space="preserve"> are known and t</w:t>
      </w:r>
      <w:r w:rsidR="004800C1" w:rsidRPr="00F274E2">
        <w:rPr>
          <w:iCs/>
        </w:rPr>
        <w:t>he simulator</w:t>
      </w:r>
      <w:r w:rsidR="00AD2463" w:rsidRPr="00F274E2">
        <w:rPr>
          <w:iCs/>
        </w:rPr>
        <w:t xml:space="preserve"> </w:t>
      </w:r>
      <w:r w:rsidR="004800C1" w:rsidRPr="00F274E2">
        <w:rPr>
          <w:iCs/>
        </w:rPr>
        <w:t xml:space="preserve">allows </w:t>
      </w:r>
      <w:r w:rsidR="0003280C" w:rsidRPr="00F274E2">
        <w:rPr>
          <w:iCs/>
        </w:rPr>
        <w:t>repetition</w:t>
      </w:r>
      <w:r w:rsidR="004800C1" w:rsidRPr="00F274E2">
        <w:rPr>
          <w:iCs/>
        </w:rPr>
        <w:t xml:space="preserve"> </w:t>
      </w:r>
      <w:r w:rsidR="0003280C" w:rsidRPr="00F274E2">
        <w:rPr>
          <w:iCs/>
        </w:rPr>
        <w:t xml:space="preserve">of </w:t>
      </w:r>
      <w:r w:rsidR="004800C1" w:rsidRPr="00F274E2">
        <w:rPr>
          <w:iCs/>
        </w:rPr>
        <w:t>the experiment</w:t>
      </w:r>
      <w:r w:rsidR="00240DB5" w:rsidRPr="00F274E2">
        <w:rPr>
          <w:iCs/>
        </w:rPr>
        <w:t xml:space="preserve">. </w:t>
      </w:r>
      <w:r w:rsidR="003549E9" w:rsidRPr="00F274E2">
        <w:rPr>
          <w:iCs/>
        </w:rPr>
        <w:t xml:space="preserve">We </w:t>
      </w:r>
      <w:r w:rsidR="007D4C65" w:rsidRPr="00F274E2">
        <w:rPr>
          <w:iCs/>
        </w:rPr>
        <w:t xml:space="preserve">define </w:t>
      </w:r>
      <w:r w:rsidR="003549E9" w:rsidRPr="00F274E2">
        <w:rPr>
          <w:iCs/>
        </w:rPr>
        <w:t xml:space="preserve">the oddness </w:t>
      </w:r>
      <m:oMath>
        <m:sSub>
          <m:sSubPr>
            <m:ctrlPr>
              <w:rPr>
                <w:rFonts w:ascii="Cambria Math" w:hAnsi="Cambria Math"/>
                <w:i/>
                <w:iCs/>
              </w:rPr>
            </m:ctrlPr>
          </m:sSubPr>
          <m:e>
            <m:r>
              <m:rPr>
                <m:sty m:val="p"/>
              </m:rPr>
              <w:rPr>
                <w:rFonts w:ascii="Cambria Math" w:hAnsi="Cambria Math"/>
              </w:rPr>
              <m:t>σ</m:t>
            </m:r>
            <m:ctrlPr>
              <w:rPr>
                <w:rFonts w:ascii="Cambria Math" w:hAnsi="Cambria Math"/>
                <w:iCs/>
              </w:rPr>
            </m:ctrlPr>
          </m:e>
          <m:sub>
            <m:r>
              <w:rPr>
                <w:rFonts w:ascii="Cambria Math" w:hAnsi="Cambria Math"/>
              </w:rPr>
              <m:t>i</m:t>
            </m:r>
          </m:sub>
        </m:sSub>
      </m:oMath>
      <w:r w:rsidR="003549E9" w:rsidRPr="00F274E2">
        <w:rPr>
          <w:iCs/>
        </w:rPr>
        <w:t xml:space="preserve"> </w:t>
      </w:r>
      <w:r w:rsidR="00E67D7E" w:rsidRPr="00F274E2">
        <w:rPr>
          <w:iCs/>
        </w:rPr>
        <w:t xml:space="preserve">of a stochastic </w:t>
      </w:r>
      <w:r w:rsidR="003549E9" w:rsidRPr="00F274E2">
        <w:rPr>
          <w:iCs/>
        </w:rPr>
        <w:t>realization</w:t>
      </w:r>
      <w:r w:rsidR="007D4C65" w:rsidRPr="00F274E2">
        <w:rPr>
          <w:iCs/>
        </w:rPr>
        <w:t xml:space="preserve"> </w:t>
      </w:r>
      <m:oMath>
        <m:sSub>
          <m:sSubPr>
            <m:ctrlPr>
              <w:rPr>
                <w:rFonts w:ascii="Cambria Math" w:hAnsi="Cambria Math"/>
                <w:i/>
                <w:iCs/>
              </w:rPr>
            </m:ctrlPr>
          </m:sSubPr>
          <m:e>
            <m:r>
              <w:rPr>
                <w:rFonts w:ascii="Cambria Math" w:hAnsi="Cambria Math"/>
              </w:rPr>
              <m:t>y</m:t>
            </m:r>
          </m:e>
          <m:sub>
            <m:r>
              <w:rPr>
                <w:rFonts w:ascii="Cambria Math" w:hAnsi="Cambria Math"/>
              </w:rPr>
              <m:t>i</m:t>
            </m:r>
          </m:sub>
        </m:sSub>
      </m:oMath>
      <w:r w:rsidR="003549E9" w:rsidRPr="00F274E2">
        <w:rPr>
          <w:iCs/>
        </w:rPr>
        <w:t xml:space="preserve"> </w:t>
      </w:r>
      <w:r w:rsidR="00EE6493" w:rsidRPr="00F274E2">
        <w:rPr>
          <w:iCs/>
        </w:rPr>
        <w:t xml:space="preserve">as </w:t>
      </w:r>
      <w:r w:rsidR="003549E9" w:rsidRPr="00F274E2">
        <w:rPr>
          <w:iCs/>
        </w:rPr>
        <w:t xml:space="preserve">the </w:t>
      </w:r>
      <w:r w:rsidR="001A70E2" w:rsidRPr="00F274E2">
        <w:rPr>
          <w:iCs/>
        </w:rPr>
        <w:t xml:space="preserve">average </w:t>
      </w:r>
      <w:r w:rsidR="003549E9" w:rsidRPr="00F274E2">
        <w:rPr>
          <w:iCs/>
        </w:rPr>
        <w:t>Continuous Ranked Probability Score (CRPS)</w:t>
      </w:r>
      <w:r w:rsidR="002E009F" w:rsidRPr="00F274E2">
        <w:rPr>
          <w:iCs/>
        </w:rPr>
        <w:t xml:space="preserve"> </w:t>
      </w:r>
      <w:r w:rsidR="001A70E2" w:rsidRPr="00F274E2">
        <w:rPr>
          <w:iCs/>
        </w:rPr>
        <w:t xml:space="preserve">over </w:t>
      </w:r>
      <w:r w:rsidR="00793E82" w:rsidRPr="00F274E2">
        <w:rPr>
          <w:iCs/>
        </w:rPr>
        <w:t xml:space="preserve">data </w:t>
      </w:r>
      <w:r w:rsidR="001A70E2" w:rsidRPr="00F274E2">
        <w:rPr>
          <w:iCs/>
        </w:rPr>
        <w:t xml:space="preserve">assimilation times </w:t>
      </w:r>
      <w:r w:rsidR="002E009F" w:rsidRPr="00F274E2">
        <w:rPr>
          <w:iCs/>
        </w:rPr>
        <w:t>between an e</w:t>
      </w:r>
      <w:r w:rsidR="00B748FA" w:rsidRPr="00F274E2">
        <w:rPr>
          <w:iCs/>
        </w:rPr>
        <w:t>n</w:t>
      </w:r>
      <w:r w:rsidR="002E009F" w:rsidRPr="00F274E2">
        <w:rPr>
          <w:iCs/>
        </w:rPr>
        <w:t>semble</w:t>
      </w:r>
      <w:r w:rsidR="00E150EE">
        <w:rPr>
          <w:iCs/>
        </w:rPr>
        <w:t xml:space="preserve"> of trajectories</w:t>
      </w:r>
      <w:r w:rsidR="002E009F" w:rsidRPr="00F274E2">
        <w:rPr>
          <w:iCs/>
        </w:rPr>
        <w:t xml:space="preserve"> and </w:t>
      </w:r>
      <w:r w:rsidR="00E67D7E" w:rsidRPr="00F274E2">
        <w:rPr>
          <w:iCs/>
        </w:rPr>
        <w:t xml:space="preserve">a </w:t>
      </w:r>
      <w:r w:rsidR="002E009F" w:rsidRPr="00F274E2">
        <w:rPr>
          <w:iCs/>
        </w:rPr>
        <w:t xml:space="preserve">single stochastic realization. </w:t>
      </w:r>
      <w:r w:rsidR="003549E9" w:rsidRPr="00F274E2">
        <w:rPr>
          <w:iCs/>
        </w:rPr>
        <w:t xml:space="preserve">Additionally, the parameters of the simulator are known to impact the spread of the </w:t>
      </w:r>
      <w:r w:rsidR="00083BCA" w:rsidRPr="00F274E2">
        <w:rPr>
          <w:iCs/>
        </w:rPr>
        <w:t xml:space="preserve">simulated </w:t>
      </w:r>
      <w:r w:rsidR="003549E9" w:rsidRPr="00F274E2">
        <w:rPr>
          <w:iCs/>
        </w:rPr>
        <w:t>data</w:t>
      </w:r>
      <w:r w:rsidR="001A0C9C" w:rsidRPr="00F274E2">
        <w:rPr>
          <w:iCs/>
        </w:rPr>
        <w:t xml:space="preserve"> (statistical uncertainty)</w:t>
      </w:r>
      <w:r w:rsidR="003549E9" w:rsidRPr="00F274E2">
        <w:rPr>
          <w:iCs/>
        </w:rPr>
        <w:t xml:space="preserve"> </w:t>
      </w:r>
      <w:r w:rsidR="003549E9" w:rsidRPr="00F274E2">
        <w:rPr>
          <w:iCs/>
        </w:rPr>
        <w:fldChar w:fldCharType="begin"/>
      </w:r>
      <w:r w:rsidR="00233C17">
        <w:rPr>
          <w:iCs/>
        </w:rPr>
        <w:instrText xml:space="preserve"> ADDIN ZOTERO_ITEM CSL_CITATION {"citationID":"a2ues3sjru","properties":{"formattedCitation":"{\\i{}(58, 68, 69)}","plainCitation":"(58, 68, 69)","noteIndex":0},"citationItems":[{"id":618,"uris":["http://zotero.org/users/9551388/items/7LZFKX85"],"itemData":{"id":618,"type":"article-journal","abstract":"The role of stochasticity and its interplay with nonlinearity are central current issues in studies of the complex population patterns observed in nature, including the pronounced oscillations of wildlife and infectious diseases. The dynamics of childhood diseases have provided influential case studies to develop and test mathematical models with practical application to epidemiology, but are also of general relevance to the central question of whether simple nonlinear systems can explain and predict the complex temporal and spatial patterns observed in nature outside laboratory conditions. Here, we present a stochastic theory for the major dynamical transitions in epidemics from regular to irregular cycles, which relies on the discrete nature of disease transmission and low spatial coupling. The full spectrum of stochastic fluctuations is derived analytically to show how the amplification of noise varies across these transitions. The changes in noise amplification and coherence appear robust to seasonal forcing, questioning the role of seasonality and its interplay with deterministic components of epidemiological models. Childhood diseases are shown to fall into regions of parameter space of high noise amplification. This type of ‘endogenous’ stochastic resonance may be relevant to population oscillations in nonlinear ecological systems in general.","container-title":"Journal of The Royal Society Interface","DOI":"10.1098/rsif.2006.0192","ISSN":"1742-5689, 1742-5662","issue":"14","journalAbbreviation":"J. R. Soc. Interface.","language":"en","page":"575-582","source":"DOI.org (Crossref)","title":"Stochastic amplification in epidemics","volume":"4","author":[{"family":"Alonso","given":"David"},{"family":"McKane","given":"Alan J"},{"family":"Pascual","given":"Mercedes"}],"issued":{"date-parts":[["2007",6,2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1093,"uris":["http://zotero.org/users/9551388/items/SHE5EX5U"],"itemData":{"id":1093,"type":"article-journal","abstract":"The onset of measles vaccination in England and Wales in 1968 coincided with a marked drop in the temporal correlation of epidemic patterns between major cities. We analyze a variety of hypotheses for the mechanisms driving this change. Straightforward stochastic models suggest that the interaction between a lowered susceptible population (and hence increased demographic noise) and nonlinear dynamics is sufficient to cause the observed drop in correlation. The decorrelation of epidemics could potentially lessen the chance of global extinction and so inhibit attempts at measles eradication.","container-title":"Proceedings of the National Academy of Sciences","DOI":"10.1073/pnas.93.22.12648","ISSN":"0027-8424, 1091-6490","issue":"22","journalAbbreviation":"Proc. Natl. Acad. Sci. U.S.A.","language":"en","page":"12648-12653","source":"DOI.org (Crossref)","title":"Impact of vaccination on the spatial correlation and persistence of measles dynamics.","volume":"93","author":[{"family":"Bolker","given":"B M"},{"family":"Grenfell","given":"B T"}],"issued":{"date-parts":[["1996",10,29]]}}}],"schema":"https://github.com/citation-style-language/schema/raw/master/csl-citation.json"} </w:instrText>
      </w:r>
      <w:r w:rsidR="003549E9" w:rsidRPr="00F274E2">
        <w:rPr>
          <w:iCs/>
        </w:rPr>
        <w:fldChar w:fldCharType="separate"/>
      </w:r>
      <w:r w:rsidR="00233C17" w:rsidRPr="00233C17">
        <w:rPr>
          <w:i/>
          <w:iCs/>
          <w:lang w:val="en-GB"/>
        </w:rPr>
        <w:t>(58, 68, 69)</w:t>
      </w:r>
      <w:r w:rsidR="003549E9" w:rsidRPr="00F274E2">
        <w:rPr>
          <w:iCs/>
        </w:rPr>
        <w:fldChar w:fldCharType="end"/>
      </w:r>
      <w:r w:rsidR="002D5660">
        <w:rPr>
          <w:iCs/>
        </w:rPr>
        <w:t xml:space="preserve">. </w:t>
      </w:r>
      <w:r w:rsidR="003549E9" w:rsidRPr="00F274E2">
        <w:rPr>
          <w:iCs/>
        </w:rPr>
        <w:t xml:space="preserve">In consequence, we </w:t>
      </w:r>
      <w:r w:rsidR="00853DD5" w:rsidRPr="00F274E2">
        <w:rPr>
          <w:iCs/>
        </w:rPr>
        <w:t>define</w:t>
      </w:r>
      <w:r w:rsidR="003549E9" w:rsidRPr="00F274E2">
        <w:rPr>
          <w:iCs/>
        </w:rPr>
        <w:t xml:space="preserve"> the ensemble spread</w:t>
      </w:r>
      <w:r w:rsidR="00A5535F" w:rsidRPr="00F274E2">
        <w:rPr>
          <w:iCs/>
        </w:rPr>
        <w:t xml:space="preserve"> </w:t>
      </w:r>
      <m:oMath>
        <m:acc>
          <m:accPr>
            <m:chr m:val="̅"/>
            <m:ctrlPr>
              <w:rPr>
                <w:rFonts w:ascii="Cambria Math" w:hAnsi="Cambria Math"/>
                <w:iCs/>
              </w:rPr>
            </m:ctrlPr>
          </m:accPr>
          <m:e>
            <m:r>
              <m:rPr>
                <m:sty m:val="p"/>
              </m:rPr>
              <w:rPr>
                <w:rFonts w:ascii="Cambria Math" w:hAnsi="Cambria Math"/>
              </w:rPr>
              <m:t>σ</m:t>
            </m:r>
          </m:e>
        </m:acc>
      </m:oMath>
      <w:r w:rsidR="00A5535F" w:rsidRPr="00F274E2">
        <w:rPr>
          <w:iCs/>
        </w:rPr>
        <w:t xml:space="preserve"> </w:t>
      </w:r>
      <w:r w:rsidR="00597149" w:rsidRPr="00F274E2">
        <w:rPr>
          <w:iCs/>
        </w:rPr>
        <w:t xml:space="preserve">using the </w:t>
      </w:r>
      <w:r w:rsidR="009C5224">
        <w:rPr>
          <w:iCs/>
        </w:rPr>
        <w:t xml:space="preserve">average </w:t>
      </w:r>
      <w:r w:rsidR="00597149" w:rsidRPr="00F274E2">
        <w:rPr>
          <w:iCs/>
        </w:rPr>
        <w:t xml:space="preserve">CRPS </w:t>
      </w:r>
      <w:r w:rsidR="009C5224">
        <w:rPr>
          <w:iCs/>
        </w:rPr>
        <w:t xml:space="preserve">across data assimilation times </w:t>
      </w:r>
      <w:r w:rsidR="00597149" w:rsidRPr="00F274E2">
        <w:rPr>
          <w:iCs/>
        </w:rPr>
        <w:t>of ensemble simulations</w:t>
      </w:r>
      <w:r w:rsidR="00D32643" w:rsidRPr="00F274E2">
        <w:rPr>
          <w:iCs/>
        </w:rPr>
        <w:t xml:space="preserve"> and</w:t>
      </w:r>
      <w:r w:rsidR="00597149" w:rsidRPr="00F274E2">
        <w:rPr>
          <w:iCs/>
        </w:rPr>
        <w:t xml:space="preserve"> </w:t>
      </w:r>
      <w:r w:rsidR="007540DD" w:rsidRPr="00F274E2">
        <w:rPr>
          <w:iCs/>
        </w:rPr>
        <w:t>it</w:t>
      </w:r>
      <w:r w:rsidR="00E17AD2" w:rsidRPr="00F274E2">
        <w:rPr>
          <w:iCs/>
        </w:rPr>
        <w:t>s</w:t>
      </w:r>
      <w:r w:rsidR="00597149" w:rsidRPr="00F274E2">
        <w:rPr>
          <w:iCs/>
        </w:rPr>
        <w:t xml:space="preserve"> mean</w:t>
      </w:r>
      <w:r w:rsidR="00920DD0" w:rsidRPr="00F274E2">
        <w:rPr>
          <w:iCs/>
        </w:rPr>
        <w:t>.</w:t>
      </w:r>
      <w:r w:rsidR="00912E9F" w:rsidRPr="00F274E2">
        <w:rPr>
          <w:iCs/>
        </w:rPr>
        <w:t xml:space="preserve"> </w:t>
      </w:r>
      <w:r w:rsidR="00920DD0" w:rsidRPr="00F274E2">
        <w:rPr>
          <w:iCs/>
        </w:rPr>
        <w:t>E</w:t>
      </w:r>
      <w:r w:rsidR="00912E9F" w:rsidRPr="00F274E2">
        <w:rPr>
          <w:iCs/>
        </w:rPr>
        <w:t>nsemble spread is a common measure in weather forecasting</w:t>
      </w:r>
      <w:r w:rsidR="00920DD0" w:rsidRPr="00F274E2">
        <w:rPr>
          <w:iCs/>
        </w:rPr>
        <w:t xml:space="preserve"> but computed</w:t>
      </w:r>
      <w:r w:rsidR="00DC4196">
        <w:rPr>
          <w:iCs/>
        </w:rPr>
        <w:t xml:space="preserve"> </w:t>
      </w:r>
      <w:r w:rsidR="00DC4196" w:rsidRPr="00F274E2">
        <w:rPr>
          <w:iCs/>
        </w:rPr>
        <w:t>usually</w:t>
      </w:r>
      <w:r w:rsidR="00920DD0" w:rsidRPr="00F274E2">
        <w:rPr>
          <w:iCs/>
        </w:rPr>
        <w:t xml:space="preserve"> as</w:t>
      </w:r>
      <w:r w:rsidR="004E5228" w:rsidRPr="00F274E2">
        <w:rPr>
          <w:iCs/>
        </w:rPr>
        <w:t xml:space="preserve"> the</w:t>
      </w:r>
      <w:r w:rsidR="007016C1">
        <w:rPr>
          <w:iCs/>
        </w:rPr>
        <w:t xml:space="preserve"> average </w:t>
      </w:r>
      <w:r w:rsidR="00920DD0" w:rsidRPr="00F274E2">
        <w:rPr>
          <w:iCs/>
        </w:rPr>
        <w:t xml:space="preserve">deviation </w:t>
      </w:r>
      <w:r w:rsidR="004E5228" w:rsidRPr="00F274E2">
        <w:rPr>
          <w:iCs/>
        </w:rPr>
        <w:t>of a</w:t>
      </w:r>
      <w:r w:rsidR="007016C1">
        <w:rPr>
          <w:iCs/>
        </w:rPr>
        <w:t>n ensemble of</w:t>
      </w:r>
      <w:r w:rsidR="004E5228" w:rsidRPr="00F274E2">
        <w:rPr>
          <w:iCs/>
        </w:rPr>
        <w:t xml:space="preserve"> </w:t>
      </w:r>
      <w:r w:rsidR="007016C1">
        <w:rPr>
          <w:iCs/>
        </w:rPr>
        <w:t>trajectories</w:t>
      </w:r>
      <w:r w:rsidR="004E5228" w:rsidRPr="00F274E2">
        <w:rPr>
          <w:iCs/>
        </w:rPr>
        <w:t xml:space="preserve"> </w:t>
      </w:r>
      <w:r w:rsidR="00920DD0" w:rsidRPr="00F274E2">
        <w:rPr>
          <w:iCs/>
        </w:rPr>
        <w:t>from the mean</w:t>
      </w:r>
      <w:r w:rsidR="0033685C" w:rsidRPr="00F274E2">
        <w:rPr>
          <w:iCs/>
        </w:rPr>
        <w:t>.</w:t>
      </w:r>
      <w:r w:rsidR="00C94694" w:rsidRPr="00F274E2">
        <w:rPr>
          <w:iCs/>
        </w:rPr>
        <w:t xml:space="preserve"> The CRPS is defined as </w:t>
      </w:r>
      <w:r w:rsidR="00011462" w:rsidRPr="00F274E2">
        <w:rPr>
          <w:iCs/>
        </w:rPr>
        <w:t xml:space="preserve">shown below, F is the </w:t>
      </w:r>
      <w:r w:rsidR="00FE6CF9" w:rsidRPr="00F274E2">
        <w:rPr>
          <w:iCs/>
        </w:rPr>
        <w:t xml:space="preserve">cumulative density distribution computed from the ensembles and y is </w:t>
      </w:r>
      <w:r w:rsidR="007016C1">
        <w:rPr>
          <w:iCs/>
        </w:rPr>
        <w:t>a</w:t>
      </w:r>
      <w:r w:rsidR="00FE6CF9" w:rsidRPr="00F274E2">
        <w:rPr>
          <w:iCs/>
        </w:rPr>
        <w:t xml:space="preserve"> </w:t>
      </w:r>
      <w:r w:rsidR="00091B6D" w:rsidRPr="00F274E2">
        <w:rPr>
          <w:iCs/>
        </w:rPr>
        <w:t>trajectory</w:t>
      </w:r>
      <w:r w:rsidR="00C21D7E" w:rsidRPr="00F274E2">
        <w:rPr>
          <w:iCs/>
        </w:rPr>
        <w:t xml:space="preserve"> </w:t>
      </w:r>
      <w:r w:rsidR="00C21D7E" w:rsidRPr="00F274E2">
        <w:rPr>
          <w:iCs/>
        </w:rPr>
        <w:fldChar w:fldCharType="begin"/>
      </w:r>
      <w:r w:rsidR="00233C17">
        <w:rPr>
          <w:iCs/>
        </w:rPr>
        <w:instrText xml:space="preserve"> ADDIN ZOTERO_ITEM CSL_CITATION {"citationID":"a19l406efek","properties":{"formattedCitation":"{\\i{}(70, 71)}","plainCitation":"(70, 71)","noteIndex":0},"citationItems":[{"id":406,"uris":["http://zotero.org/users/9551388/items/CEESZUDG"],"itemData":{"id":406,"type":"article-journal","abstract":"For practical reasons, many forecasts of case, hospitalization, and death counts in the context of the current Coronavirus Disease 2019 (COVID-19) pandemic are issued in the form of central predictive intervals at various levels. This is also the case for the forecasts collected in the COVID-19 Forecast Hub (https://covid19forecasthub.org/). Forecast evaluation metrics like the logarithmic score, which has been applied in several infectious disease forecasting challenges, are then not available as they require full predictive distributions. This article provides an overview of how established methods for the evaluation of quantile and interval forecasts can be applied to epidemic forecasts in this format. Specifically, we discuss the computation and interpretation of the weighted interval score, which is a proper score that approximates the continuous ranked probability score. It can be interpreted as a generalization of the absolute error to probabilistic forecasts and allows for a decomposition into a measure of sharpness and penalties for over- and underprediction.","container-title":"PLOS Computational Biology","DOI":"10.1371/journal.pcbi.1008618","ISSN":"1553-7358","issue":"2","journalAbbreviation":"PLoS Comput Biol","language":"en","page":"e1008618","source":"DOI.org (Crossref)","title":"Evaluating epidemic forecasts in an interval format","volume":"17","author":[{"family":"Bracher","given":"Johannes"},{"family":"Ray","given":"Evan L."},{"family":"Gneiting","given":"Tilmann"},{"family":"Reich","given":"Nicholas G."}],"editor":[{"family":"Pitzer","given":"Virginia E."}],"issued":{"date-parts":[["2021",2,12]]}}},{"id":1037,"uris":["http://zotero.org/users/9551388/items/VYKH6ITH"],"itemData":{"id":1037,"type":"article-journal","abstract":"Probabilistic forecasts of continuous variables take the form of predictive densities or predictive cumulative distribution functions. We propose a diagnostic approach to the evaluation of predictive performance that is based on the paradigm of maximizing the sharpness of the predictive distributions subject to calibration. Calibration refers to the statistical consistency between the distributional forecasts and the observations and is a joint property of the predictions and the events that materialize. Sharpness refers to the concentration of the predictive distributions and is a property of the forecasts only. A simple theoretical framework allows us to distinguish between probabilistic calibration, exceedance calibration and marginal calibration. We propose and study tools for checking calibration and sharpness, among them the probability integral transform histogram, marginal calibration plots, the sharpness diagram and proper scoring rules. The diagnostic approach is illustrated by an assessment and ranking of probabilistic forecasts of wind speed at the Stateline wind energy centre in the US Paciﬁc Northwest. In combination with cross-validation or in the time series context, our proposal provides very general, nonparametric alternatives to the use of information criteria for model diagnostics and model selection.","container-title":"Journal of the Royal Statistical Society Series B: Statistical Methodology","DOI":"10.1111/j.1467-9868.2007.00587.x","ISSN":"1369-7412, 1467-9868","issue":"2","language":"en","page":"243-268","source":"DOI.org (Crossref)","title":"Probabilistic Forecasts, Calibration and Sharpness","volume":"69","author":[{"family":"Gneiting","given":"Tilmann"},{"family":"Balabdaoui","given":"Fadoua"},{"family":"Raftery","given":"Adrian E."}],"issued":{"date-parts":[["2007",4,1]]}}}],"schema":"https://github.com/citation-style-language/schema/raw/master/csl-citation.json"} </w:instrText>
      </w:r>
      <w:r w:rsidR="00C21D7E" w:rsidRPr="00F274E2">
        <w:rPr>
          <w:iCs/>
        </w:rPr>
        <w:fldChar w:fldCharType="separate"/>
      </w:r>
      <w:r w:rsidR="00233C17" w:rsidRPr="00233C17">
        <w:rPr>
          <w:i/>
          <w:iCs/>
          <w:lang w:val="en-GB"/>
        </w:rPr>
        <w:t>(70, 71)</w:t>
      </w:r>
      <w:r w:rsidR="00C21D7E" w:rsidRPr="00F274E2">
        <w:rPr>
          <w:iCs/>
        </w:rPr>
        <w:fldChar w:fldCharType="end"/>
      </w:r>
      <w:r w:rsidR="007016C1">
        <w:rPr>
          <w:iCs/>
        </w:rPr>
        <w:t>.</w:t>
      </w:r>
      <w:r w:rsidR="00FE6CF9" w:rsidRPr="00F274E2">
        <w:rPr>
          <w:iCs/>
        </w:rPr>
        <w:t xml:space="preserve"> </w:t>
      </w:r>
      <m:oMath>
        <m:r>
          <w:rPr>
            <w:rFonts w:ascii="Cambria Math" w:hAnsi="Cambria Math"/>
          </w:rPr>
          <m:t>g=</m:t>
        </m:r>
        <m:r>
          <m:rPr>
            <m:sty m:val="bi"/>
          </m:rPr>
          <w:rPr>
            <w:rFonts w:ascii="Cambria Math" w:hAnsi="Cambria Math"/>
          </w:rPr>
          <m:t>1</m:t>
        </m:r>
        <m:d>
          <m:dPr>
            <m:ctrlPr>
              <w:rPr>
                <w:rFonts w:ascii="Cambria Math" w:hAnsi="Cambria Math"/>
                <w:i/>
                <w:iCs/>
              </w:rPr>
            </m:ctrlPr>
          </m:dPr>
          <m:e>
            <m:r>
              <w:rPr>
                <w:rFonts w:ascii="Cambria Math" w:hAnsi="Cambria Math"/>
              </w:rPr>
              <m:t>x</m:t>
            </m:r>
            <m:r>
              <m:rPr>
                <m:sty m:val="p"/>
              </m:rPr>
              <w:rPr>
                <w:rFonts w:ascii="Cambria Math" w:hAnsi="Cambria Math"/>
              </w:rPr>
              <m:t>≥</m:t>
            </m:r>
            <m:r>
              <w:rPr>
                <w:rFonts w:ascii="Cambria Math" w:hAnsi="Cambria Math"/>
              </w:rPr>
              <m:t>y</m:t>
            </m:r>
          </m:e>
        </m:d>
      </m:oMath>
      <w:r w:rsidR="00FE6CF9" w:rsidRPr="00F274E2">
        <w:rPr>
          <w:iCs/>
        </w:rPr>
        <w:t xml:space="preserve"> is the indicator function where </w:t>
      </w:r>
      <m:oMath>
        <m:r>
          <w:rPr>
            <w:rFonts w:ascii="Cambria Math" w:hAnsi="Cambria Math"/>
          </w:rPr>
          <m:t>g=1</m:t>
        </m:r>
      </m:oMath>
      <w:r w:rsidR="00FE6CF9" w:rsidRPr="00F274E2">
        <w:rPr>
          <w:iCs/>
        </w:rPr>
        <w:t xml:space="preserve"> if </w:t>
      </w:r>
      <m:oMath>
        <m:r>
          <w:rPr>
            <w:rFonts w:ascii="Cambria Math" w:hAnsi="Cambria Math"/>
          </w:rPr>
          <m:t>x</m:t>
        </m:r>
        <m:r>
          <m:rPr>
            <m:sty m:val="p"/>
          </m:rPr>
          <w:rPr>
            <w:rFonts w:ascii="Cambria Math" w:hAnsi="Cambria Math"/>
          </w:rPr>
          <m:t>≥</m:t>
        </m:r>
        <m:r>
          <w:rPr>
            <w:rFonts w:ascii="Cambria Math" w:hAnsi="Cambria Math"/>
          </w:rPr>
          <m:t>y</m:t>
        </m:r>
      </m:oMath>
      <w:r w:rsidR="00FE6CF9" w:rsidRPr="00F274E2">
        <w:rPr>
          <w:iCs/>
        </w:rPr>
        <w:t xml:space="preserve"> or </w:t>
      </w:r>
      <m:oMath>
        <m:r>
          <w:rPr>
            <w:rFonts w:ascii="Cambria Math" w:hAnsi="Cambria Math"/>
          </w:rPr>
          <m:t>g=0</m:t>
        </m:r>
      </m:oMath>
      <w:r w:rsidR="00FE6CF9" w:rsidRPr="00F274E2">
        <w:rPr>
          <w:iCs/>
        </w:rPr>
        <w:t xml:space="preserve"> otherwise.</w:t>
      </w:r>
      <w:r w:rsidR="001A70E2" w:rsidRPr="00F274E2">
        <w:rPr>
          <w:iCs/>
        </w:rPr>
        <w:t xml:space="preserve"> </w:t>
      </w:r>
      <w:r w:rsidR="00C21D7E" w:rsidRPr="00F274E2">
        <w:rPr>
          <w:iCs/>
        </w:rPr>
        <w:t>The CRPS is in fact a standar</w:t>
      </w:r>
      <w:r w:rsidR="00C924A5" w:rsidRPr="00F274E2">
        <w:rPr>
          <w:iCs/>
        </w:rPr>
        <w:t>d</w:t>
      </w:r>
      <w:r w:rsidR="00C21D7E" w:rsidRPr="00F274E2">
        <w:rPr>
          <w:iCs/>
        </w:rPr>
        <w:t xml:space="preserve"> p</w:t>
      </w:r>
      <w:r w:rsidR="00C924A5" w:rsidRPr="00F274E2">
        <w:rPr>
          <w:iCs/>
        </w:rPr>
        <w:t>r</w:t>
      </w:r>
      <w:r w:rsidR="00C21D7E" w:rsidRPr="00F274E2">
        <w:rPr>
          <w:iCs/>
        </w:rPr>
        <w:t>oper score to evaluate epidemic forecast</w:t>
      </w:r>
      <w:r w:rsidR="001434BB" w:rsidRPr="00F274E2">
        <w:rPr>
          <w:iCs/>
        </w:rPr>
        <w:t>s</w:t>
      </w:r>
      <w:r w:rsidR="00232A6F" w:rsidRPr="00F274E2">
        <w:rPr>
          <w:iCs/>
        </w:rPr>
        <w:t xml:space="preserve"> </w:t>
      </w:r>
      <w:r w:rsidR="00232A6F" w:rsidRPr="00F274E2">
        <w:rPr>
          <w:iCs/>
        </w:rPr>
        <w:fldChar w:fldCharType="begin"/>
      </w:r>
      <w:r w:rsidR="00233C17">
        <w:rPr>
          <w:iCs/>
        </w:rPr>
        <w:instrText xml:space="preserve"> ADDIN ZOTERO_ITEM CSL_CITATION {"citationID":"aj9i7mt9k8","properties":{"formattedCitation":"{\\i{}(70)}","plainCitation":"(70)","noteIndex":0},"citationItems":[{"id":406,"uris":["http://zotero.org/users/9551388/items/CEESZUDG"],"itemData":{"id":406,"type":"article-journal","abstract":"For practical reasons, many forecasts of case, hospitalization, and death counts in the context of the current Coronavirus Disease 2019 (COVID-19) pandemic are issued in the form of central predictive intervals at various levels. This is also the case for the forecasts collected in the COVID-19 Forecast Hub (https://covid19forecasthub.org/). Forecast evaluation metrics like the logarithmic score, which has been applied in several infectious disease forecasting challenges, are then not available as they require full predictive distributions. This article provides an overview of how established methods for the evaluation of quantile and interval forecasts can be applied to epidemic forecasts in this format. Specifically, we discuss the computation and interpretation of the weighted interval score, which is a proper score that approximates the continuous ranked probability score. It can be interpreted as a generalization of the absolute error to probabilistic forecasts and allows for a decomposition into a measure of sharpness and penalties for over- and underprediction.","container-title":"PLOS Computational Biology","DOI":"10.1371/journal.pcbi.1008618","ISSN":"1553-7358","issue":"2","journalAbbreviation":"PLoS Comput Biol","language":"en","page":"e1008618","source":"DOI.org (Crossref)","title":"Evaluating epidemic forecasts in an interval format","volume":"17","author":[{"family":"Bracher","given":"Johannes"},{"family":"Ray","given":"Evan L."},{"family":"Gneiting","given":"Tilmann"},{"family":"Reich","given":"Nicholas G."}],"editor":[{"family":"Pitzer","given":"Virginia E."}],"issued":{"date-parts":[["2021",2,12]]}}}],"schema":"https://github.com/citation-style-language/schema/raw/master/csl-citation.json"} </w:instrText>
      </w:r>
      <w:r w:rsidR="00232A6F" w:rsidRPr="00F274E2">
        <w:rPr>
          <w:iCs/>
        </w:rPr>
        <w:fldChar w:fldCharType="separate"/>
      </w:r>
      <w:r w:rsidR="00233C17" w:rsidRPr="00233C17">
        <w:rPr>
          <w:i/>
          <w:iCs/>
          <w:lang w:val="en-GB"/>
        </w:rPr>
        <w:t>(70)</w:t>
      </w:r>
      <w:r w:rsidR="00232A6F" w:rsidRPr="00F274E2">
        <w:rPr>
          <w:iCs/>
        </w:rPr>
        <w:fldChar w:fldCharType="end"/>
      </w:r>
      <w:r w:rsidR="00C21D7E" w:rsidRPr="00F274E2">
        <w:rPr>
          <w:iCs/>
        </w:rPr>
        <w:t>.</w:t>
      </w:r>
    </w:p>
    <w:p w14:paraId="30A5FE26" w14:textId="77777777" w:rsidR="00C94694" w:rsidRPr="00F274E2" w:rsidRDefault="00C94694" w:rsidP="00C7620C">
      <w:pPr>
        <w:jc w:val="both"/>
        <w:rPr>
          <w:iCs/>
        </w:rPr>
      </w:pPr>
    </w:p>
    <w:p w14:paraId="5C547E65" w14:textId="7BC1395D" w:rsidR="00C94694" w:rsidRPr="00F274E2" w:rsidRDefault="003E2BCF" w:rsidP="00C7620C">
      <w:pPr>
        <w:jc w:val="both"/>
        <w:rPr>
          <w:iCs/>
        </w:rPr>
      </w:pPr>
      <m:oMathPara>
        <m:oMath>
          <m:r>
            <w:rPr>
              <w:rFonts w:ascii="Cambria Math" w:hAnsi="Cambria Math"/>
            </w:rPr>
            <m:t>CRPS</m:t>
          </m:r>
          <m:d>
            <m:dPr>
              <m:ctrlPr>
                <w:rPr>
                  <w:rFonts w:ascii="Cambria Math" w:hAnsi="Cambria Math"/>
                  <w:i/>
                  <w:iCs/>
                </w:rPr>
              </m:ctrlPr>
            </m:dPr>
            <m:e>
              <m:r>
                <w:rPr>
                  <w:rFonts w:ascii="Cambria Math" w:hAnsi="Cambria Math"/>
                </w:rPr>
                <m:t>F,y</m:t>
              </m:r>
            </m:e>
          </m:d>
          <m:r>
            <w:rPr>
              <w:rFonts w:ascii="Cambria Math" w:hAnsi="Cambria Math"/>
            </w:rPr>
            <m:t>=</m:t>
          </m:r>
          <m:nary>
            <m:naryPr>
              <m:ctrlPr>
                <w:rPr>
                  <w:rFonts w:ascii="Cambria Math" w:hAnsi="Cambria Math"/>
                  <w:iCs/>
                </w:rPr>
              </m:ctrlPr>
            </m:naryPr>
            <m:sub>
              <m:r>
                <w:rPr>
                  <w:rFonts w:ascii="Cambria Math" w:hAnsi="Cambria Math"/>
                </w:rPr>
                <m:t>-</m:t>
              </m:r>
              <m:r>
                <m:rPr>
                  <m:sty m:val="p"/>
                </m:rPr>
                <w:rPr>
                  <w:rFonts w:ascii="Cambria Math" w:hAnsi="Cambria Math"/>
                </w:rPr>
                <m:t>∞</m:t>
              </m:r>
              <m:ctrlPr>
                <w:rPr>
                  <w:rFonts w:ascii="Cambria Math" w:hAnsi="Cambria Math"/>
                  <w:i/>
                  <w:iCs/>
                </w:rPr>
              </m:ctrlPr>
            </m:sub>
            <m:sup>
              <m:r>
                <m:rPr>
                  <m:sty m:val="p"/>
                </m:rPr>
                <w:rPr>
                  <w:rFonts w:ascii="Cambria Math" w:hAnsi="Cambria Math"/>
                </w:rPr>
                <m:t>∞</m:t>
              </m:r>
              <m:ctrlPr>
                <w:rPr>
                  <w:rFonts w:ascii="Cambria Math" w:hAnsi="Cambria Math"/>
                  <w:i/>
                  <w:iCs/>
                </w:rPr>
              </m:ctrlPr>
            </m:sup>
            <m:e>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F</m:t>
                      </m:r>
                      <m:d>
                        <m:dPr>
                          <m:ctrlPr>
                            <w:rPr>
                              <w:rFonts w:ascii="Cambria Math" w:hAnsi="Cambria Math"/>
                              <w:i/>
                              <w:iCs/>
                            </w:rPr>
                          </m:ctrlPr>
                        </m:dPr>
                        <m:e>
                          <m:r>
                            <w:rPr>
                              <w:rFonts w:ascii="Cambria Math" w:hAnsi="Cambria Math"/>
                            </w:rPr>
                            <m:t>x</m:t>
                          </m:r>
                        </m:e>
                      </m:d>
                      <m:r>
                        <w:rPr>
                          <w:rFonts w:ascii="Cambria Math" w:hAnsi="Cambria Math"/>
                        </w:rPr>
                        <m:t>-</m:t>
                      </m:r>
                      <m:r>
                        <m:rPr>
                          <m:sty m:val="bi"/>
                        </m:rPr>
                        <w:rPr>
                          <w:rFonts w:ascii="Cambria Math" w:hAnsi="Cambria Math"/>
                        </w:rPr>
                        <m:t>1</m:t>
                      </m:r>
                      <m:d>
                        <m:dPr>
                          <m:ctrlPr>
                            <w:rPr>
                              <w:rFonts w:ascii="Cambria Math" w:hAnsi="Cambria Math"/>
                              <w:i/>
                              <w:iCs/>
                            </w:rPr>
                          </m:ctrlPr>
                        </m:dPr>
                        <m:e>
                          <m:r>
                            <w:rPr>
                              <w:rFonts w:ascii="Cambria Math" w:hAnsi="Cambria Math"/>
                            </w:rPr>
                            <m:t>x</m:t>
                          </m:r>
                          <m:r>
                            <m:rPr>
                              <m:sty m:val="p"/>
                            </m:rPr>
                            <w:rPr>
                              <w:rFonts w:ascii="Cambria Math" w:hAnsi="Cambria Math"/>
                            </w:rPr>
                            <m:t>≥</m:t>
                          </m:r>
                          <m:r>
                            <w:rPr>
                              <w:rFonts w:ascii="Cambria Math" w:hAnsi="Cambria Math"/>
                            </w:rPr>
                            <m:t>y</m:t>
                          </m:r>
                        </m:e>
                      </m:d>
                    </m:e>
                  </m:d>
                </m:e>
                <m:sup>
                  <m:r>
                    <w:rPr>
                      <w:rFonts w:ascii="Cambria Math" w:hAnsi="Cambria Math"/>
                    </w:rPr>
                    <m:t>2</m:t>
                  </m:r>
                </m:sup>
              </m:sSup>
              <m:r>
                <w:rPr>
                  <w:rFonts w:ascii="Cambria Math" w:hAnsi="Cambria Math"/>
                </w:rPr>
                <m:t xml:space="preserve"> dx</m:t>
              </m:r>
              <m:ctrlPr>
                <w:rPr>
                  <w:rFonts w:ascii="Cambria Math" w:hAnsi="Cambria Math"/>
                  <w:i/>
                  <w:iCs/>
                </w:rPr>
              </m:ctrlPr>
            </m:e>
          </m:nary>
        </m:oMath>
      </m:oMathPara>
    </w:p>
    <w:p w14:paraId="05BE6DB8" w14:textId="77777777" w:rsidR="003549E9" w:rsidRPr="00F274E2" w:rsidRDefault="003549E9" w:rsidP="00C7620C">
      <w:pPr>
        <w:jc w:val="both"/>
        <w:rPr>
          <w:iCs/>
        </w:rPr>
      </w:pPr>
    </w:p>
    <w:p w14:paraId="5BAC956D" w14:textId="50615215" w:rsidR="00E932E7" w:rsidRPr="00F274E2" w:rsidRDefault="003549E9" w:rsidP="00C7620C">
      <w:pPr>
        <w:jc w:val="both"/>
        <w:rPr>
          <w:iCs/>
        </w:rPr>
      </w:pPr>
      <w:r w:rsidRPr="00F274E2">
        <w:rPr>
          <w:iCs/>
        </w:rPr>
        <w:t>In synthetic test</w:t>
      </w:r>
      <w:r w:rsidR="00C94694" w:rsidRPr="00F274E2">
        <w:rPr>
          <w:iCs/>
        </w:rPr>
        <w:t>s</w:t>
      </w:r>
      <w:r w:rsidR="00034AD7" w:rsidRPr="00F274E2">
        <w:rPr>
          <w:iCs/>
        </w:rPr>
        <w:t>,</w:t>
      </w:r>
      <w:r w:rsidRPr="00F274E2">
        <w:rPr>
          <w:iCs/>
        </w:rPr>
        <w:t xml:space="preserve"> </w:t>
      </w:r>
      <w:r w:rsidR="004800C1" w:rsidRPr="00F274E2">
        <w:rPr>
          <w:iCs/>
        </w:rPr>
        <w:t>inferences about the mean trajectory</w:t>
      </w:r>
      <w:r w:rsidR="00375155" w:rsidRPr="00F274E2">
        <w:rPr>
          <w:iCs/>
        </w:rPr>
        <w:t xml:space="preserve"> </w:t>
      </w:r>
      <m:oMath>
        <m:acc>
          <m:accPr>
            <m:chr m:val="̅"/>
            <m:ctrlPr>
              <w:rPr>
                <w:rFonts w:ascii="Cambria Math" w:hAnsi="Cambria Math"/>
                <w:b/>
                <w:bCs/>
                <w:iCs/>
              </w:rPr>
            </m:ctrlPr>
          </m:accPr>
          <m:e>
            <m:r>
              <m:rPr>
                <m:sty m:val="bi"/>
              </m:rPr>
              <w:rPr>
                <w:rFonts w:ascii="Cambria Math" w:hAnsi="Cambria Math"/>
              </w:rPr>
              <m:t>y</m:t>
            </m:r>
          </m:e>
        </m:acc>
      </m:oMath>
      <w:r w:rsidR="004800C1" w:rsidRPr="00F274E2">
        <w:rPr>
          <w:iCs/>
        </w:rPr>
        <w:t xml:space="preserve"> could be made</w:t>
      </w:r>
      <w:r w:rsidR="00050C09" w:rsidRPr="00F274E2">
        <w:rPr>
          <w:iCs/>
        </w:rPr>
        <w:t>. The resulting inferred parameter density</w:t>
      </w:r>
      <w:r w:rsidR="00735AFE" w:rsidRPr="00F274E2">
        <w:rPr>
          <w:b/>
          <w:bCs/>
          <w:iCs/>
        </w:rPr>
        <w:t xml:space="preserve"> </w:t>
      </w:r>
      <m:oMath>
        <m:sSup>
          <m:sSupPr>
            <m:ctrlPr>
              <w:rPr>
                <w:rFonts w:ascii="Cambria Math" w:hAnsi="Cambria Math"/>
                <w:b/>
                <w:bCs/>
                <w:i/>
                <w:iCs/>
              </w:rPr>
            </m:ctrlPr>
          </m:sSupPr>
          <m:e>
            <m:r>
              <m:rPr>
                <m:sty m:val="b"/>
              </m:rPr>
              <w:rPr>
                <w:rFonts w:ascii="Cambria Math" w:hAnsi="Cambria Math"/>
              </w:rPr>
              <m:t>θ</m:t>
            </m:r>
            <m:ctrlPr>
              <w:rPr>
                <w:rFonts w:ascii="Cambria Math" w:hAnsi="Cambria Math"/>
                <w:b/>
                <w:bCs/>
                <w:iCs/>
              </w:rPr>
            </m:ctrlPr>
          </m:e>
          <m:sup>
            <m:r>
              <m:rPr>
                <m:sty m:val="b"/>
              </m:rPr>
              <w:rPr>
                <w:rFonts w:ascii="Cambria Math" w:hAnsi="Cambria Math"/>
              </w:rPr>
              <m:t>⋆</m:t>
            </m:r>
          </m:sup>
        </m:sSup>
      </m:oMath>
      <w:r w:rsidR="00C26675" w:rsidRPr="00F274E2">
        <w:rPr>
          <w:iCs/>
        </w:rPr>
        <w:t xml:space="preserve"> </w:t>
      </w:r>
      <w:r w:rsidR="00050C09" w:rsidRPr="00F274E2">
        <w:rPr>
          <w:iCs/>
        </w:rPr>
        <w:t>provides a benchmark of the</w:t>
      </w:r>
      <w:r w:rsidR="00DB6F40">
        <w:rPr>
          <w:iCs/>
        </w:rPr>
        <w:t xml:space="preserve"> inference</w:t>
      </w:r>
      <w:r w:rsidR="00050C09" w:rsidRPr="00F274E2">
        <w:rPr>
          <w:iCs/>
        </w:rPr>
        <w:t xml:space="preserve"> method given the noise-less signal </w:t>
      </w:r>
      <w:r w:rsidR="007E24BF" w:rsidRPr="00F274E2">
        <w:rPr>
          <w:iCs/>
        </w:rPr>
        <w:t>possible</w:t>
      </w:r>
      <w:r w:rsidR="00050C09" w:rsidRPr="00F274E2">
        <w:rPr>
          <w:iCs/>
        </w:rPr>
        <w:t>.</w:t>
      </w:r>
      <w:r w:rsidR="00B43419" w:rsidRPr="00F274E2">
        <w:rPr>
          <w:iCs/>
        </w:rPr>
        <w:t xml:space="preserve"> </w:t>
      </w:r>
      <w:r w:rsidR="005161CC" w:rsidRPr="00F274E2">
        <w:rPr>
          <w:iCs/>
        </w:rPr>
        <w:t xml:space="preserve">Quality of </w:t>
      </w:r>
      <w:r w:rsidR="00A1133E" w:rsidRPr="00F274E2">
        <w:rPr>
          <w:iCs/>
        </w:rPr>
        <w:t>inferred</w:t>
      </w:r>
      <w:r w:rsidR="00FC6989" w:rsidRPr="00F274E2">
        <w:rPr>
          <w:iCs/>
        </w:rPr>
        <w:t xml:space="preserve"> parameter densities</w:t>
      </w:r>
      <w:r w:rsidR="00E05262" w:rsidRPr="00F274E2">
        <w:rPr>
          <w:iCs/>
        </w:rPr>
        <w:t xml:space="preserve"> </w:t>
      </w:r>
      <m:oMath>
        <m:sSup>
          <m:sSupPr>
            <m:ctrlPr>
              <w:rPr>
                <w:rFonts w:ascii="Cambria Math" w:hAnsi="Cambria Math"/>
                <w:b/>
                <w:bCs/>
                <w:i/>
                <w:iCs/>
              </w:rPr>
            </m:ctrlPr>
          </m:sSupPr>
          <m:e>
            <m:r>
              <m:rPr>
                <m:sty m:val="b"/>
              </m:rPr>
              <w:rPr>
                <w:rFonts w:ascii="Cambria Math" w:hAnsi="Cambria Math"/>
              </w:rPr>
              <m:t>θ</m:t>
            </m:r>
            <m:ctrlPr>
              <w:rPr>
                <w:rFonts w:ascii="Cambria Math" w:hAnsi="Cambria Math"/>
                <w:b/>
                <w:bCs/>
                <w:iCs/>
              </w:rPr>
            </m:ctrlPr>
          </m:e>
          <m:sup>
            <m:r>
              <m:rPr>
                <m:sty m:val="bi"/>
              </m:rPr>
              <w:rPr>
                <w:rFonts w:ascii="Cambria Math" w:hAnsi="Cambria Math"/>
              </w:rPr>
              <m:t>i</m:t>
            </m:r>
          </m:sup>
        </m:sSup>
      </m:oMath>
      <w:r w:rsidR="00E05262" w:rsidRPr="00F274E2">
        <w:rPr>
          <w:iCs/>
        </w:rPr>
        <w:t xml:space="preserve"> </w:t>
      </w:r>
      <w:r w:rsidR="009706EC" w:rsidRPr="00F274E2">
        <w:rPr>
          <w:iCs/>
        </w:rPr>
        <w:t xml:space="preserve">conducted </w:t>
      </w:r>
      <w:r w:rsidR="00516E9D" w:rsidRPr="00F274E2">
        <w:rPr>
          <w:iCs/>
        </w:rPr>
        <w:t xml:space="preserve">on </w:t>
      </w:r>
      <w:r w:rsidR="00B43419" w:rsidRPr="00F274E2">
        <w:rPr>
          <w:iCs/>
        </w:rPr>
        <w:t>single stochastic realization</w:t>
      </w:r>
      <w:r w:rsidR="00C94694" w:rsidRPr="00F274E2">
        <w:rPr>
          <w:iCs/>
        </w:rPr>
        <w:t>s</w:t>
      </w:r>
      <w:r w:rsidR="002E314B" w:rsidRPr="00F274E2">
        <w:rPr>
          <w:iCs/>
        </w:rPr>
        <w:t xml:space="preserve"> </w:t>
      </w:r>
      <m:oMath>
        <m:sSup>
          <m:sSupPr>
            <m:ctrlPr>
              <w:rPr>
                <w:rFonts w:ascii="Cambria Math" w:hAnsi="Cambria Math"/>
                <w:i/>
                <w:iCs/>
              </w:rPr>
            </m:ctrlPr>
          </m:sSupPr>
          <m:e>
            <m:r>
              <w:rPr>
                <w:rFonts w:ascii="Cambria Math" w:hAnsi="Cambria Math"/>
              </w:rPr>
              <m:t>y</m:t>
            </m:r>
          </m:e>
          <m:sup>
            <m:r>
              <w:rPr>
                <w:rFonts w:ascii="Cambria Math" w:hAnsi="Cambria Math"/>
              </w:rPr>
              <m:t>i</m:t>
            </m:r>
          </m:sup>
        </m:sSup>
      </m:oMath>
      <w:r w:rsidR="002E314B" w:rsidRPr="00F274E2">
        <w:rPr>
          <w:iCs/>
        </w:rPr>
        <w:t xml:space="preserve"> </w:t>
      </w:r>
      <w:r w:rsidR="005161CC" w:rsidRPr="00F274E2">
        <w:rPr>
          <w:iCs/>
        </w:rPr>
        <w:t xml:space="preserve">can be weighted by </w:t>
      </w:r>
      <w:r w:rsidR="002E314B" w:rsidRPr="00F274E2">
        <w:rPr>
          <w:iCs/>
        </w:rPr>
        <w:t>the goodness-of-fit of the benchmark</w:t>
      </w:r>
      <w:r w:rsidR="00A62147" w:rsidRPr="00F274E2">
        <w:rPr>
          <w:iCs/>
        </w:rPr>
        <w:t xml:space="preserve"> </w:t>
      </w:r>
      <m:oMath>
        <m:sSup>
          <m:sSupPr>
            <m:ctrlPr>
              <w:rPr>
                <w:rFonts w:ascii="Cambria Math" w:hAnsi="Cambria Math"/>
                <w:i/>
                <w:iCs/>
              </w:rPr>
            </m:ctrlPr>
          </m:sSupPr>
          <m:e>
            <m:r>
              <w:rPr>
                <w:rFonts w:ascii="Cambria Math" w:hAnsi="Cambria Math"/>
              </w:rPr>
              <m:t>D</m:t>
            </m:r>
          </m:e>
          <m:sup>
            <m:r>
              <m:rPr>
                <m:sty m:val="p"/>
              </m:rPr>
              <w:rPr>
                <w:rFonts w:ascii="Cambria Math" w:hAnsi="Cambria Math"/>
              </w:rPr>
              <m:t>⋆</m:t>
            </m:r>
          </m:sup>
        </m:sSup>
      </m:oMath>
      <w:r w:rsidR="002E314B" w:rsidRPr="00F274E2">
        <w:rPr>
          <w:iCs/>
        </w:rPr>
        <w:t>.</w:t>
      </w:r>
      <w:r w:rsidR="00B748FA" w:rsidRPr="00F274E2">
        <w:rPr>
          <w:iCs/>
        </w:rPr>
        <w:t xml:space="preserve"> </w:t>
      </w:r>
      <w:r w:rsidR="009706EC" w:rsidRPr="00F274E2">
        <w:rPr>
          <w:iCs/>
        </w:rPr>
        <w:t>We measure the goodness-of-fit</w:t>
      </w:r>
      <w:r w:rsidR="00E932E7" w:rsidRPr="00F274E2">
        <w:rPr>
          <w:iCs/>
        </w:rPr>
        <w:t xml:space="preserve"> of a posterior density </w:t>
      </w:r>
      <m:oMath>
        <m:r>
          <m:rPr>
            <m:sty m:val="b"/>
          </m:rPr>
          <w:rPr>
            <w:rFonts w:ascii="Cambria Math" w:hAnsi="Cambria Math"/>
          </w:rPr>
          <m:t>θ</m:t>
        </m:r>
      </m:oMath>
      <w:r w:rsidR="00E932E7" w:rsidRPr="00F274E2">
        <w:rPr>
          <w:iCs/>
        </w:rPr>
        <w:t xml:space="preserve"> given </w:t>
      </w:r>
      <w:r w:rsidR="00C60BF4" w:rsidRPr="00F274E2">
        <w:rPr>
          <w:b/>
          <w:bCs/>
          <w:iCs/>
        </w:rPr>
        <w:t>P</w:t>
      </w:r>
      <w:r w:rsidR="00C60BF4" w:rsidRPr="00F274E2">
        <w:rPr>
          <w:iCs/>
        </w:rPr>
        <w:t xml:space="preserve"> </w:t>
      </w:r>
      <w:r w:rsidR="009706EC" w:rsidRPr="00F274E2">
        <w:rPr>
          <w:iCs/>
        </w:rPr>
        <w:t xml:space="preserve">as proposed in </w:t>
      </w:r>
      <w:r w:rsidR="009706EC" w:rsidRPr="00F274E2">
        <w:rPr>
          <w:iCs/>
        </w:rPr>
        <w:fldChar w:fldCharType="begin"/>
      </w:r>
      <w:r w:rsidR="00233C17">
        <w:rPr>
          <w:iCs/>
        </w:rPr>
        <w:instrText xml:space="preserve"> ADDIN ZOTERO_ITEM CSL_CITATION {"citationID":"a179u8msq94","properties":{"formattedCitation":"{\\i{}(65)}","plainCitation":"(65)","noteIndex":0},"citationItems":[{"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ﬀective for some inverse problems approached this way, but is impractical when the forward map is not readily diﬀ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9706EC" w:rsidRPr="00F274E2">
        <w:rPr>
          <w:iCs/>
        </w:rPr>
        <w:fldChar w:fldCharType="separate"/>
      </w:r>
      <w:r w:rsidR="00233C17" w:rsidRPr="00233C17">
        <w:rPr>
          <w:i/>
          <w:iCs/>
          <w:lang w:val="en-GB"/>
        </w:rPr>
        <w:t>(65)</w:t>
      </w:r>
      <w:r w:rsidR="009706EC" w:rsidRPr="00F274E2">
        <w:rPr>
          <w:iCs/>
        </w:rPr>
        <w:fldChar w:fldCharType="end"/>
      </w:r>
      <w:r w:rsidR="00C60BF4" w:rsidRPr="00F274E2">
        <w:rPr>
          <w:iCs/>
        </w:rPr>
        <w:t>. S</w:t>
      </w:r>
      <w:r w:rsidR="009706EC" w:rsidRPr="00F274E2">
        <w:rPr>
          <w:iCs/>
        </w:rPr>
        <w:t>pecifically</w:t>
      </w:r>
      <w:r w:rsidR="00110B03" w:rsidRPr="00F274E2">
        <w:rPr>
          <w:iCs/>
        </w:rPr>
        <w:t>,</w:t>
      </w:r>
      <w:r w:rsidR="00C60BF4" w:rsidRPr="00F274E2">
        <w:rPr>
          <w:iCs/>
        </w:rPr>
        <w:t xml:space="preserve"> the inferred posterior </w:t>
      </w:r>
      <m:oMath>
        <m:r>
          <m:rPr>
            <m:sty m:val="b"/>
          </m:rPr>
          <w:rPr>
            <w:rFonts w:ascii="Cambria Math" w:hAnsi="Cambria Math"/>
          </w:rPr>
          <m:t>θ</m:t>
        </m:r>
      </m:oMath>
      <w:r w:rsidR="00C60BF4" w:rsidRPr="00F274E2">
        <w:rPr>
          <w:iCs/>
        </w:rPr>
        <w:t xml:space="preserve"> can be parametrized with a vector of means </w:t>
      </w:r>
      <m:oMath>
        <m:r>
          <m:rPr>
            <m:sty m:val="b"/>
          </m:rPr>
          <w:rPr>
            <w:rFonts w:ascii="Cambria Math" w:hAnsi="Cambria Math"/>
          </w:rPr>
          <m:t>μ</m:t>
        </m:r>
      </m:oMath>
      <w:r w:rsidR="00C60BF4" w:rsidRPr="00F274E2">
        <w:rPr>
          <w:iCs/>
        </w:rPr>
        <w:t xml:space="preserve">, and a covariance matrix </w:t>
      </w:r>
      <m:oMath>
        <m:r>
          <m:rPr>
            <m:sty m:val="bi"/>
          </m:rPr>
          <w:rPr>
            <w:rFonts w:ascii="Cambria Math" w:hAnsi="Cambria Math"/>
          </w:rPr>
          <m:t>C</m:t>
        </m:r>
      </m:oMath>
      <w:r w:rsidR="00C60BF4" w:rsidRPr="00F274E2">
        <w:rPr>
          <w:iCs/>
        </w:rPr>
        <w:t xml:space="preserve"> and the goodness-of-fit </w:t>
      </w:r>
      <w:r w:rsidR="009A411A" w:rsidRPr="00F274E2">
        <w:rPr>
          <w:iCs/>
        </w:rPr>
        <w:t xml:space="preserve">assessed with </w:t>
      </w:r>
      <w:r w:rsidR="00C60BF4" w:rsidRPr="00F274E2">
        <w:rPr>
          <w:iCs/>
        </w:rPr>
        <w:t>the</w:t>
      </w:r>
      <w:r w:rsidR="009706EC" w:rsidRPr="00F274E2">
        <w:rPr>
          <w:iCs/>
        </w:rPr>
        <w:t xml:space="preserve"> L2 norm scaled by </w:t>
      </w:r>
      <m:oMath>
        <m:r>
          <m:rPr>
            <m:sty m:val="bi"/>
          </m:rPr>
          <w:rPr>
            <w:rFonts w:ascii="Cambria Math" w:hAnsi="Cambria Math"/>
          </w:rPr>
          <m:t>C</m:t>
        </m:r>
      </m:oMath>
      <w:r w:rsidR="009706EC" w:rsidRPr="00F274E2">
        <w:rPr>
          <w:iCs/>
        </w:rPr>
        <w:t>, as shown below.</w:t>
      </w:r>
    </w:p>
    <w:p w14:paraId="15DFD3C6" w14:textId="77777777" w:rsidR="00E932E7" w:rsidRPr="00F274E2" w:rsidRDefault="00E932E7" w:rsidP="00C7620C">
      <w:pPr>
        <w:jc w:val="both"/>
        <w:rPr>
          <w:iCs/>
        </w:rPr>
      </w:pPr>
    </w:p>
    <w:p w14:paraId="3E0F7D07" w14:textId="400CCECD" w:rsidR="00C60BF4" w:rsidRPr="00F274E2" w:rsidRDefault="009E6A1D" w:rsidP="00C7620C">
      <w:pPr>
        <w:jc w:val="both"/>
        <w:rPr>
          <w:b/>
          <w:bCs/>
          <w:iCs/>
        </w:rPr>
      </w:pPr>
      <m:oMathPara>
        <m:oMath>
          <m:r>
            <m:rPr>
              <m:sty m:val="b"/>
            </m:rPr>
            <w:rPr>
              <w:rFonts w:ascii="Cambria Math" w:hAnsi="Cambria Math"/>
            </w:rPr>
            <m:t>D(θ,P)</m:t>
          </m:r>
          <m:r>
            <w:rPr>
              <w:rFonts w:ascii="Cambria Math" w:hAnsi="Cambria Math"/>
            </w:rPr>
            <m:t>=</m:t>
          </m:r>
          <m:rad>
            <m:radPr>
              <m:degHide m:val="1"/>
              <m:ctrlPr>
                <w:rPr>
                  <w:rFonts w:ascii="Cambria Math" w:hAnsi="Cambria Math"/>
                  <w:b/>
                  <w:bCs/>
                  <w:iCs/>
                </w:rPr>
              </m:ctrlPr>
            </m:radPr>
            <m:deg/>
            <m:e>
              <m:sSup>
                <m:sSupPr>
                  <m:ctrlPr>
                    <w:rPr>
                      <w:rFonts w:ascii="Cambria Math" w:hAnsi="Cambria Math"/>
                      <w:b/>
                      <w:bCs/>
                      <w:iCs/>
                    </w:rPr>
                  </m:ctrlPr>
                </m:sSupPr>
                <m:e>
                  <m:d>
                    <m:dPr>
                      <m:ctrlPr>
                        <w:rPr>
                          <w:rFonts w:ascii="Cambria Math" w:hAnsi="Cambria Math"/>
                          <w:i/>
                          <w:iCs/>
                        </w:rPr>
                      </m:ctrlPr>
                    </m:dPr>
                    <m:e>
                      <m:r>
                        <m:rPr>
                          <m:sty m:val="b"/>
                        </m:rPr>
                        <w:rPr>
                          <w:rFonts w:ascii="Cambria Math" w:hAnsi="Cambria Math"/>
                        </w:rPr>
                        <m:t>μ</m:t>
                      </m:r>
                      <m:r>
                        <w:rPr>
                          <w:rFonts w:ascii="Cambria Math" w:hAnsi="Cambria Math"/>
                        </w:rPr>
                        <m:t>-</m:t>
                      </m:r>
                      <m:r>
                        <m:rPr>
                          <m:sty m:val="bi"/>
                        </m:rPr>
                        <w:rPr>
                          <w:rFonts w:ascii="Cambria Math" w:hAnsi="Cambria Math"/>
                        </w:rPr>
                        <m:t>P</m:t>
                      </m:r>
                      <m:ctrlPr>
                        <w:rPr>
                          <w:rFonts w:ascii="Cambria Math" w:hAnsi="Cambria Math"/>
                          <w:b/>
                          <w:bCs/>
                          <w:iCs/>
                        </w:rPr>
                      </m:ctrlPr>
                    </m:e>
                  </m:d>
                  <m:ctrlPr>
                    <w:rPr>
                      <w:rFonts w:ascii="Cambria Math" w:hAnsi="Cambria Math"/>
                      <w:i/>
                      <w:iCs/>
                    </w:rPr>
                  </m:ctrlPr>
                </m:e>
                <m:sup>
                  <m:r>
                    <m:rPr>
                      <m:sty m:val="p"/>
                    </m:rPr>
                    <w:rPr>
                      <w:rFonts w:ascii="Cambria Math" w:hAnsi="Cambria Math"/>
                    </w:rPr>
                    <m:t>T</m:t>
                  </m:r>
                </m:sup>
              </m:sSup>
              <m:sSup>
                <m:sSupPr>
                  <m:ctrlPr>
                    <w:rPr>
                      <w:rFonts w:ascii="Cambria Math" w:hAnsi="Cambria Math"/>
                      <w:b/>
                      <w:bCs/>
                      <w:iCs/>
                    </w:rPr>
                  </m:ctrlPr>
                </m:sSupPr>
                <m:e>
                  <m:r>
                    <m:rPr>
                      <m:sty m:val="b"/>
                    </m:rPr>
                    <w:rPr>
                      <w:rFonts w:ascii="Cambria Math" w:hAnsi="Cambria Math"/>
                    </w:rPr>
                    <m:t>C</m:t>
                  </m:r>
                </m:e>
                <m:sup>
                  <m:r>
                    <m:rPr>
                      <m:sty m:val="b"/>
                    </m:rPr>
                    <w:rPr>
                      <w:rFonts w:ascii="Cambria Math" w:hAnsi="Cambria Math"/>
                    </w:rPr>
                    <m:t>-1</m:t>
                  </m:r>
                </m:sup>
              </m:sSup>
              <m:d>
                <m:dPr>
                  <m:ctrlPr>
                    <w:rPr>
                      <w:rFonts w:ascii="Cambria Math" w:hAnsi="Cambria Math"/>
                      <w:b/>
                      <w:bCs/>
                      <w:iCs/>
                    </w:rPr>
                  </m:ctrlPr>
                </m:dPr>
                <m:e>
                  <m:r>
                    <m:rPr>
                      <m:sty m:val="b"/>
                    </m:rPr>
                    <w:rPr>
                      <w:rFonts w:ascii="Cambria Math" w:hAnsi="Cambria Math"/>
                    </w:rPr>
                    <m:t>μ-P</m:t>
                  </m:r>
                </m:e>
              </m:d>
            </m:e>
          </m:rad>
        </m:oMath>
      </m:oMathPara>
    </w:p>
    <w:p w14:paraId="0566401B" w14:textId="77777777" w:rsidR="009A411A" w:rsidRPr="00F274E2" w:rsidRDefault="009A411A" w:rsidP="00C7620C">
      <w:pPr>
        <w:jc w:val="both"/>
        <w:rPr>
          <w:iCs/>
        </w:rPr>
      </w:pPr>
    </w:p>
    <w:p w14:paraId="19BADFCE" w14:textId="3C683082" w:rsidR="00C17DEA" w:rsidRPr="005D52CA" w:rsidRDefault="00DC6BE2" w:rsidP="009E6A1D">
      <w:pPr>
        <w:jc w:val="both"/>
      </w:pPr>
      <w:r w:rsidRPr="00F274E2">
        <w:t xml:space="preserve">We first studied how the oddness </w:t>
      </w:r>
      <m:oMath>
        <m:sSub>
          <m:sSubPr>
            <m:ctrlPr>
              <w:rPr>
                <w:rFonts w:ascii="Cambria Math" w:hAnsi="Cambria Math"/>
              </w:rPr>
            </m:ctrlPr>
          </m:sSubPr>
          <m:e>
            <m:r>
              <w:rPr>
                <w:rFonts w:ascii="Cambria Math" w:hAnsi="Cambria Math"/>
              </w:rPr>
              <m:t>σ</m:t>
            </m:r>
          </m:e>
          <m:sub>
            <m:r>
              <w:rPr>
                <w:rFonts w:ascii="Cambria Math" w:hAnsi="Cambria Math"/>
              </w:rPr>
              <m:t>i</m:t>
            </m:r>
          </m:sub>
        </m:sSub>
      </m:oMath>
      <w:r w:rsidRPr="00F274E2">
        <w:t xml:space="preserve"> of the observation </w:t>
      </w:r>
      <m:oMath>
        <m:sSup>
          <m:sSupPr>
            <m:ctrlPr>
              <w:rPr>
                <w:rFonts w:ascii="Cambria Math" w:hAnsi="Cambria Math"/>
              </w:rPr>
            </m:ctrlPr>
          </m:sSupPr>
          <m:e>
            <m:r>
              <w:rPr>
                <w:rFonts w:ascii="Cambria Math" w:hAnsi="Cambria Math"/>
              </w:rPr>
              <m:t>y</m:t>
            </m:r>
          </m:e>
          <m:sup>
            <m:r>
              <w:rPr>
                <w:rFonts w:ascii="Cambria Math" w:hAnsi="Cambria Math"/>
              </w:rPr>
              <m:t>i</m:t>
            </m:r>
          </m:sup>
        </m:sSup>
      </m:oMath>
      <w:r w:rsidRPr="00F274E2">
        <w:t xml:space="preserve"> explain the goodness-of-fit </w:t>
      </w:r>
      <m:oMath>
        <m:sSup>
          <m:sSupPr>
            <m:ctrlPr>
              <w:rPr>
                <w:rFonts w:ascii="Cambria Math" w:hAnsi="Cambria Math"/>
              </w:rPr>
            </m:ctrlPr>
          </m:sSupPr>
          <m:e>
            <m:r>
              <w:rPr>
                <w:rFonts w:ascii="Cambria Math" w:hAnsi="Cambria Math"/>
              </w:rPr>
              <m:t>D</m:t>
            </m:r>
          </m:e>
          <m:sup>
            <m:r>
              <m:rPr>
                <m:sty m:val="p"/>
              </m:rPr>
              <w:rPr>
                <w:rFonts w:ascii="Cambria Math" w:hAnsi="Cambria Math"/>
              </w:rPr>
              <m:t>i</m:t>
            </m:r>
          </m:sup>
        </m:sSup>
      </m:oMath>
      <w:r w:rsidRPr="00F274E2">
        <w:t xml:space="preserve">of the inferred parameters </w:t>
      </w:r>
      <m:oMath>
        <m:sSup>
          <m:sSupPr>
            <m:ctrlPr>
              <w:rPr>
                <w:rFonts w:ascii="Cambria Math" w:hAnsi="Cambria Math"/>
              </w:rPr>
            </m:ctrlPr>
          </m:sSupPr>
          <m:e>
            <m:r>
              <m:rPr>
                <m:sty m:val="b"/>
              </m:rPr>
              <w:rPr>
                <w:rFonts w:ascii="Cambria Math" w:hAnsi="Cambria Math"/>
              </w:rPr>
              <m:t>θ</m:t>
            </m:r>
          </m:e>
          <m:sup>
            <m:r>
              <m:rPr>
                <m:sty m:val="bi"/>
              </m:rPr>
              <w:rPr>
                <w:rFonts w:ascii="Cambria Math" w:hAnsi="Cambria Math"/>
              </w:rPr>
              <m:t>i</m:t>
            </m:r>
          </m:sup>
        </m:sSup>
      </m:oMath>
      <w:r w:rsidR="009A1FFD" w:rsidRPr="00F274E2">
        <w:t xml:space="preserve"> (</w:t>
      </w:r>
      <w:r w:rsidR="009E6A1D" w:rsidRPr="00F274E2">
        <w:rPr>
          <w:color w:val="00B0F0"/>
        </w:rPr>
        <w:t>S</w:t>
      </w:r>
      <w:r w:rsidR="00214096">
        <w:rPr>
          <w:color w:val="00B0F0"/>
        </w:rPr>
        <w:t>M</w:t>
      </w:r>
      <w:r w:rsidR="009E6A1D" w:rsidRPr="00F274E2">
        <w:rPr>
          <w:color w:val="00B0F0"/>
        </w:rPr>
        <w:t xml:space="preserve"> </w:t>
      </w:r>
      <w:r w:rsidR="009A1FFD" w:rsidRPr="00F274E2">
        <w:rPr>
          <w:color w:val="00B0F0"/>
        </w:rPr>
        <w:t>Figure S7A</w:t>
      </w:r>
      <w:r w:rsidR="009A1FFD" w:rsidRPr="00F274E2">
        <w:t xml:space="preserve">). In this controlled experiment the true </w:t>
      </w:r>
      <w:r w:rsidR="009A1FFD" w:rsidRPr="00F274E2">
        <w:lastRenderedPageBreak/>
        <w:t>parameters</w:t>
      </w:r>
      <m:oMath>
        <m:r>
          <m:rPr>
            <m:sty m:val="p"/>
          </m:rPr>
          <w:rPr>
            <w:rFonts w:ascii="Cambria Math" w:hAnsi="Cambria Math"/>
          </w:rPr>
          <m:t xml:space="preserve"> </m:t>
        </m:r>
        <m:r>
          <m:rPr>
            <m:sty m:val="b"/>
          </m:rPr>
          <w:rPr>
            <w:rFonts w:ascii="Cambria Math" w:hAnsi="Cambria Math"/>
          </w:rPr>
          <m:t>P</m:t>
        </m:r>
      </m:oMath>
      <w:r w:rsidR="009A1FFD" w:rsidRPr="00F274E2">
        <w:t xml:space="preserve"> and the ensemble spread </w:t>
      </w:r>
      <m:oMath>
        <m:acc>
          <m:accPr>
            <m:chr m:val="̅"/>
            <m:ctrlPr>
              <w:rPr>
                <w:rFonts w:ascii="Cambria Math" w:hAnsi="Cambria Math"/>
              </w:rPr>
            </m:ctrlPr>
          </m:accPr>
          <m:e>
            <m:r>
              <w:rPr>
                <w:rFonts w:ascii="Cambria Math" w:hAnsi="Cambria Math"/>
              </w:rPr>
              <m:t>σ</m:t>
            </m:r>
          </m:e>
        </m:acc>
        <m:r>
          <m:rPr>
            <m:sty m:val="p"/>
          </m:rPr>
          <w:rPr>
            <w:rFonts w:ascii="Cambria Math" w:hAnsi="Cambria Math"/>
          </w:rPr>
          <m:t xml:space="preserve"> </m:t>
        </m:r>
      </m:oMath>
      <w:r w:rsidR="00E417DF" w:rsidRPr="00F274E2">
        <w:t xml:space="preserve"> </w:t>
      </w:r>
      <w:r w:rsidR="00415C27" w:rsidRPr="00F274E2">
        <w:t>are known.</w:t>
      </w:r>
      <w:r w:rsidR="00354AB9" w:rsidRPr="00F274E2">
        <w:t xml:space="preserve"> </w:t>
      </w:r>
      <w:r w:rsidR="009E6A1D" w:rsidRPr="00F274E2">
        <w:t xml:space="preserve">Monte Carlo errors </w:t>
      </w:r>
      <w:r w:rsidR="009E6A1D" w:rsidRPr="00F274E2">
        <w:fldChar w:fldCharType="begin"/>
      </w:r>
      <w:r w:rsidR="00233C17">
        <w:instrText xml:space="preserve"> ADDIN ZOTERO_ITEM CSL_CITATION {"citationID":"a27i8ee7evl","properties":{"formattedCitation":"{\\i{}(72)}","plainCitation":"(72)","noteIndex":0},"citationItems":[{"id":203,"uris":["http://zotero.org/users/9551388/items/EQB5FSRS"],"itemData":{"id":203,"type":"article-journal","abstract":"Monte Carlo methods to evaluate and maximize the likelihood function enable the construction of confidence intervals and hypothesis tests, facilitating scientific investigation using models for which the likelihood function is intractable. When Monte Carlo error can be made small, by sufficiently exhaustive computation, then the standard theory and practice of likelihood-based inference applies. As datasets become larger, and models more complex, situations arise where no reasonable amount of computation can render Monte Carlo error negligible. We develop profile likelihood methodology to provide frequentist inferences that take into account Monte Carlo uncertainty. We investigate the role of this methodology in facilitating inference for computationally challenging dynamic latent variable models. We present examples arising in the study of infectious disease transmission, demonstrating our methodology for inference on nonlinear dynamic models using genetic sequence data and panel time-series data. We also discuss applicability to nonlinear time-series and spatio-temporal data.","container-title":"Journal of The Royal Society Interface","DOI":"10.1098/rsif.2017.0126","ISSN":"1742-5689, 1742-5662","issue":"132","journalAbbreviation":"J. R. Soc. Interface.","language":"en","page":"20170126","source":"DOI.org (Crossref)","title":"Monte Carlo profile confidence intervals for dynamic systems","volume":"14","author":[{"family":"Ionides","given":"E. L."},{"family":"Breto","given":"C."},{"family":"Park","given":"J."},{"family":"Smith","given":"R. A."},{"family":"King","given":"A. A."}],"issued":{"date-parts":[["2017",7]]}}}],"schema":"https://github.com/citation-style-language/schema/raw/master/csl-citation.json"} </w:instrText>
      </w:r>
      <w:r w:rsidR="009E6A1D" w:rsidRPr="00F274E2">
        <w:fldChar w:fldCharType="separate"/>
      </w:r>
      <w:r w:rsidR="00233C17" w:rsidRPr="00233C17">
        <w:rPr>
          <w:i/>
          <w:iCs/>
          <w:lang w:val="en-GB"/>
        </w:rPr>
        <w:t>(72)</w:t>
      </w:r>
      <w:r w:rsidR="009E6A1D" w:rsidRPr="00F274E2">
        <w:fldChar w:fldCharType="end"/>
      </w:r>
      <w:r w:rsidR="009E6A1D" w:rsidRPr="00F274E2">
        <w:t xml:space="preserve"> are controlled by normalizing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00ED6789" w:rsidRPr="00F274E2">
        <w:t xml:space="preserve"> </w:t>
      </w:r>
      <w:r w:rsidR="001A0C9C" w:rsidRPr="00F274E2">
        <w:t xml:space="preserve">by </w:t>
      </w:r>
      <m:oMath>
        <m:sSup>
          <m:sSupPr>
            <m:ctrlPr>
              <w:rPr>
                <w:rFonts w:ascii="Cambria Math" w:hAnsi="Cambria Math"/>
              </w:rPr>
            </m:ctrlPr>
          </m:sSupPr>
          <m:e>
            <m:r>
              <w:rPr>
                <w:rFonts w:ascii="Cambria Math" w:hAnsi="Cambria Math"/>
              </w:rPr>
              <m:t>D</m:t>
            </m:r>
          </m:e>
          <m:sup>
            <m:r>
              <m:rPr>
                <m:sty m:val="p"/>
              </m:rPr>
              <w:rPr>
                <w:rFonts w:ascii="Cambria Math" w:hAnsi="Cambria Math"/>
              </w:rPr>
              <m:t>⋆</m:t>
            </m:r>
          </m:sup>
        </m:sSup>
      </m:oMath>
      <w:r w:rsidR="006D5AC6" w:rsidRPr="00F274E2">
        <w:t xml:space="preserve"> </w:t>
      </w:r>
      <w:r w:rsidR="001A0C9C" w:rsidRPr="00F274E2">
        <w:t>and removing statistica</w:t>
      </w:r>
      <w:r w:rsidR="00BD53F4" w:rsidRPr="00F274E2">
        <w:t>l</w:t>
      </w:r>
      <w:r w:rsidR="001A0C9C" w:rsidRPr="00F274E2">
        <w:t xml:space="preserve"> uncertainty </w:t>
      </w:r>
      <m:oMath>
        <m:r>
          <m:rPr>
            <m:sty m:val="p"/>
          </m:rPr>
          <w:rPr>
            <w:rFonts w:ascii="Cambria Math" w:hAnsi="Cambria Math"/>
          </w:rPr>
          <m:t>σ=</m:t>
        </m:r>
        <m:sSup>
          <m:sSupPr>
            <m:ctrlPr>
              <w:rPr>
                <w:rFonts w:ascii="Cambria Math" w:hAnsi="Cambria Math"/>
              </w:rPr>
            </m:ctrlPr>
          </m:sSupPr>
          <m:e>
            <m:r>
              <m:rPr>
                <m:sty m:val="p"/>
              </m:rPr>
              <w:rPr>
                <w:rFonts w:ascii="Cambria Math" w:hAnsi="Cambria Math"/>
              </w:rPr>
              <m:t>σ</m:t>
            </m:r>
          </m:e>
          <m:sup>
            <m:r>
              <w:rPr>
                <w:rFonts w:ascii="Cambria Math" w:hAnsi="Cambria Math"/>
              </w:rPr>
              <m:t>i</m:t>
            </m:r>
          </m:sup>
        </m:sSup>
        <m:r>
          <m:rPr>
            <m:lit/>
            <m:sty m:val="p"/>
          </m:rPr>
          <w:rPr>
            <w:rFonts w:ascii="Cambria Math" w:hAnsi="Cambria Math"/>
          </w:rPr>
          <m:t>/</m:t>
        </m:r>
        <m:acc>
          <m:accPr>
            <m:chr m:val="̅"/>
            <m:ctrlPr>
              <w:rPr>
                <w:rFonts w:ascii="Cambria Math" w:hAnsi="Cambria Math"/>
              </w:rPr>
            </m:ctrlPr>
          </m:accPr>
          <m:e>
            <m:r>
              <m:rPr>
                <m:sty m:val="p"/>
              </m:rPr>
              <w:rPr>
                <w:rFonts w:ascii="Cambria Math" w:hAnsi="Cambria Math"/>
              </w:rPr>
              <m:t>σ</m:t>
            </m:r>
          </m:e>
        </m:acc>
      </m:oMath>
      <w:r w:rsidR="00BD53F4" w:rsidRPr="00F274E2">
        <w:t xml:space="preserve"> </w:t>
      </w:r>
      <w:r w:rsidR="009E6A1D" w:rsidRPr="00F274E2">
        <w:t xml:space="preserve">. In </w:t>
      </w:r>
      <w:r w:rsidR="009E6A1D" w:rsidRPr="00F274E2">
        <w:rPr>
          <w:color w:val="00B0F0"/>
        </w:rPr>
        <w:t>S</w:t>
      </w:r>
      <w:r w:rsidR="00214096">
        <w:rPr>
          <w:color w:val="00B0F0"/>
        </w:rPr>
        <w:t xml:space="preserve">M </w:t>
      </w:r>
      <w:r w:rsidR="009E6A1D" w:rsidRPr="00F274E2">
        <w:rPr>
          <w:color w:val="00B0F0"/>
        </w:rPr>
        <w:t>Figure S7B</w:t>
      </w:r>
      <w:r w:rsidR="009E6A1D" w:rsidRPr="00F274E2">
        <w:t xml:space="preserve"> we show the cont</w:t>
      </w:r>
      <w:r w:rsidR="004D0FF4" w:rsidRPr="00F274E2">
        <w:t>r</w:t>
      </w:r>
      <w:r w:rsidR="009E6A1D" w:rsidRPr="00F274E2">
        <w:t xml:space="preserve">olled </w:t>
      </w:r>
      <w:r w:rsidR="003559BD" w:rsidRPr="00F274E2">
        <w:t xml:space="preserve">goodness-of-fit </w:t>
      </w:r>
      <w:r w:rsidR="0055288C" w:rsidRPr="00F274E2">
        <w:t xml:space="preserve">of </w:t>
      </w:r>
      <m:oMath>
        <m:sSup>
          <m:sSupPr>
            <m:ctrlPr>
              <w:rPr>
                <w:rFonts w:ascii="Cambria Math" w:hAnsi="Cambria Math"/>
              </w:rPr>
            </m:ctrlPr>
          </m:sSupPr>
          <m:e>
            <m:r>
              <m:rPr>
                <m:sty m:val="b"/>
              </m:rPr>
              <w:rPr>
                <w:rFonts w:ascii="Cambria Math" w:hAnsi="Cambria Math"/>
              </w:rPr>
              <m:t>θ</m:t>
            </m:r>
          </m:e>
          <m:sup>
            <m:r>
              <m:rPr>
                <m:sty m:val="bi"/>
              </m:rPr>
              <w:rPr>
                <w:rFonts w:ascii="Cambria Math" w:hAnsi="Cambria Math"/>
              </w:rPr>
              <m:t>i</m:t>
            </m:r>
          </m:sup>
        </m:sSup>
        <m:r>
          <m:rPr>
            <m:sty m:val="p"/>
          </m:rPr>
          <w:rPr>
            <w:rFonts w:ascii="Cambria Math" w:hAnsi="Cambria Math"/>
          </w:rPr>
          <m:t xml:space="preserve"> </m:t>
        </m:r>
      </m:oMath>
      <w:r w:rsidR="00F72368" w:rsidRPr="00F274E2">
        <w:t>against the</w:t>
      </w:r>
      <w:r w:rsidR="005D52CA">
        <w:t xml:space="preserve"> normalized oddness </w:t>
      </w:r>
      <m:oMath>
        <m:r>
          <m:rPr>
            <m:sty m:val="p"/>
          </m:rPr>
          <w:rPr>
            <w:rFonts w:ascii="Cambria Math" w:hAnsi="Cambria Math"/>
          </w:rPr>
          <m:t>σ</m:t>
        </m:r>
      </m:oMath>
      <w:r w:rsidR="000130E3" w:rsidRPr="00F274E2">
        <w:t>.</w:t>
      </w:r>
    </w:p>
    <w:p w14:paraId="641BE49E" w14:textId="01F1FC0A"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t>Inference using real-world data</w:t>
      </w:r>
    </w:p>
    <w:p w14:paraId="4EEAE8C9" w14:textId="5CCC3720" w:rsidR="00980C22" w:rsidRPr="00591F9D" w:rsidRDefault="00F22241" w:rsidP="00017439">
      <w:pPr>
        <w:jc w:val="both"/>
        <w:rPr>
          <w:color w:val="000000"/>
        </w:rPr>
      </w:pPr>
      <w:r w:rsidRPr="00591F9D">
        <w:t xml:space="preserve">We next used actual weekly observations for the six </w:t>
      </w:r>
      <w:r w:rsidR="0004678C" w:rsidRPr="00591F9D">
        <w:t>buildings</w:t>
      </w:r>
      <w:r w:rsidRPr="00591F9D">
        <w:t xml:space="preserve"> to infer </w:t>
      </w:r>
      <w:r w:rsidR="00FA184E" w:rsidRPr="00591F9D">
        <w:t>the epidemiological parameters</w:t>
      </w:r>
      <w:r w:rsidRPr="00591F9D">
        <w:t xml:space="preserve"> for all eight </w:t>
      </w:r>
      <w:r w:rsidR="00FA184E" w:rsidRPr="00591F9D">
        <w:t>bacterial pathogens</w:t>
      </w:r>
      <w:r w:rsidRPr="00591F9D">
        <w:t xml:space="preserve">. The model-inference framework was applied to each </w:t>
      </w:r>
      <w:r w:rsidR="00EE3207">
        <w:t>pathogen</w:t>
      </w:r>
      <w:r w:rsidR="00EE3207" w:rsidRPr="00591F9D">
        <w:t xml:space="preserve"> </w:t>
      </w:r>
      <w:r w:rsidRPr="00591F9D">
        <w:t>separately.</w:t>
      </w:r>
      <w:r w:rsidR="0036017F">
        <w:t xml:space="preserve"> To account for uncertainty in the reported estimates for community prevalence for the pathogens (See Result section </w:t>
      </w:r>
      <w:r w:rsidR="0036017F" w:rsidRPr="0036017F">
        <w:rPr>
          <w:i/>
          <w:iCs/>
        </w:rPr>
        <w:t>Model framework and setting: micro-organism prevalence and effective sensitivity</w:t>
      </w:r>
      <w:r w:rsidR="000F56DE">
        <w:rPr>
          <w:i/>
          <w:iCs/>
        </w:rPr>
        <w:t xml:space="preserve"> </w:t>
      </w:r>
      <w:r w:rsidR="000F56DE">
        <w:t>and Table 1</w:t>
      </w:r>
      <w:r w:rsidR="0036017F">
        <w:t xml:space="preserve">) we conducted inferences on 3 values </w:t>
      </w:r>
      <w:r w:rsidR="00BA76D4">
        <w:t>of</w:t>
      </w:r>
      <w:r w:rsidR="0036017F">
        <w:t xml:space="preserve"> the importation rate</w:t>
      </w:r>
      <w:r w:rsidR="0008343E">
        <w:t xml:space="preserve"> </w:t>
      </w:r>
      <m:oMath>
        <m:r>
          <w:rPr>
            <w:rFonts w:ascii="Cambria Math" w:hAnsi="Cambria Math"/>
          </w:rPr>
          <m:t>γ</m:t>
        </m:r>
      </m:oMath>
      <w:r w:rsidR="00510D28">
        <w:t>. We</w:t>
      </w:r>
      <w:r w:rsidR="0013677E">
        <w:t>, therefore,</w:t>
      </w:r>
      <w:r w:rsidR="0036017F">
        <w:t xml:space="preserve"> </w:t>
      </w:r>
      <w:r w:rsidR="00510D28">
        <w:t>studied</w:t>
      </w:r>
      <w:r w:rsidR="0036017F">
        <w:t xml:space="preserve"> the sensitivity of the </w:t>
      </w:r>
      <w:r w:rsidR="00345926">
        <w:t>model-</w:t>
      </w:r>
      <w:r w:rsidR="0036017F">
        <w:t>inference</w:t>
      </w:r>
      <w:r w:rsidR="00345926">
        <w:t xml:space="preserve"> system</w:t>
      </w:r>
      <w:r w:rsidR="0036017F">
        <w:t xml:space="preserve"> to </w:t>
      </w:r>
      <w:r w:rsidR="0008343E">
        <w:t xml:space="preserve">this parameter. </w:t>
      </w:r>
      <w:r w:rsidR="007436B9">
        <w:t>The values</w:t>
      </w:r>
      <w:r w:rsidR="00017439">
        <w:t xml:space="preserve"> </w:t>
      </w:r>
      <w:r w:rsidR="00510D28">
        <w:t>are related to</w:t>
      </w:r>
      <w:r w:rsidR="007436B9">
        <w:t xml:space="preserve"> high, middle and low</w:t>
      </w:r>
      <w:r w:rsidR="003F32FD">
        <w:t xml:space="preserve"> importation</w:t>
      </w:r>
      <w:r w:rsidR="00BA4224">
        <w:t xml:space="preserve"> rate</w:t>
      </w:r>
      <w:r w:rsidR="00112804">
        <w:t xml:space="preserve">s </w:t>
      </w:r>
      <w:r w:rsidR="007436B9">
        <w:t>based on the literature review</w:t>
      </w:r>
      <w:r w:rsidR="000D353F">
        <w:t xml:space="preserve">, </w:t>
      </w:r>
      <w:r w:rsidR="00BD48E9">
        <w:t>also providing</w:t>
      </w:r>
      <w:r w:rsidR="000D353F">
        <w:t xml:space="preserve"> a picture of the uncertainty obtained for the estimates for </w:t>
      </w:r>
      <m:oMath>
        <m:r>
          <w:rPr>
            <w:rFonts w:ascii="Cambria Math" w:hAnsi="Cambria Math"/>
          </w:rPr>
          <m:t>β</m:t>
        </m:r>
      </m:oMath>
      <w:r w:rsidR="000D353F">
        <w:t xml:space="preserve"> and </w:t>
      </w:r>
      <m:oMath>
        <m:r>
          <w:rPr>
            <w:rFonts w:ascii="Cambria Math" w:hAnsi="Cambria Math"/>
          </w:rPr>
          <m:t>ρ</m:t>
        </m:r>
      </m:oMath>
      <w:r w:rsidR="0013677E">
        <w:t xml:space="preserve"> not only capture</w:t>
      </w:r>
      <w:r w:rsidR="007330C1">
        <w:t>d</w:t>
      </w:r>
      <w:r w:rsidR="0013677E">
        <w:t xml:space="preserve"> by the uncertainty </w:t>
      </w:r>
      <w:r w:rsidR="00677BC1">
        <w:t xml:space="preserve">obtained from the </w:t>
      </w:r>
      <w:r w:rsidR="00E72DC2">
        <w:t>model-inference system</w:t>
      </w:r>
      <w:r w:rsidR="00677BC1">
        <w:t>.</w:t>
      </w:r>
    </w:p>
    <w:p w14:paraId="25316092" w14:textId="16B1AE09" w:rsidR="00736754" w:rsidRPr="00591F9D" w:rsidRDefault="00BC16CF" w:rsidP="00C7620C">
      <w:pPr>
        <w:pStyle w:val="Heading3"/>
        <w:spacing w:line="240" w:lineRule="auto"/>
        <w:jc w:val="both"/>
        <w:rPr>
          <w:rFonts w:ascii="Times New Roman" w:hAnsi="Times New Roman" w:cs="Times New Roman"/>
          <w:i/>
          <w:iCs/>
          <w:sz w:val="22"/>
          <w:szCs w:val="22"/>
          <w:lang w:val="en-US" w:eastAsia="zh-CN"/>
        </w:rPr>
      </w:pPr>
      <w:r w:rsidRPr="00591F9D">
        <w:rPr>
          <w:rFonts w:ascii="Times New Roman" w:hAnsi="Times New Roman" w:cs="Times New Roman"/>
          <w:i/>
          <w:iCs/>
          <w:sz w:val="22"/>
          <w:szCs w:val="22"/>
          <w:lang w:val="en-US"/>
        </w:rPr>
        <w:t>Calibration</w:t>
      </w:r>
      <w:r w:rsidR="00221141" w:rsidRPr="00591F9D">
        <w:rPr>
          <w:rFonts w:ascii="Times New Roman" w:hAnsi="Times New Roman" w:cs="Times New Roman"/>
          <w:i/>
          <w:iCs/>
          <w:sz w:val="22"/>
          <w:szCs w:val="22"/>
          <w:lang w:val="en-US"/>
        </w:rPr>
        <w:t xml:space="preserve"> of </w:t>
      </w:r>
      <w:r w:rsidR="009144FB" w:rsidRPr="00591F9D">
        <w:rPr>
          <w:rFonts w:ascii="Times New Roman" w:hAnsi="Times New Roman" w:cs="Times New Roman"/>
          <w:i/>
          <w:iCs/>
          <w:sz w:val="22"/>
          <w:szCs w:val="22"/>
          <w:lang w:val="en-US"/>
        </w:rPr>
        <w:t>inferences</w:t>
      </w:r>
    </w:p>
    <w:p w14:paraId="55C69C00" w14:textId="18DFFE08" w:rsidR="00BC16CF" w:rsidRPr="00F274E2" w:rsidRDefault="00221141" w:rsidP="00C7620C">
      <w:pPr>
        <w:jc w:val="both"/>
      </w:pPr>
      <w:r w:rsidRPr="00F274E2">
        <w:t>We measure the consistency of the modeled nosocomial detection and the observed ones statistically.</w:t>
      </w:r>
      <w:r w:rsidR="009144FB" w:rsidRPr="00F274E2">
        <w:t xml:space="preserve"> We produced reliability plots </w:t>
      </w:r>
      <w:r w:rsidR="009144FB" w:rsidRPr="00F274E2">
        <w:fldChar w:fldCharType="begin"/>
      </w:r>
      <w:r w:rsidR="00233C17">
        <w:instrText xml:space="preserve"> ADDIN ZOTERO_ITEM CSL_CITATION {"citationID":"a2dk95f76sd","properties":{"formattedCitation":"{\\i{}(73)}","plainCitation":"(73)","noteIndex":0},"citationItems":[{"id":1035,"uris":["http://zotero.org/users/9551388/items/HNY37ARN"],"itemData":{"id":1035,"type":"webpage","title":"Description of the IRI Climate Forecast Verification Scores","URL":"https://journals.plos.org/ploscompbiol/article/file?id=10.1371/journal.pcbi.1006783&amp;type=printable","author":[{"literal":"The International Research Institute for Climate and Society"}]}}],"schema":"https://github.com/citation-style-language/schema/raw/master/csl-citation.json"} </w:instrText>
      </w:r>
      <w:r w:rsidR="009144FB" w:rsidRPr="00F274E2">
        <w:fldChar w:fldCharType="separate"/>
      </w:r>
      <w:r w:rsidR="00233C17" w:rsidRPr="00233C17">
        <w:rPr>
          <w:i/>
          <w:iCs/>
          <w:lang w:val="en-GB"/>
        </w:rPr>
        <w:t>(73)</w:t>
      </w:r>
      <w:r w:rsidR="009144FB" w:rsidRPr="00F274E2">
        <w:fldChar w:fldCharType="end"/>
      </w:r>
      <w:r w:rsidR="009144FB" w:rsidRPr="00F274E2">
        <w:t>.</w:t>
      </w:r>
      <w:r w:rsidRPr="00F274E2">
        <w:t xml:space="preserve"> </w:t>
      </w:r>
      <w:r w:rsidR="00BC16CF" w:rsidRPr="00F274E2">
        <w:t>Specifically, we computed the percentage of observations falling within a given credible interval (CI) of the quantity obtained from model simulations. For a perfectly calibrated simulation, X% of observed values should fall within the X% CI generated by model simulations, producing a diagonal line (y=x) in the reliability plot.</w:t>
      </w:r>
    </w:p>
    <w:p w14:paraId="2B8FEBF2" w14:textId="77777777" w:rsidR="00BC16CF" w:rsidRDefault="00BC16CF" w:rsidP="00C7620C">
      <w:pPr>
        <w:pBdr>
          <w:top w:val="nil"/>
          <w:left w:val="nil"/>
          <w:bottom w:val="nil"/>
          <w:right w:val="nil"/>
          <w:between w:val="nil"/>
        </w:pBdr>
        <w:contextualSpacing/>
        <w:rPr>
          <w:rFonts w:ascii="Arial" w:hAnsi="Arial" w:cs="Arial"/>
          <w:color w:val="000000"/>
          <w:sz w:val="20"/>
          <w:szCs w:val="20"/>
        </w:rPr>
      </w:pPr>
    </w:p>
    <w:p w14:paraId="0B992A75" w14:textId="77777777" w:rsidR="008668D0" w:rsidRDefault="008668D0" w:rsidP="00C7620C">
      <w:pPr>
        <w:pBdr>
          <w:top w:val="nil"/>
          <w:left w:val="nil"/>
          <w:bottom w:val="nil"/>
          <w:right w:val="nil"/>
          <w:between w:val="nil"/>
        </w:pBdr>
        <w:contextualSpacing/>
        <w:rPr>
          <w:rFonts w:ascii="Arial" w:hAnsi="Arial" w:cs="Arial"/>
          <w:color w:val="000000"/>
          <w:sz w:val="20"/>
          <w:szCs w:val="20"/>
        </w:rPr>
      </w:pPr>
    </w:p>
    <w:p w14:paraId="325ED19E" w14:textId="7A9C7A9A" w:rsidR="008668D0" w:rsidRDefault="008668D0" w:rsidP="00C7620C">
      <w:pPr>
        <w:pBdr>
          <w:top w:val="nil"/>
          <w:left w:val="nil"/>
          <w:bottom w:val="nil"/>
          <w:right w:val="nil"/>
          <w:between w:val="nil"/>
        </w:pBdr>
        <w:contextualSpacing/>
        <w:rPr>
          <w:rFonts w:ascii="Arial" w:hAnsi="Arial" w:cs="Arial"/>
          <w:b/>
          <w:bCs/>
          <w:color w:val="000000"/>
          <w:sz w:val="20"/>
          <w:szCs w:val="20"/>
        </w:rPr>
      </w:pPr>
      <w:r>
        <w:rPr>
          <w:rFonts w:ascii="Arial" w:hAnsi="Arial" w:cs="Arial"/>
          <w:b/>
          <w:bCs/>
          <w:color w:val="000000"/>
          <w:sz w:val="20"/>
          <w:szCs w:val="20"/>
        </w:rPr>
        <w:t>List of Supplementary Materials</w:t>
      </w:r>
    </w:p>
    <w:p w14:paraId="2C1C4F31" w14:textId="619E09D8" w:rsidR="008668D0" w:rsidRDefault="00576076" w:rsidP="0033347B">
      <w:pPr>
        <w:pStyle w:val="Heading3"/>
        <w:spacing w:line="240" w:lineRule="auto"/>
        <w:jc w:val="both"/>
        <w:rPr>
          <w:i/>
          <w:iCs/>
          <w:sz w:val="20"/>
          <w:szCs w:val="20"/>
          <w:lang w:val="en-US"/>
        </w:rPr>
      </w:pPr>
      <w:r>
        <w:rPr>
          <w:i/>
          <w:iCs/>
          <w:sz w:val="20"/>
          <w:szCs w:val="20"/>
          <w:lang w:val="en-US"/>
        </w:rPr>
        <w:t xml:space="preserve">Supplementary </w:t>
      </w:r>
      <w:r w:rsidR="00FD3D72">
        <w:rPr>
          <w:i/>
          <w:iCs/>
          <w:sz w:val="20"/>
          <w:szCs w:val="20"/>
          <w:lang w:val="en-US"/>
        </w:rPr>
        <w:t>M</w:t>
      </w:r>
      <w:r>
        <w:rPr>
          <w:i/>
          <w:iCs/>
          <w:sz w:val="20"/>
          <w:szCs w:val="20"/>
          <w:lang w:val="en-US"/>
        </w:rPr>
        <w:t xml:space="preserve">aterials and </w:t>
      </w:r>
      <w:r w:rsidR="00FD3D72">
        <w:rPr>
          <w:i/>
          <w:iCs/>
          <w:sz w:val="20"/>
          <w:szCs w:val="20"/>
          <w:lang w:val="en-US"/>
        </w:rPr>
        <w:t>M</w:t>
      </w:r>
      <w:r>
        <w:rPr>
          <w:i/>
          <w:iCs/>
          <w:sz w:val="20"/>
          <w:szCs w:val="20"/>
          <w:lang w:val="en-US"/>
        </w:rPr>
        <w:t>ethods</w:t>
      </w:r>
    </w:p>
    <w:p w14:paraId="3805E8B8" w14:textId="53BEFBD5" w:rsidR="001375A8" w:rsidRDefault="001375A8" w:rsidP="001375A8">
      <w:pPr>
        <w:pStyle w:val="ListParagraph"/>
        <w:numPr>
          <w:ilvl w:val="0"/>
          <w:numId w:val="8"/>
        </w:numPr>
        <w:rPr>
          <w:lang w:eastAsia="zh-CN"/>
        </w:rPr>
      </w:pPr>
      <w:r>
        <w:rPr>
          <w:lang w:eastAsia="zh-CN"/>
        </w:rPr>
        <w:t>Prevalence estimates.</w:t>
      </w:r>
      <w:r w:rsidR="00DE02AA">
        <w:rPr>
          <w:lang w:eastAsia="zh-CN"/>
        </w:rPr>
        <w:t xml:space="preserve"> </w:t>
      </w:r>
      <w:r w:rsidR="00DE02AA">
        <w:rPr>
          <w:color w:val="FF0000"/>
        </w:rPr>
        <w:t>(done)</w:t>
      </w:r>
    </w:p>
    <w:p w14:paraId="11B7939A" w14:textId="20B0E6F2" w:rsidR="001375A8" w:rsidRDefault="001375A8" w:rsidP="001375A8">
      <w:pPr>
        <w:pStyle w:val="ListParagraph"/>
        <w:numPr>
          <w:ilvl w:val="0"/>
          <w:numId w:val="8"/>
        </w:numPr>
        <w:rPr>
          <w:lang w:eastAsia="zh-CN"/>
        </w:rPr>
      </w:pPr>
      <w:r>
        <w:rPr>
          <w:lang w:eastAsia="zh-CN"/>
        </w:rPr>
        <w:t>The ordinary differential equation.</w:t>
      </w:r>
      <w:r w:rsidR="001D4FDA">
        <w:rPr>
          <w:lang w:eastAsia="zh-CN"/>
        </w:rPr>
        <w:t xml:space="preserve"> </w:t>
      </w:r>
      <w:r w:rsidR="001D4FDA">
        <w:rPr>
          <w:color w:val="FF0000"/>
        </w:rPr>
        <w:t>(done)</w:t>
      </w:r>
    </w:p>
    <w:p w14:paraId="42D4EACA" w14:textId="7BA91554" w:rsidR="001375A8" w:rsidRPr="00CA25C9" w:rsidRDefault="001375A8" w:rsidP="001375A8">
      <w:pPr>
        <w:pStyle w:val="ListParagraph"/>
        <w:numPr>
          <w:ilvl w:val="0"/>
          <w:numId w:val="8"/>
        </w:numPr>
        <w:rPr>
          <w:lang w:eastAsia="zh-CN"/>
        </w:rPr>
      </w:pPr>
      <w:r>
        <w:rPr>
          <w:lang w:eastAsia="zh-CN"/>
        </w:rPr>
        <w:t>Understanding the effective sensitivity</w:t>
      </w:r>
      <w:r w:rsidR="00CA25C9">
        <w:rPr>
          <w:lang w:eastAsia="zh-CN"/>
        </w:rPr>
        <w:t xml:space="preserve"> </w:t>
      </w:r>
      <m:oMath>
        <m:r>
          <m:rPr>
            <m:sty m:val="p"/>
          </m:rPr>
          <w:rPr>
            <w:rFonts w:ascii="Cambria Math" w:hAnsi="Cambria Math"/>
            <w:lang w:eastAsia="zh-CN"/>
          </w:rPr>
          <m:t>ρ</m:t>
        </m:r>
      </m:oMath>
      <w:r>
        <w:rPr>
          <w:lang w:eastAsia="zh-CN"/>
        </w:rPr>
        <w:t>.</w:t>
      </w:r>
      <w:r w:rsidR="001D4FDA">
        <w:rPr>
          <w:lang w:eastAsia="zh-CN"/>
        </w:rPr>
        <w:t xml:space="preserve"> </w:t>
      </w:r>
      <w:r w:rsidR="00814B04">
        <w:rPr>
          <w:color w:val="FF0000"/>
        </w:rPr>
        <w:t>(done)</w:t>
      </w:r>
    </w:p>
    <w:p w14:paraId="16E9C902" w14:textId="1C6D26BB" w:rsidR="007E2F25" w:rsidRPr="001375A8" w:rsidRDefault="00D9666D" w:rsidP="001375A8">
      <w:pPr>
        <w:pStyle w:val="ListParagraph"/>
        <w:numPr>
          <w:ilvl w:val="0"/>
          <w:numId w:val="8"/>
        </w:numPr>
        <w:rPr>
          <w:lang w:eastAsia="zh-CN"/>
        </w:rPr>
      </w:pPr>
      <w:r>
        <w:rPr>
          <w:lang w:eastAsia="zh-CN"/>
        </w:rPr>
        <w:t>Simulation-based</w:t>
      </w:r>
      <w:r w:rsidR="007E2F25">
        <w:rPr>
          <w:lang w:eastAsia="zh-CN"/>
        </w:rPr>
        <w:t xml:space="preserve"> inference framework</w:t>
      </w:r>
      <w:r w:rsidR="00133F87">
        <w:rPr>
          <w:lang w:eastAsia="zh-CN"/>
        </w:rPr>
        <w:t>.</w:t>
      </w:r>
      <w:r w:rsidR="001D4FDA">
        <w:rPr>
          <w:lang w:eastAsia="zh-CN"/>
        </w:rPr>
        <w:t xml:space="preserve"> </w:t>
      </w:r>
      <w:r w:rsidR="001D4FDA">
        <w:rPr>
          <w:color w:val="FF0000"/>
        </w:rPr>
        <w:t>(done)</w:t>
      </w:r>
    </w:p>
    <w:p w14:paraId="5E7EFF37" w14:textId="2CE7B843" w:rsidR="00576076" w:rsidRPr="00576076" w:rsidRDefault="00576076" w:rsidP="00576076">
      <w:pPr>
        <w:pStyle w:val="Heading3"/>
        <w:spacing w:line="240" w:lineRule="auto"/>
        <w:jc w:val="both"/>
        <w:rPr>
          <w:i/>
          <w:iCs/>
          <w:sz w:val="20"/>
          <w:szCs w:val="20"/>
          <w:lang w:val="en-US" w:eastAsia="zh-CN"/>
        </w:rPr>
      </w:pPr>
      <w:r>
        <w:rPr>
          <w:i/>
          <w:iCs/>
          <w:sz w:val="20"/>
          <w:szCs w:val="20"/>
          <w:lang w:val="en-US"/>
        </w:rPr>
        <w:t xml:space="preserve">Supplementary </w:t>
      </w:r>
      <w:r w:rsidR="003C51FC">
        <w:rPr>
          <w:i/>
          <w:iCs/>
          <w:sz w:val="20"/>
          <w:szCs w:val="20"/>
          <w:lang w:val="en-US"/>
        </w:rPr>
        <w:t>Material</w:t>
      </w:r>
      <w:r>
        <w:rPr>
          <w:i/>
          <w:iCs/>
          <w:sz w:val="20"/>
          <w:szCs w:val="20"/>
          <w:lang w:val="en-US"/>
        </w:rPr>
        <w:t xml:space="preserve"> </w:t>
      </w:r>
      <w:r w:rsidR="00E94B11">
        <w:rPr>
          <w:i/>
          <w:iCs/>
          <w:sz w:val="20"/>
          <w:szCs w:val="20"/>
          <w:lang w:val="en-US"/>
        </w:rPr>
        <w:t>F</w:t>
      </w:r>
      <w:r>
        <w:rPr>
          <w:i/>
          <w:iCs/>
          <w:sz w:val="20"/>
          <w:szCs w:val="20"/>
          <w:lang w:val="en-US"/>
        </w:rPr>
        <w:t>igures</w:t>
      </w:r>
    </w:p>
    <w:p w14:paraId="2739AF99" w14:textId="20BD8DEE" w:rsidR="008668D0" w:rsidRPr="00F0438F" w:rsidRDefault="008668D0" w:rsidP="008668D0">
      <w:pPr>
        <w:numPr>
          <w:ilvl w:val="0"/>
          <w:numId w:val="5"/>
        </w:numPr>
        <w:textAlignment w:val="baseline"/>
        <w:rPr>
          <w:color w:val="000000"/>
        </w:rPr>
      </w:pPr>
      <w:r w:rsidRPr="00F0438F">
        <w:rPr>
          <w:color w:val="000000"/>
        </w:rPr>
        <w:t>Figure S1. Transfer matrices at</w:t>
      </w:r>
      <w:r w:rsidR="00C42CD1">
        <w:rPr>
          <w:color w:val="000000"/>
        </w:rPr>
        <w:t xml:space="preserve"> the</w:t>
      </w:r>
      <w:r w:rsidRPr="00F0438F">
        <w:rPr>
          <w:color w:val="000000"/>
        </w:rPr>
        <w:t xml:space="preserve"> ward and building </w:t>
      </w:r>
      <w:r w:rsidR="00C42CD1">
        <w:rPr>
          <w:color w:val="000000"/>
        </w:rPr>
        <w:t>levels</w:t>
      </w:r>
      <w:r w:rsidR="001D4FDA">
        <w:rPr>
          <w:color w:val="000000"/>
        </w:rPr>
        <w:t>.</w:t>
      </w:r>
      <w:r w:rsidR="00CE7E78">
        <w:rPr>
          <w:color w:val="000000"/>
        </w:rPr>
        <w:t xml:space="preserve"> </w:t>
      </w:r>
      <w:r w:rsidR="00CE7E78">
        <w:rPr>
          <w:color w:val="FF0000"/>
        </w:rPr>
        <w:t>(done)</w:t>
      </w:r>
    </w:p>
    <w:p w14:paraId="6B1242BE" w14:textId="62B7E433" w:rsidR="008668D0" w:rsidRPr="00F0438F" w:rsidRDefault="008668D0" w:rsidP="008668D0">
      <w:pPr>
        <w:numPr>
          <w:ilvl w:val="0"/>
          <w:numId w:val="5"/>
        </w:numPr>
        <w:textAlignment w:val="baseline"/>
        <w:rPr>
          <w:color w:val="000000"/>
        </w:rPr>
      </w:pPr>
      <w:r w:rsidRPr="00F0438F">
        <w:rPr>
          <w:color w:val="000000"/>
        </w:rPr>
        <w:t>Figure S2. Ward size distribution</w:t>
      </w:r>
      <w:r w:rsidR="001D4FDA">
        <w:rPr>
          <w:color w:val="000000"/>
        </w:rPr>
        <w:t>.</w:t>
      </w:r>
      <w:r w:rsidR="00CE7E78">
        <w:rPr>
          <w:color w:val="000000"/>
        </w:rPr>
        <w:t xml:space="preserve"> </w:t>
      </w:r>
      <w:r w:rsidR="00CE7E78">
        <w:rPr>
          <w:color w:val="FF0000"/>
        </w:rPr>
        <w:t>(done)</w:t>
      </w:r>
    </w:p>
    <w:p w14:paraId="36975BC6" w14:textId="59EB8066" w:rsidR="008668D0" w:rsidRPr="00F0438F" w:rsidRDefault="008668D0" w:rsidP="008668D0">
      <w:pPr>
        <w:numPr>
          <w:ilvl w:val="0"/>
          <w:numId w:val="5"/>
        </w:numPr>
        <w:textAlignment w:val="baseline"/>
        <w:rPr>
          <w:color w:val="000000"/>
        </w:rPr>
      </w:pPr>
      <w:r w:rsidRPr="00F0438F">
        <w:rPr>
          <w:color w:val="000000"/>
        </w:rPr>
        <w:t xml:space="preserve">Figure S3. Hospital traffic at </w:t>
      </w:r>
      <w:r w:rsidR="009021FF">
        <w:rPr>
          <w:color w:val="000000"/>
        </w:rPr>
        <w:t xml:space="preserve">the </w:t>
      </w:r>
      <w:r w:rsidRPr="00F0438F">
        <w:rPr>
          <w:color w:val="000000"/>
        </w:rPr>
        <w:t>building level</w:t>
      </w:r>
      <w:r w:rsidR="001D4FDA">
        <w:rPr>
          <w:color w:val="000000"/>
        </w:rPr>
        <w:t>.</w:t>
      </w:r>
      <w:r w:rsidR="00CE7E78">
        <w:rPr>
          <w:color w:val="000000"/>
        </w:rPr>
        <w:t xml:space="preserve"> </w:t>
      </w:r>
      <w:r w:rsidR="00CE7E78">
        <w:rPr>
          <w:color w:val="FF0000"/>
        </w:rPr>
        <w:t>(done)</w:t>
      </w:r>
    </w:p>
    <w:p w14:paraId="67A8925E" w14:textId="3AA9BA7F" w:rsidR="008668D0" w:rsidRPr="00F0438F" w:rsidRDefault="008668D0" w:rsidP="008668D0">
      <w:pPr>
        <w:numPr>
          <w:ilvl w:val="0"/>
          <w:numId w:val="5"/>
        </w:numPr>
        <w:textAlignment w:val="baseline"/>
        <w:rPr>
          <w:color w:val="000000"/>
        </w:rPr>
      </w:pPr>
      <w:r w:rsidRPr="00F0438F">
        <w:rPr>
          <w:color w:val="000000"/>
        </w:rPr>
        <w:t xml:space="preserve">Figure S4. Hospital traffic at </w:t>
      </w:r>
      <w:r w:rsidR="009021FF">
        <w:rPr>
          <w:color w:val="000000"/>
        </w:rPr>
        <w:t xml:space="preserve">the </w:t>
      </w:r>
      <w:r w:rsidRPr="00F0438F">
        <w:rPr>
          <w:color w:val="000000"/>
        </w:rPr>
        <w:t>ward level</w:t>
      </w:r>
      <w:r w:rsidR="001D4FDA">
        <w:rPr>
          <w:color w:val="000000"/>
        </w:rPr>
        <w:t>.</w:t>
      </w:r>
      <w:r w:rsidR="00CE7E78">
        <w:rPr>
          <w:color w:val="000000"/>
        </w:rPr>
        <w:t xml:space="preserve"> </w:t>
      </w:r>
      <w:r w:rsidR="00CE7E78">
        <w:rPr>
          <w:color w:val="FF0000"/>
        </w:rPr>
        <w:t>(done)</w:t>
      </w:r>
    </w:p>
    <w:p w14:paraId="49041F60" w14:textId="54C7CF3C" w:rsidR="008668D0" w:rsidRPr="00F0438F" w:rsidRDefault="008668D0" w:rsidP="008668D0">
      <w:pPr>
        <w:numPr>
          <w:ilvl w:val="0"/>
          <w:numId w:val="5"/>
        </w:numPr>
        <w:textAlignment w:val="baseline"/>
        <w:rPr>
          <w:color w:val="000000"/>
        </w:rPr>
      </w:pPr>
      <w:r w:rsidRPr="00F0438F">
        <w:rPr>
          <w:color w:val="000000"/>
        </w:rPr>
        <w:t>Figure S5. Relationship between hospitalizations-admissions</w:t>
      </w:r>
      <w:r w:rsidR="001D4FDA">
        <w:rPr>
          <w:color w:val="000000"/>
        </w:rPr>
        <w:t>.</w:t>
      </w:r>
      <w:r w:rsidR="00CE7E78">
        <w:rPr>
          <w:color w:val="000000"/>
        </w:rPr>
        <w:t xml:space="preserve"> </w:t>
      </w:r>
      <w:r w:rsidR="00CE7E78">
        <w:rPr>
          <w:color w:val="FF0000"/>
        </w:rPr>
        <w:t>(done)</w:t>
      </w:r>
    </w:p>
    <w:p w14:paraId="3E34900C" w14:textId="3282428A" w:rsidR="008668D0" w:rsidRPr="00F0438F" w:rsidRDefault="008668D0" w:rsidP="008668D0">
      <w:pPr>
        <w:numPr>
          <w:ilvl w:val="0"/>
          <w:numId w:val="5"/>
        </w:numPr>
        <w:textAlignment w:val="baseline"/>
        <w:rPr>
          <w:color w:val="000000"/>
        </w:rPr>
      </w:pPr>
      <w:r w:rsidRPr="00F0438F">
        <w:rPr>
          <w:color w:val="000000"/>
        </w:rPr>
        <w:t xml:space="preserve">Figure S6. </w:t>
      </w:r>
      <w:r w:rsidR="00D0217B">
        <w:rPr>
          <w:color w:val="000000"/>
        </w:rPr>
        <w:t>Length of stay</w:t>
      </w:r>
      <w:r w:rsidRPr="00F0438F">
        <w:rPr>
          <w:color w:val="000000"/>
        </w:rPr>
        <w:t xml:space="preserve"> distributions at hospital and building </w:t>
      </w:r>
      <w:r w:rsidR="00AB5417">
        <w:rPr>
          <w:color w:val="000000"/>
        </w:rPr>
        <w:t>levels</w:t>
      </w:r>
      <w:r w:rsidR="001D4FDA">
        <w:rPr>
          <w:color w:val="000000"/>
        </w:rPr>
        <w:t>.</w:t>
      </w:r>
      <w:r w:rsidR="00D0217B">
        <w:rPr>
          <w:color w:val="000000"/>
        </w:rPr>
        <w:t xml:space="preserve"> </w:t>
      </w:r>
      <w:r w:rsidR="00D0217B">
        <w:rPr>
          <w:color w:val="FF0000"/>
        </w:rPr>
        <w:t>(done)</w:t>
      </w:r>
    </w:p>
    <w:p w14:paraId="018704F7" w14:textId="4A3F7143" w:rsidR="008668D0" w:rsidRPr="00F0438F" w:rsidRDefault="008668D0" w:rsidP="008668D0">
      <w:pPr>
        <w:numPr>
          <w:ilvl w:val="0"/>
          <w:numId w:val="5"/>
        </w:numPr>
        <w:textAlignment w:val="baseline"/>
        <w:rPr>
          <w:color w:val="000000"/>
        </w:rPr>
      </w:pPr>
      <w:r w:rsidRPr="00F0438F">
        <w:rPr>
          <w:color w:val="000000"/>
        </w:rPr>
        <w:t>Figure S7. Convergence plots of inferences</w:t>
      </w:r>
      <w:r w:rsidR="00B24DBE">
        <w:rPr>
          <w:color w:val="000000"/>
        </w:rPr>
        <w:t xml:space="preserve"> for synthetic data</w:t>
      </w:r>
      <w:r w:rsidR="001D4FDA">
        <w:rPr>
          <w:color w:val="000000"/>
        </w:rPr>
        <w:t>.</w:t>
      </w:r>
      <w:r w:rsidR="0008318B">
        <w:rPr>
          <w:color w:val="000000"/>
        </w:rPr>
        <w:t xml:space="preserve"> </w:t>
      </w:r>
      <w:r w:rsidR="0008318B">
        <w:rPr>
          <w:color w:val="FF0000"/>
        </w:rPr>
        <w:t>(done)</w:t>
      </w:r>
    </w:p>
    <w:p w14:paraId="33D61AB9" w14:textId="4B1730C2" w:rsidR="008668D0" w:rsidRPr="00F0438F" w:rsidRDefault="008668D0" w:rsidP="00C45C9B">
      <w:pPr>
        <w:numPr>
          <w:ilvl w:val="0"/>
          <w:numId w:val="5"/>
        </w:numPr>
        <w:textAlignment w:val="baseline"/>
        <w:rPr>
          <w:color w:val="000000"/>
        </w:rPr>
      </w:pPr>
      <w:r w:rsidRPr="00F0438F">
        <w:rPr>
          <w:color w:val="000000"/>
        </w:rPr>
        <w:t xml:space="preserve">Figure S8. </w:t>
      </w:r>
      <w:r w:rsidR="00E436C8">
        <w:rPr>
          <w:color w:val="000000"/>
        </w:rPr>
        <w:t>Goodness-of-fit of posterior inferences on synthetic data</w:t>
      </w:r>
      <w:r w:rsidR="009D41D2">
        <w:rPr>
          <w:color w:val="000000"/>
        </w:rPr>
        <w:t>, Monte Carlo and statistical uncertainty analysis</w:t>
      </w:r>
      <w:r w:rsidR="001D4FDA">
        <w:rPr>
          <w:color w:val="000000"/>
        </w:rPr>
        <w:t>.</w:t>
      </w:r>
      <w:r w:rsidR="00791699">
        <w:rPr>
          <w:color w:val="000000"/>
        </w:rPr>
        <w:t xml:space="preserve"> </w:t>
      </w:r>
      <w:r w:rsidR="00791699">
        <w:rPr>
          <w:color w:val="FF0000"/>
        </w:rPr>
        <w:t>(done)</w:t>
      </w:r>
    </w:p>
    <w:p w14:paraId="37CBFE61" w14:textId="1902BE71" w:rsidR="008668D0" w:rsidRPr="00F0438F" w:rsidRDefault="008668D0" w:rsidP="008668D0">
      <w:pPr>
        <w:numPr>
          <w:ilvl w:val="0"/>
          <w:numId w:val="5"/>
        </w:numPr>
        <w:textAlignment w:val="baseline"/>
        <w:rPr>
          <w:color w:val="000000"/>
        </w:rPr>
      </w:pPr>
      <w:r w:rsidRPr="00F0438F">
        <w:rPr>
          <w:color w:val="000000"/>
        </w:rPr>
        <w:t xml:space="preserve">Figure S9. </w:t>
      </w:r>
      <w:r w:rsidR="00CC238E">
        <w:rPr>
          <w:color w:val="000000"/>
        </w:rPr>
        <w:t>Hospital-level</w:t>
      </w:r>
      <w:r w:rsidRPr="00F0438F">
        <w:rPr>
          <w:color w:val="000000"/>
        </w:rPr>
        <w:t xml:space="preserve"> simulation of synthetic tests and calibration</w:t>
      </w:r>
      <w:r w:rsidR="001D4FDA">
        <w:rPr>
          <w:color w:val="000000"/>
        </w:rPr>
        <w:t>.</w:t>
      </w:r>
      <w:r w:rsidR="00791699">
        <w:rPr>
          <w:color w:val="000000"/>
        </w:rPr>
        <w:t xml:space="preserve"> </w:t>
      </w:r>
      <w:r w:rsidR="00791699">
        <w:rPr>
          <w:color w:val="FF0000"/>
        </w:rPr>
        <w:t>(done)</w:t>
      </w:r>
    </w:p>
    <w:p w14:paraId="27EAA60B" w14:textId="47834786" w:rsidR="008668D0" w:rsidRPr="00F0438F" w:rsidRDefault="008668D0" w:rsidP="008668D0">
      <w:pPr>
        <w:numPr>
          <w:ilvl w:val="0"/>
          <w:numId w:val="7"/>
        </w:numPr>
        <w:textAlignment w:val="baseline"/>
        <w:rPr>
          <w:color w:val="000000"/>
        </w:rPr>
      </w:pPr>
      <w:r w:rsidRPr="00F0438F">
        <w:rPr>
          <w:color w:val="000000"/>
        </w:rPr>
        <w:t xml:space="preserve">Figure S10. </w:t>
      </w:r>
      <w:r w:rsidR="00F212DD">
        <w:rPr>
          <w:color w:val="000000"/>
        </w:rPr>
        <w:t>Marginal posterior parameter estimates for each pathogen</w:t>
      </w:r>
      <w:r w:rsidR="001D4FDA">
        <w:rPr>
          <w:color w:val="000000"/>
        </w:rPr>
        <w:t>.</w:t>
      </w:r>
      <w:r w:rsidR="00F37628">
        <w:rPr>
          <w:color w:val="000000"/>
        </w:rPr>
        <w:t xml:space="preserve"> </w:t>
      </w:r>
      <w:r w:rsidR="00F37628">
        <w:rPr>
          <w:color w:val="FF0000"/>
        </w:rPr>
        <w:t>(done)</w:t>
      </w:r>
    </w:p>
    <w:p w14:paraId="6FF0CB36" w14:textId="41DDA9DD" w:rsidR="008668D0" w:rsidRPr="00F0438F" w:rsidRDefault="008668D0" w:rsidP="008668D0">
      <w:pPr>
        <w:numPr>
          <w:ilvl w:val="0"/>
          <w:numId w:val="7"/>
        </w:numPr>
        <w:textAlignment w:val="baseline"/>
        <w:rPr>
          <w:color w:val="000000"/>
        </w:rPr>
      </w:pPr>
      <w:r w:rsidRPr="00F0438F">
        <w:rPr>
          <w:color w:val="000000"/>
        </w:rPr>
        <w:lastRenderedPageBreak/>
        <w:t xml:space="preserve">Figure S11. Simulation at </w:t>
      </w:r>
      <w:r w:rsidR="00676C2F">
        <w:rPr>
          <w:color w:val="000000"/>
        </w:rPr>
        <w:t xml:space="preserve">the </w:t>
      </w:r>
      <w:r w:rsidRPr="00F0438F">
        <w:rPr>
          <w:color w:val="000000"/>
        </w:rPr>
        <w:t xml:space="preserve">building level and </w:t>
      </w:r>
      <w:r w:rsidR="00DC19F6">
        <w:rPr>
          <w:color w:val="000000"/>
        </w:rPr>
        <w:t>reliability plot</w:t>
      </w:r>
      <w:r w:rsidRPr="00F0438F">
        <w:rPr>
          <w:color w:val="000000"/>
        </w:rPr>
        <w:t xml:space="preserve"> for each pathogen.</w:t>
      </w:r>
    </w:p>
    <w:p w14:paraId="18690F3E" w14:textId="6416F2EB" w:rsidR="00405AEA" w:rsidRPr="00405AEA" w:rsidRDefault="008668D0" w:rsidP="008668D0">
      <w:pPr>
        <w:numPr>
          <w:ilvl w:val="0"/>
          <w:numId w:val="7"/>
        </w:numPr>
        <w:textAlignment w:val="baseline"/>
        <w:rPr>
          <w:color w:val="000000"/>
        </w:rPr>
      </w:pPr>
      <w:r w:rsidRPr="00F0438F">
        <w:rPr>
          <w:color w:val="000000"/>
        </w:rPr>
        <w:t xml:space="preserve">Figure S12. </w:t>
      </w:r>
      <w:r w:rsidR="00405AEA">
        <w:rPr>
          <w:color w:val="000000"/>
        </w:rPr>
        <w:t xml:space="preserve">Understanding the effective sensitivity </w:t>
      </w:r>
      <m:oMath>
        <m:r>
          <m:rPr>
            <m:sty m:val="p"/>
          </m:rPr>
          <w:rPr>
            <w:rFonts w:ascii="Cambria Math" w:hAnsi="Cambria Math"/>
            <w:color w:val="000000"/>
          </w:rPr>
          <m:t>ρ</m:t>
        </m:r>
      </m:oMath>
      <w:r w:rsidR="001D4FDA">
        <w:rPr>
          <w:color w:val="000000"/>
        </w:rPr>
        <w:t>.</w:t>
      </w:r>
      <w:r w:rsidR="00434F6D">
        <w:rPr>
          <w:color w:val="000000"/>
        </w:rPr>
        <w:t xml:space="preserve"> </w:t>
      </w:r>
      <w:r w:rsidR="00434F6D">
        <w:rPr>
          <w:color w:val="FF0000"/>
        </w:rPr>
        <w:t>(done)</w:t>
      </w:r>
    </w:p>
    <w:p w14:paraId="2EE6ADCD" w14:textId="346B51F5" w:rsidR="008668D0" w:rsidRPr="00F0438F" w:rsidRDefault="008668D0" w:rsidP="008668D0">
      <w:pPr>
        <w:numPr>
          <w:ilvl w:val="0"/>
          <w:numId w:val="7"/>
        </w:numPr>
        <w:textAlignment w:val="baseline"/>
        <w:rPr>
          <w:color w:val="000000"/>
        </w:rPr>
      </w:pPr>
      <w:r w:rsidRPr="00F0438F">
        <w:rPr>
          <w:color w:val="000000"/>
        </w:rPr>
        <w:t xml:space="preserve">Figure S13. </w:t>
      </w:r>
      <w:r w:rsidR="00AB5417">
        <w:rPr>
          <w:color w:val="000000"/>
        </w:rPr>
        <w:t xml:space="preserve">Total </w:t>
      </w:r>
      <w:r w:rsidRPr="00F0438F">
        <w:rPr>
          <w:color w:val="000000"/>
        </w:rPr>
        <w:t>clinical cultures in each hospital and its buildings.</w:t>
      </w:r>
    </w:p>
    <w:p w14:paraId="62A6598D" w14:textId="6813F22F" w:rsidR="008668D0" w:rsidRPr="00F0438F" w:rsidRDefault="008668D0" w:rsidP="008668D0">
      <w:pPr>
        <w:numPr>
          <w:ilvl w:val="0"/>
          <w:numId w:val="7"/>
        </w:numPr>
        <w:textAlignment w:val="baseline"/>
        <w:rPr>
          <w:color w:val="000000"/>
        </w:rPr>
      </w:pPr>
      <w:r w:rsidRPr="00F0438F">
        <w:rPr>
          <w:color w:val="000000"/>
        </w:rPr>
        <w:t xml:space="preserve">Figure S14. </w:t>
      </w:r>
      <w:r w:rsidR="00AB5417">
        <w:rPr>
          <w:color w:val="000000"/>
        </w:rPr>
        <w:t>Clin</w:t>
      </w:r>
      <w:r w:rsidR="00EE0DD2">
        <w:rPr>
          <w:color w:val="000000"/>
        </w:rPr>
        <w:t>i</w:t>
      </w:r>
      <w:r w:rsidR="00AB5417">
        <w:rPr>
          <w:color w:val="000000"/>
        </w:rPr>
        <w:t>cal</w:t>
      </w:r>
      <w:r w:rsidRPr="00F0438F">
        <w:rPr>
          <w:color w:val="000000"/>
        </w:rPr>
        <w:t xml:space="preserve"> cultures per ward.</w:t>
      </w:r>
    </w:p>
    <w:p w14:paraId="79B4DB03" w14:textId="77777777" w:rsidR="008668D0" w:rsidRDefault="008668D0" w:rsidP="00C7620C">
      <w:pPr>
        <w:pBdr>
          <w:top w:val="nil"/>
          <w:left w:val="nil"/>
          <w:bottom w:val="nil"/>
          <w:right w:val="nil"/>
          <w:between w:val="nil"/>
        </w:pBdr>
        <w:contextualSpacing/>
        <w:rPr>
          <w:rFonts w:ascii="Arial" w:hAnsi="Arial" w:cs="Arial"/>
          <w:color w:val="000000"/>
          <w:sz w:val="20"/>
          <w:szCs w:val="20"/>
        </w:rPr>
      </w:pPr>
    </w:p>
    <w:p w14:paraId="670179EE" w14:textId="77777777" w:rsidR="008668D0" w:rsidRPr="00C21754" w:rsidRDefault="008668D0" w:rsidP="00C7620C">
      <w:pPr>
        <w:pBdr>
          <w:top w:val="nil"/>
          <w:left w:val="nil"/>
          <w:bottom w:val="nil"/>
          <w:right w:val="nil"/>
          <w:between w:val="nil"/>
        </w:pBdr>
        <w:contextualSpacing/>
        <w:rPr>
          <w:rFonts w:ascii="Arial" w:hAnsi="Arial" w:cs="Arial"/>
          <w:color w:val="000000"/>
          <w:sz w:val="20"/>
          <w:szCs w:val="20"/>
        </w:rPr>
      </w:pPr>
    </w:p>
    <w:p w14:paraId="24F14103" w14:textId="77777777" w:rsidR="00E6133D" w:rsidRPr="00795FA9" w:rsidRDefault="00E6133D" w:rsidP="00C7620C">
      <w:pPr>
        <w:pBdr>
          <w:top w:val="nil"/>
          <w:left w:val="nil"/>
          <w:bottom w:val="nil"/>
          <w:right w:val="nil"/>
          <w:between w:val="nil"/>
        </w:pBdr>
        <w:contextualSpacing/>
        <w:rPr>
          <w:b/>
          <w:color w:val="000000"/>
        </w:rPr>
      </w:pPr>
      <w:r w:rsidRPr="00795FA9">
        <w:rPr>
          <w:b/>
          <w:color w:val="000000"/>
        </w:rPr>
        <w:t>Acknowledgments</w:t>
      </w:r>
    </w:p>
    <w:p w14:paraId="5657C956" w14:textId="77777777" w:rsidR="00E6133D" w:rsidRPr="00795FA9" w:rsidRDefault="00E6133D" w:rsidP="00C7620C">
      <w:pPr>
        <w:pBdr>
          <w:top w:val="nil"/>
          <w:left w:val="nil"/>
          <w:bottom w:val="nil"/>
          <w:right w:val="nil"/>
          <w:between w:val="nil"/>
        </w:pBdr>
        <w:contextualSpacing/>
        <w:rPr>
          <w:b/>
          <w:color w:val="000000"/>
        </w:rPr>
      </w:pPr>
    </w:p>
    <w:p w14:paraId="557C004D" w14:textId="19E32750" w:rsidR="00980C22" w:rsidRPr="00795FA9" w:rsidRDefault="008D7B47" w:rsidP="00C7620C">
      <w:pPr>
        <w:pBdr>
          <w:top w:val="nil"/>
          <w:left w:val="nil"/>
          <w:bottom w:val="nil"/>
          <w:right w:val="nil"/>
          <w:between w:val="nil"/>
        </w:pBdr>
        <w:contextualSpacing/>
        <w:jc w:val="both"/>
        <w:rPr>
          <w:color w:val="000000"/>
        </w:rPr>
      </w:pPr>
      <w:r w:rsidRPr="00795FA9">
        <w:rPr>
          <w:color w:val="000000"/>
        </w:rPr>
        <w:t>This study was supported by funding from the Centers for Disease Control and Prevention U01CK000592 and 75D30122C14289. We thank Matteo Perini</w:t>
      </w:r>
      <w:r w:rsidR="00780C38" w:rsidRPr="00795FA9">
        <w:rPr>
          <w:color w:val="000000"/>
        </w:rPr>
        <w:t xml:space="preserve">, the Shaman lab </w:t>
      </w:r>
      <w:r w:rsidRPr="00795FA9">
        <w:rPr>
          <w:color w:val="000000"/>
        </w:rPr>
        <w:t xml:space="preserve">and the </w:t>
      </w:r>
      <w:r w:rsidR="000221F7" w:rsidRPr="00795FA9">
        <w:rPr>
          <w:color w:val="000000"/>
        </w:rPr>
        <w:t>CDC Modeling Infectious Diseases in Healthcare Network (MInD – Healthcare)</w:t>
      </w:r>
      <w:r w:rsidRPr="00795FA9">
        <w:rPr>
          <w:color w:val="000000"/>
        </w:rPr>
        <w:t xml:space="preserve"> for comments and discussions.</w:t>
      </w:r>
    </w:p>
    <w:p w14:paraId="1124750D" w14:textId="77777777" w:rsidR="00E6133D" w:rsidRPr="00795FA9" w:rsidRDefault="00E6133D" w:rsidP="00C7620C">
      <w:pPr>
        <w:pBdr>
          <w:top w:val="nil"/>
          <w:left w:val="nil"/>
          <w:bottom w:val="nil"/>
          <w:right w:val="nil"/>
          <w:between w:val="nil"/>
        </w:pBdr>
        <w:contextualSpacing/>
        <w:rPr>
          <w:color w:val="000000"/>
        </w:rPr>
      </w:pPr>
    </w:p>
    <w:p w14:paraId="40754EEF" w14:textId="77777777" w:rsidR="009C592E" w:rsidRPr="00795FA9" w:rsidRDefault="008668D0" w:rsidP="008668D0">
      <w:pPr>
        <w:jc w:val="both"/>
        <w:rPr>
          <w:b/>
        </w:rPr>
      </w:pPr>
      <w:r w:rsidRPr="00795FA9">
        <w:rPr>
          <w:b/>
        </w:rPr>
        <w:t xml:space="preserve">Author Contributions: </w:t>
      </w:r>
    </w:p>
    <w:p w14:paraId="31CB1445" w14:textId="098CF7B9" w:rsidR="009C592E" w:rsidRPr="00795FA9" w:rsidRDefault="009C592E" w:rsidP="008668D0">
      <w:pPr>
        <w:jc w:val="both"/>
      </w:pPr>
      <w:r w:rsidRPr="00795FA9">
        <w:rPr>
          <w:b/>
        </w:rPr>
        <w:tab/>
      </w:r>
      <w:r w:rsidRPr="00795FA9">
        <w:rPr>
          <w:bCs/>
        </w:rPr>
        <w:t xml:space="preserve">Conceptualization: </w:t>
      </w:r>
      <w:r w:rsidRPr="00795FA9">
        <w:t>J.C.V., A.C.U., S.P. and J.S.</w:t>
      </w:r>
    </w:p>
    <w:p w14:paraId="46DCE0B6" w14:textId="1E108DE5" w:rsidR="00576076" w:rsidRPr="00795FA9" w:rsidRDefault="00576076" w:rsidP="008668D0">
      <w:pPr>
        <w:jc w:val="both"/>
      </w:pPr>
      <w:r w:rsidRPr="00795FA9">
        <w:tab/>
        <w:t>Data curation: J.Z. and L.W.</w:t>
      </w:r>
    </w:p>
    <w:p w14:paraId="7BF61A46" w14:textId="18E9B476" w:rsidR="00576076" w:rsidRPr="00795FA9" w:rsidRDefault="00576076" w:rsidP="008668D0">
      <w:pPr>
        <w:jc w:val="both"/>
      </w:pPr>
      <w:r w:rsidRPr="00795FA9">
        <w:tab/>
        <w:t>Data processing: J.C.V. and R.Y.</w:t>
      </w:r>
    </w:p>
    <w:p w14:paraId="567698C2" w14:textId="0926F151" w:rsidR="009C592E" w:rsidRPr="00795FA9" w:rsidRDefault="009C592E" w:rsidP="008668D0">
      <w:pPr>
        <w:jc w:val="both"/>
      </w:pPr>
      <w:r w:rsidRPr="00795FA9">
        <w:tab/>
        <w:t>Methodology: J.C.V.,</w:t>
      </w:r>
      <w:r w:rsidR="00A62ECD" w:rsidRPr="00795FA9">
        <w:t xml:space="preserve"> </w:t>
      </w:r>
      <w:r w:rsidR="005F5757" w:rsidRPr="00795FA9">
        <w:t>T</w:t>
      </w:r>
      <w:r w:rsidR="00A62ECD" w:rsidRPr="00795FA9">
        <w:t>.</w:t>
      </w:r>
      <w:r w:rsidR="005F5757" w:rsidRPr="00795FA9">
        <w:t>R</w:t>
      </w:r>
      <w:r w:rsidR="00A62ECD" w:rsidRPr="00795FA9">
        <w:t>.</w:t>
      </w:r>
      <w:r w:rsidR="003179E9" w:rsidRPr="00795FA9">
        <w:t>,</w:t>
      </w:r>
      <w:r w:rsidRPr="00795FA9">
        <w:t xml:space="preserve"> S.P. and J.S.</w:t>
      </w:r>
    </w:p>
    <w:p w14:paraId="79FC1151" w14:textId="35EC7427" w:rsidR="009C592E" w:rsidRPr="00795FA9" w:rsidRDefault="009C592E" w:rsidP="008668D0">
      <w:pPr>
        <w:jc w:val="both"/>
        <w:rPr>
          <w:bCs/>
        </w:rPr>
      </w:pPr>
      <w:r w:rsidRPr="00795FA9">
        <w:rPr>
          <w:bCs/>
        </w:rPr>
        <w:tab/>
        <w:t>Investigation: J.C.V.</w:t>
      </w:r>
      <w:r w:rsidR="00B05C0A" w:rsidRPr="00795FA9">
        <w:rPr>
          <w:bCs/>
        </w:rPr>
        <w:t>,</w:t>
      </w:r>
      <w:r w:rsidR="00C476C0" w:rsidRPr="00795FA9">
        <w:rPr>
          <w:bCs/>
        </w:rPr>
        <w:t xml:space="preserve"> R.Y., A.C.U., J.Z., S.P. and J.S.</w:t>
      </w:r>
    </w:p>
    <w:p w14:paraId="2BE4A2EA" w14:textId="7D4ABF26" w:rsidR="00576076" w:rsidRPr="00795FA9" w:rsidRDefault="009C592E" w:rsidP="008668D0">
      <w:pPr>
        <w:jc w:val="both"/>
        <w:rPr>
          <w:bCs/>
        </w:rPr>
      </w:pPr>
      <w:r w:rsidRPr="00795FA9">
        <w:rPr>
          <w:bCs/>
        </w:rPr>
        <w:tab/>
        <w:t>Visualization:</w:t>
      </w:r>
      <w:r w:rsidR="002C4682" w:rsidRPr="00795FA9">
        <w:rPr>
          <w:bCs/>
        </w:rPr>
        <w:t xml:space="preserve"> J.C.V</w:t>
      </w:r>
      <w:r w:rsidR="00A62ECD" w:rsidRPr="00795FA9">
        <w:rPr>
          <w:bCs/>
        </w:rPr>
        <w:t>.</w:t>
      </w:r>
    </w:p>
    <w:p w14:paraId="3BD018CC" w14:textId="6AE39B3F" w:rsidR="009C592E" w:rsidRPr="00795FA9" w:rsidRDefault="009C592E" w:rsidP="008668D0">
      <w:pPr>
        <w:jc w:val="both"/>
        <w:rPr>
          <w:bCs/>
        </w:rPr>
      </w:pPr>
      <w:r w:rsidRPr="00795FA9">
        <w:rPr>
          <w:bCs/>
        </w:rPr>
        <w:tab/>
        <w:t>Funding acquisition:</w:t>
      </w:r>
      <w:r w:rsidR="002C4682" w:rsidRPr="00795FA9">
        <w:rPr>
          <w:bCs/>
        </w:rPr>
        <w:t xml:space="preserve"> S.P. and J.S.</w:t>
      </w:r>
    </w:p>
    <w:p w14:paraId="642C4A23" w14:textId="3A9159DF" w:rsidR="009C592E" w:rsidRPr="00795FA9" w:rsidRDefault="009C592E" w:rsidP="008668D0">
      <w:pPr>
        <w:jc w:val="both"/>
        <w:rPr>
          <w:bCs/>
        </w:rPr>
      </w:pPr>
      <w:r w:rsidRPr="00795FA9">
        <w:rPr>
          <w:bCs/>
        </w:rPr>
        <w:tab/>
        <w:t>Project administration:</w:t>
      </w:r>
      <w:r w:rsidR="002C4682" w:rsidRPr="00795FA9">
        <w:rPr>
          <w:bCs/>
        </w:rPr>
        <w:t xml:space="preserve"> J.C.V., S.P. and J.S.</w:t>
      </w:r>
    </w:p>
    <w:p w14:paraId="04EDCFA5" w14:textId="5692AEBF" w:rsidR="009C592E" w:rsidRPr="00795FA9" w:rsidRDefault="009C592E" w:rsidP="008668D0">
      <w:pPr>
        <w:jc w:val="both"/>
        <w:rPr>
          <w:bCs/>
        </w:rPr>
      </w:pPr>
      <w:r w:rsidRPr="00795FA9">
        <w:rPr>
          <w:bCs/>
        </w:rPr>
        <w:tab/>
        <w:t>Supervision:</w:t>
      </w:r>
      <w:r w:rsidR="002C4682" w:rsidRPr="00795FA9">
        <w:rPr>
          <w:bCs/>
        </w:rPr>
        <w:t xml:space="preserve"> S.P. and J.S.</w:t>
      </w:r>
    </w:p>
    <w:p w14:paraId="274E8F82" w14:textId="13EB59A1" w:rsidR="009C592E" w:rsidRPr="00795FA9" w:rsidRDefault="009C592E" w:rsidP="008668D0">
      <w:pPr>
        <w:jc w:val="both"/>
        <w:rPr>
          <w:bCs/>
        </w:rPr>
      </w:pPr>
      <w:r w:rsidRPr="00795FA9">
        <w:rPr>
          <w:bCs/>
        </w:rPr>
        <w:tab/>
        <w:t>Writing - original draft:</w:t>
      </w:r>
      <w:r w:rsidR="002C4682" w:rsidRPr="00795FA9">
        <w:rPr>
          <w:bCs/>
        </w:rPr>
        <w:t xml:space="preserve"> J.C.V.</w:t>
      </w:r>
    </w:p>
    <w:p w14:paraId="678EE5D4" w14:textId="7D80D4BE" w:rsidR="009C592E" w:rsidRPr="00795FA9" w:rsidRDefault="009C592E" w:rsidP="008668D0">
      <w:pPr>
        <w:jc w:val="both"/>
        <w:rPr>
          <w:bCs/>
        </w:rPr>
      </w:pPr>
      <w:r w:rsidRPr="00795FA9">
        <w:rPr>
          <w:bCs/>
        </w:rPr>
        <w:tab/>
        <w:t xml:space="preserve">Writing - review &amp; editing: </w:t>
      </w:r>
      <w:r w:rsidRPr="00795FA9">
        <w:t>All authors revised and reviewed the manuscript.</w:t>
      </w:r>
    </w:p>
    <w:p w14:paraId="0E7E26AE" w14:textId="77777777" w:rsidR="008668D0" w:rsidRPr="00795FA9" w:rsidRDefault="008668D0" w:rsidP="008668D0">
      <w:pPr>
        <w:jc w:val="both"/>
      </w:pPr>
    </w:p>
    <w:p w14:paraId="189E9FDB" w14:textId="77777777" w:rsidR="008668D0" w:rsidRPr="00795FA9" w:rsidRDefault="008668D0" w:rsidP="008668D0">
      <w:pPr>
        <w:jc w:val="both"/>
      </w:pPr>
      <w:r w:rsidRPr="00795FA9">
        <w:rPr>
          <w:b/>
        </w:rPr>
        <w:t xml:space="preserve">Competing Interest Statement: </w:t>
      </w:r>
      <w:r w:rsidRPr="00795FA9">
        <w:t>J.S. and Columbia University disclose partial ownership of SK Analytics. J.S. discloses consulting for BNI. ACU discloses research support from Merck. All other authors declare no competing interests.</w:t>
      </w:r>
    </w:p>
    <w:p w14:paraId="717C0F46" w14:textId="77777777" w:rsidR="00214969" w:rsidRPr="00795FA9" w:rsidRDefault="00214969" w:rsidP="008668D0">
      <w:pPr>
        <w:jc w:val="both"/>
        <w:rPr>
          <w:b/>
          <w:bCs/>
        </w:rPr>
      </w:pPr>
    </w:p>
    <w:p w14:paraId="4F88A1B0" w14:textId="276617AA" w:rsidR="00214969" w:rsidRPr="00795FA9" w:rsidRDefault="00214969" w:rsidP="008668D0">
      <w:pPr>
        <w:jc w:val="both"/>
      </w:pPr>
      <w:r w:rsidRPr="00795FA9">
        <w:rPr>
          <w:b/>
          <w:bCs/>
        </w:rPr>
        <w:t xml:space="preserve">Data and materials availability: </w:t>
      </w:r>
      <w:r w:rsidR="005C4C42" w:rsidRPr="00795FA9">
        <w:t>All data, code, and materials used in the analysis must be available in some form to any researcher for purposes of reproducing or extending the analysis. Include a note explaining any restrictions on materials, such as materials transfer agreements (MTAs). Note accession numbers to any data relating to the paper and deposited in a public database; include a brief description of the data set or model with the number. If all data are in the paper and supplementary materials, include the sentence “All data are available in the main text or the supplementary materials.”</w:t>
      </w:r>
    </w:p>
    <w:p w14:paraId="18674258" w14:textId="77777777" w:rsidR="008668D0" w:rsidRPr="00795FA9" w:rsidRDefault="008668D0" w:rsidP="008668D0">
      <w:pPr>
        <w:jc w:val="both"/>
      </w:pPr>
    </w:p>
    <w:p w14:paraId="6DEA513F" w14:textId="4D6CAF0A" w:rsidR="008668D0" w:rsidRPr="00795FA9" w:rsidRDefault="008668D0" w:rsidP="008668D0">
      <w:r w:rsidRPr="00795FA9">
        <w:rPr>
          <w:b/>
        </w:rPr>
        <w:t xml:space="preserve">Keywords: </w:t>
      </w:r>
      <w:r w:rsidRPr="00795FA9">
        <w:t>epidemiology</w:t>
      </w:r>
      <w:r w:rsidR="00700744">
        <w:t>, transmis</w:t>
      </w:r>
      <w:r w:rsidR="00E21C91">
        <w:t>sion</w:t>
      </w:r>
      <w:r w:rsidR="007D6634">
        <w:t>, surveillance</w:t>
      </w:r>
      <w:r w:rsidR="001F3BDD">
        <w:t>,</w:t>
      </w:r>
      <w:r w:rsidR="000735E2">
        <w:t xml:space="preserve"> </w:t>
      </w:r>
      <w:r w:rsidRPr="00795FA9">
        <w:t>micro</w:t>
      </w:r>
      <w:r w:rsidR="004638A4">
        <w:t>-</w:t>
      </w:r>
      <w:r w:rsidRPr="00795FA9">
        <w:t>organisms</w:t>
      </w:r>
      <w:r w:rsidR="0079028E">
        <w:t>, bacterial</w:t>
      </w:r>
      <w:r w:rsidR="00A34254">
        <w:t xml:space="preserve"> </w:t>
      </w:r>
      <w:r w:rsidR="0079028E">
        <w:t>pathogens</w:t>
      </w:r>
      <w:r w:rsidRPr="00795FA9">
        <w:t>, antimicrobial resistance, Bayesian inference, agent-based model</w:t>
      </w:r>
    </w:p>
    <w:p w14:paraId="513BDC5D" w14:textId="77777777" w:rsidR="008668D0" w:rsidRPr="00C21754" w:rsidRDefault="008668D0" w:rsidP="008668D0">
      <w:pPr>
        <w:rPr>
          <w:rFonts w:ascii="Arial" w:hAnsi="Arial" w:cs="Arial"/>
          <w:b/>
          <w:sz w:val="20"/>
          <w:szCs w:val="20"/>
        </w:rPr>
      </w:pPr>
    </w:p>
    <w:p w14:paraId="6AE01E8D" w14:textId="4C53A1C4"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t>Figures and Tables</w:t>
      </w:r>
      <w:r>
        <w:rPr>
          <w:rFonts w:ascii="Arial" w:hAnsi="Arial" w:cs="Arial"/>
          <w:b/>
          <w:color w:val="000000"/>
          <w:sz w:val="20"/>
          <w:szCs w:val="20"/>
        </w:rPr>
        <w:t>:</w:t>
      </w:r>
    </w:p>
    <w:p w14:paraId="3300FCF0" w14:textId="77777777" w:rsidR="004069B1"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6416C878" w14:textId="77777777" w:rsidR="004069B1" w:rsidRPr="00A1600A" w:rsidRDefault="004069B1" w:rsidP="004069B1">
      <w:pPr>
        <w:ind w:left="720"/>
        <w:contextualSpacing/>
      </w:pPr>
      <w:r w:rsidRPr="00A1600A">
        <w:t>Main Text</w:t>
      </w:r>
    </w:p>
    <w:p w14:paraId="591583BA" w14:textId="77777777" w:rsidR="004069B1" w:rsidRPr="00A1600A" w:rsidRDefault="004069B1" w:rsidP="004069B1">
      <w:r w:rsidRPr="00A1600A">
        <w:tab/>
        <w:t>Figures 1 to 6</w:t>
      </w:r>
    </w:p>
    <w:p w14:paraId="296B5222" w14:textId="02EF1E8D" w:rsidR="004069B1" w:rsidRPr="00A1600A" w:rsidRDefault="004069B1" w:rsidP="004069B1">
      <w:pPr>
        <w:ind w:left="720"/>
      </w:pPr>
      <w:r w:rsidRPr="00A1600A">
        <w:tab/>
        <w:t xml:space="preserve">Figure 1. </w:t>
      </w:r>
      <w:r w:rsidR="002D5660" w:rsidRPr="00A1600A">
        <w:t>Data: empirical colonization of microbial organisms, hospital admissions and number of clinical cultures.</w:t>
      </w:r>
    </w:p>
    <w:p w14:paraId="153ABAD8" w14:textId="02841D1C" w:rsidR="004069B1" w:rsidRPr="00A1600A" w:rsidRDefault="004069B1" w:rsidP="004069B1">
      <w:pPr>
        <w:ind w:left="720"/>
      </w:pPr>
      <w:r w:rsidRPr="00A1600A">
        <w:lastRenderedPageBreak/>
        <w:tab/>
        <w:t xml:space="preserve">Figure 2. </w:t>
      </w:r>
      <w:r w:rsidR="00A1600A" w:rsidRPr="00A1600A">
        <w:t xml:space="preserve">Identifiability, </w:t>
      </w:r>
      <w:r w:rsidR="00A1600A">
        <w:t>parameter</w:t>
      </w:r>
      <w:r w:rsidR="00A1600A" w:rsidRPr="00A1600A">
        <w:t xml:space="preserve"> estimates of simulated data.</w:t>
      </w:r>
    </w:p>
    <w:p w14:paraId="091EB7CE" w14:textId="1949A50D" w:rsidR="004069B1" w:rsidRPr="00A1600A" w:rsidRDefault="004069B1" w:rsidP="004069B1">
      <w:pPr>
        <w:ind w:left="720"/>
      </w:pPr>
      <w:r w:rsidRPr="00A1600A">
        <w:tab/>
        <w:t xml:space="preserve">Figure 3. </w:t>
      </w:r>
      <w:r w:rsidR="00A1600A" w:rsidRPr="00A1600A">
        <w:rPr>
          <w:color w:val="000000"/>
        </w:rPr>
        <w:t>Parameter estimates of pathogenic bacteria</w:t>
      </w:r>
      <w:r w:rsidR="005A5157">
        <w:rPr>
          <w:color w:val="000000"/>
        </w:rPr>
        <w:t xml:space="preserve"> using clincal culture data</w:t>
      </w:r>
      <w:r w:rsidR="00A47161">
        <w:rPr>
          <w:color w:val="000000"/>
        </w:rPr>
        <w:t>.</w:t>
      </w:r>
    </w:p>
    <w:p w14:paraId="26AFF576" w14:textId="38595833" w:rsidR="00066B88" w:rsidRDefault="004069B1" w:rsidP="00066B88">
      <w:pPr>
        <w:ind w:firstLine="720"/>
      </w:pPr>
      <w:r w:rsidRPr="00A1600A">
        <w:tab/>
        <w:t xml:space="preserve">Figure 4. </w:t>
      </w:r>
      <w:r w:rsidR="00066B88" w:rsidRPr="00066B88">
        <w:t xml:space="preserve">Hospital level fit and </w:t>
      </w:r>
      <w:r w:rsidR="00602273">
        <w:t>reliability plots</w:t>
      </w:r>
      <w:r w:rsidR="00066B88">
        <w:t>.</w:t>
      </w:r>
    </w:p>
    <w:p w14:paraId="505E8CE8" w14:textId="1BBFC331" w:rsidR="004069B1" w:rsidRPr="00A1600A" w:rsidRDefault="004069B1" w:rsidP="00066B88">
      <w:pPr>
        <w:ind w:firstLine="720"/>
      </w:pPr>
      <w:r w:rsidRPr="00A1600A">
        <w:t> </w:t>
      </w:r>
    </w:p>
    <w:p w14:paraId="56508535" w14:textId="77777777" w:rsidR="004069B1" w:rsidRPr="00A1600A" w:rsidRDefault="004069B1" w:rsidP="004069B1">
      <w:r w:rsidRPr="00A1600A">
        <w:tab/>
        <w:t>Tables 1 to 2</w:t>
      </w:r>
    </w:p>
    <w:p w14:paraId="6A1335CB" w14:textId="69DACBE6" w:rsidR="004069B1" w:rsidRPr="00A1600A" w:rsidRDefault="004069B1" w:rsidP="004069B1">
      <w:r w:rsidRPr="00A1600A">
        <w:t>            </w:t>
      </w:r>
      <w:r w:rsidRPr="00A1600A">
        <w:tab/>
      </w:r>
      <w:r w:rsidRPr="00A1600A">
        <w:tab/>
        <w:t xml:space="preserve">Table 1. </w:t>
      </w:r>
      <w:r w:rsidR="00066B88">
        <w:t>Community prev</w:t>
      </w:r>
      <w:r w:rsidR="00C404F2">
        <w:t>a</w:t>
      </w:r>
      <w:r w:rsidR="00066B88">
        <w:t>lance from empirical studies</w:t>
      </w:r>
      <w:r w:rsidRPr="00A1600A">
        <w:t>.</w:t>
      </w:r>
    </w:p>
    <w:p w14:paraId="7E038A07" w14:textId="3FFAD270" w:rsidR="004069B1" w:rsidRPr="00A1600A" w:rsidRDefault="004069B1" w:rsidP="004069B1">
      <w:r w:rsidRPr="00A1600A">
        <w:t>            </w:t>
      </w:r>
      <w:r w:rsidRPr="00A1600A">
        <w:tab/>
      </w:r>
      <w:r w:rsidRPr="00A1600A">
        <w:tab/>
        <w:t xml:space="preserve">Table 2. </w:t>
      </w:r>
      <w:r w:rsidR="00066B88" w:rsidRPr="00066B88">
        <w:t>Parameter estimates of pathogenic bacteria</w:t>
      </w:r>
      <w:r w:rsidR="00D06749">
        <w:t>.</w:t>
      </w:r>
    </w:p>
    <w:p w14:paraId="6AA2013F"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47F44473"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00F2D1A3" w14:textId="6BA64B0A"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commentRangeStart w:id="61"/>
      <w:commentRangeStart w:id="62"/>
      <w:commentRangeEnd w:id="61"/>
      <w:r w:rsidRPr="00C21754">
        <w:rPr>
          <w:rStyle w:val="CommentReference"/>
        </w:rPr>
        <w:commentReference w:id="61"/>
      </w:r>
      <w:commentRangeEnd w:id="62"/>
      <w:r w:rsidRPr="00C21754">
        <w:rPr>
          <w:rStyle w:val="CommentReference"/>
        </w:rPr>
        <w:commentReference w:id="62"/>
      </w:r>
      <w:r w:rsidR="00C5482C">
        <w:rPr>
          <w:rFonts w:ascii="Arial" w:hAnsi="Arial" w:cs="Arial"/>
          <w:b/>
          <w:noProof/>
          <w:color w:val="000000"/>
          <w:sz w:val="20"/>
          <w:szCs w:val="20"/>
        </w:rPr>
        <w:drawing>
          <wp:inline distT="0" distB="0" distL="0" distR="0" wp14:anchorId="6599BC36" wp14:editId="5C63C37E">
            <wp:extent cx="5486400" cy="7022465"/>
            <wp:effectExtent l="0" t="0" r="0" b="635"/>
            <wp:docPr id="665139008" name="Picture 1" descr="A picture containing text, line, screensho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139008" name="Picture 1" descr="A picture containing text, line, screenshot, plo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7022465"/>
                    </a:xfrm>
                    <a:prstGeom prst="rect">
                      <a:avLst/>
                    </a:prstGeom>
                  </pic:spPr>
                </pic:pic>
              </a:graphicData>
            </a:graphic>
          </wp:inline>
        </w:drawing>
      </w:r>
    </w:p>
    <w:p w14:paraId="7E61163B" w14:textId="059C813F" w:rsidR="004069B1" w:rsidRPr="005C6583" w:rsidRDefault="004069B1" w:rsidP="004069B1">
      <w:pPr>
        <w:keepNext/>
        <w:pBdr>
          <w:top w:val="nil"/>
          <w:left w:val="nil"/>
          <w:bottom w:val="nil"/>
          <w:right w:val="nil"/>
          <w:between w:val="nil"/>
        </w:pBdr>
        <w:spacing w:before="240" w:after="60"/>
        <w:contextualSpacing/>
        <w:jc w:val="both"/>
        <w:rPr>
          <w:color w:val="000000"/>
        </w:rPr>
      </w:pPr>
      <w:r w:rsidRPr="005C6583">
        <w:rPr>
          <w:b/>
          <w:color w:val="000000"/>
        </w:rPr>
        <w:t xml:space="preserve">Figure 1. </w:t>
      </w:r>
      <w:r w:rsidR="00512D00" w:rsidRPr="005C6583">
        <w:rPr>
          <w:b/>
          <w:color w:val="000000"/>
        </w:rPr>
        <w:t>Data: e</w:t>
      </w:r>
      <w:r w:rsidRPr="005C6583">
        <w:rPr>
          <w:b/>
          <w:bCs/>
          <w:color w:val="000000"/>
        </w:rPr>
        <w:t xml:space="preserve">mpirical colonization of microbial organisms, hospital admissions and </w:t>
      </w:r>
      <w:r w:rsidR="00C35519">
        <w:rPr>
          <w:b/>
          <w:bCs/>
          <w:color w:val="000000"/>
        </w:rPr>
        <w:t>number of clinical cultures</w:t>
      </w:r>
      <w:r w:rsidRPr="005C6583">
        <w:rPr>
          <w:b/>
          <w:bCs/>
          <w:color w:val="000000"/>
        </w:rPr>
        <w:t>.</w:t>
      </w:r>
      <w:r w:rsidRPr="005C6583">
        <w:rPr>
          <w:color w:val="000000"/>
        </w:rPr>
        <w:t xml:space="preserve"> </w:t>
      </w:r>
      <w:r w:rsidRPr="005C6583">
        <w:rPr>
          <w:b/>
          <w:bCs/>
          <w:color w:val="000000"/>
        </w:rPr>
        <w:t>A)</w:t>
      </w:r>
      <w:r w:rsidRPr="005C6583">
        <w:rPr>
          <w:color w:val="000000"/>
        </w:rPr>
        <w:t xml:space="preserve"> Nosocomial infection data for pathogenic bacteria studied</w:t>
      </w:r>
      <w:r w:rsidR="006A4812">
        <w:rPr>
          <w:color w:val="000000"/>
        </w:rPr>
        <w:t xml:space="preserve"> by building;</w:t>
      </w:r>
      <w:r w:rsidRPr="005C6583">
        <w:rPr>
          <w:color w:val="000000"/>
        </w:rPr>
        <w:t xml:space="preserve"> faded dots are the weekly incident</w:t>
      </w:r>
      <w:r w:rsidR="006A4812">
        <w:rPr>
          <w:color w:val="000000"/>
        </w:rPr>
        <w:t xml:space="preserve"> detections,</w:t>
      </w:r>
      <w:r w:rsidRPr="005C6583">
        <w:rPr>
          <w:color w:val="000000"/>
        </w:rPr>
        <w:t xml:space="preserve"> and solid lines </w:t>
      </w:r>
      <w:r w:rsidR="006A4812">
        <w:rPr>
          <w:color w:val="000000"/>
        </w:rPr>
        <w:t>are</w:t>
      </w:r>
      <w:r w:rsidR="006A4812" w:rsidRPr="005C6583">
        <w:rPr>
          <w:color w:val="000000"/>
        </w:rPr>
        <w:t xml:space="preserve"> </w:t>
      </w:r>
      <w:r w:rsidRPr="005C6583">
        <w:rPr>
          <w:color w:val="000000"/>
        </w:rPr>
        <w:t>monthly incident detections</w:t>
      </w:r>
      <w:r w:rsidR="00E4500D">
        <w:rPr>
          <w:color w:val="000000"/>
        </w:rPr>
        <w:t>. Building</w:t>
      </w:r>
      <w:r w:rsidR="006A4812">
        <w:rPr>
          <w:color w:val="000000"/>
        </w:rPr>
        <w:t>s</w:t>
      </w:r>
      <w:r w:rsidR="00E4500D">
        <w:rPr>
          <w:color w:val="000000"/>
        </w:rPr>
        <w:t xml:space="preserve"> </w:t>
      </w:r>
      <w:r w:rsidR="006A4812">
        <w:rPr>
          <w:color w:val="000000"/>
        </w:rPr>
        <w:t xml:space="preserve">are </w:t>
      </w:r>
      <w:r w:rsidR="00E4500D">
        <w:rPr>
          <w:color w:val="000000"/>
        </w:rPr>
        <w:t>color-coded</w:t>
      </w:r>
      <w:r w:rsidR="00C85480">
        <w:rPr>
          <w:color w:val="000000"/>
        </w:rPr>
        <w:t>:</w:t>
      </w:r>
      <w:r w:rsidR="00E4500D">
        <w:rPr>
          <w:color w:val="000000"/>
        </w:rPr>
        <w:t xml:space="preserve"> </w:t>
      </w:r>
      <w:commentRangeStart w:id="63"/>
      <w:commentRangeStart w:id="64"/>
      <w:r w:rsidR="00383490" w:rsidRPr="00112AC4">
        <w:rPr>
          <w:iCs/>
          <w:color w:val="000000" w:themeColor="text1"/>
        </w:rPr>
        <w:t>Milstein Hospital</w:t>
      </w:r>
      <w:r w:rsidR="00C02CD8" w:rsidRPr="00112AC4">
        <w:rPr>
          <w:iCs/>
          <w:color w:val="000000" w:themeColor="text1"/>
        </w:rPr>
        <w:t xml:space="preserve"> </w:t>
      </w:r>
      <w:r w:rsidR="00C02CD8" w:rsidRPr="007161D9">
        <w:rPr>
          <w:iCs/>
          <w:color w:val="000000" w:themeColor="text1"/>
        </w:rPr>
        <w:t>(</w:t>
      </w:r>
      <w:r w:rsidR="00C02CD8">
        <w:rPr>
          <w:iCs/>
          <w:color w:val="5E2396"/>
        </w:rPr>
        <w:t>purple</w:t>
      </w:r>
      <w:r w:rsidR="00C02CD8" w:rsidRPr="00112AC4">
        <w:rPr>
          <w:iCs/>
          <w:color w:val="000000" w:themeColor="text1"/>
        </w:rPr>
        <w:t>)</w:t>
      </w:r>
      <w:r w:rsidR="00383490" w:rsidRPr="00112AC4">
        <w:rPr>
          <w:iCs/>
          <w:color w:val="000000" w:themeColor="text1"/>
        </w:rPr>
        <w:t xml:space="preserve">, </w:t>
      </w:r>
      <w:r w:rsidR="00C85480" w:rsidRPr="00112AC4">
        <w:rPr>
          <w:iCs/>
          <w:color w:val="000000" w:themeColor="text1"/>
        </w:rPr>
        <w:t>Allen Hospital</w:t>
      </w:r>
      <w:r w:rsidR="00C02CD8">
        <w:rPr>
          <w:iCs/>
          <w:color w:val="FA3032"/>
        </w:rPr>
        <w:t xml:space="preserve"> </w:t>
      </w:r>
      <w:r w:rsidR="00C02CD8" w:rsidRPr="007161D9">
        <w:rPr>
          <w:iCs/>
          <w:color w:val="000000" w:themeColor="text1"/>
        </w:rPr>
        <w:t>(</w:t>
      </w:r>
      <w:r w:rsidR="00C02CD8">
        <w:rPr>
          <w:iCs/>
          <w:color w:val="FA3032"/>
        </w:rPr>
        <w:t>red</w:t>
      </w:r>
      <w:r w:rsidR="00C02CD8" w:rsidRPr="007161D9">
        <w:rPr>
          <w:iCs/>
          <w:color w:val="000000" w:themeColor="text1"/>
        </w:rPr>
        <w:t>)</w:t>
      </w:r>
      <w:r w:rsidR="00C85480" w:rsidRPr="00CC52A1">
        <w:rPr>
          <w:iCs/>
        </w:rPr>
        <w:t>,</w:t>
      </w:r>
      <w:r w:rsidR="00383490">
        <w:rPr>
          <w:iCs/>
        </w:rPr>
        <w:t xml:space="preserve"> </w:t>
      </w:r>
      <w:r w:rsidR="00383490" w:rsidRPr="00112AC4">
        <w:rPr>
          <w:iCs/>
          <w:color w:val="000000" w:themeColor="text1"/>
        </w:rPr>
        <w:t>Presbyterian Hospital</w:t>
      </w:r>
      <w:r w:rsidR="00C02CD8" w:rsidRPr="00112AC4">
        <w:rPr>
          <w:iCs/>
          <w:color w:val="000000" w:themeColor="text1"/>
        </w:rPr>
        <w:t xml:space="preserve"> </w:t>
      </w:r>
      <w:r w:rsidR="00C02CD8" w:rsidRPr="007161D9">
        <w:rPr>
          <w:iCs/>
          <w:color w:val="000000" w:themeColor="text1"/>
        </w:rPr>
        <w:t>(</w:t>
      </w:r>
      <w:r w:rsidR="00C02CD8">
        <w:rPr>
          <w:iCs/>
          <w:color w:val="3EA989"/>
        </w:rPr>
        <w:t>cyan</w:t>
      </w:r>
      <w:r w:rsidR="00C02CD8" w:rsidRPr="007161D9">
        <w:rPr>
          <w:iCs/>
          <w:color w:val="000000" w:themeColor="text1"/>
        </w:rPr>
        <w:t>)</w:t>
      </w:r>
      <w:r w:rsidR="00383490" w:rsidRPr="00CC52A1">
        <w:rPr>
          <w:iCs/>
        </w:rPr>
        <w:t>,</w:t>
      </w:r>
      <w:r w:rsidR="00C85480" w:rsidRPr="00CC52A1">
        <w:rPr>
          <w:iCs/>
        </w:rPr>
        <w:t xml:space="preserve"> </w:t>
      </w:r>
      <w:r w:rsidR="00C85480" w:rsidRPr="00112AC4">
        <w:rPr>
          <w:iCs/>
          <w:color w:val="000000" w:themeColor="text1"/>
        </w:rPr>
        <w:t>Harkness Pavilion</w:t>
      </w:r>
      <w:r w:rsidR="00C02CD8" w:rsidRPr="00112AC4">
        <w:rPr>
          <w:iCs/>
          <w:color w:val="000000" w:themeColor="text1"/>
        </w:rPr>
        <w:t xml:space="preserve"> </w:t>
      </w:r>
      <w:r w:rsidR="00C02CD8" w:rsidRPr="007161D9">
        <w:rPr>
          <w:iCs/>
          <w:color w:val="000000" w:themeColor="text1"/>
        </w:rPr>
        <w:t>(</w:t>
      </w:r>
      <w:r w:rsidR="00C02CD8">
        <w:rPr>
          <w:iCs/>
          <w:color w:val="F9793A"/>
        </w:rPr>
        <w:t>orange</w:t>
      </w:r>
      <w:r w:rsidR="00C02CD8" w:rsidRPr="007161D9">
        <w:rPr>
          <w:iCs/>
          <w:color w:val="000000" w:themeColor="text1"/>
        </w:rPr>
        <w:t>)</w:t>
      </w:r>
      <w:r w:rsidR="00C85480" w:rsidRPr="00CC52A1">
        <w:rPr>
          <w:iCs/>
        </w:rPr>
        <w:t xml:space="preserve">, </w:t>
      </w:r>
      <w:r w:rsidR="00C85480" w:rsidRPr="00112AC4">
        <w:rPr>
          <w:iCs/>
          <w:color w:val="000000" w:themeColor="text1"/>
        </w:rPr>
        <w:t>Mschony</w:t>
      </w:r>
      <w:r w:rsidR="00C02CD8" w:rsidRPr="00112AC4">
        <w:rPr>
          <w:iCs/>
          <w:color w:val="000000" w:themeColor="text1"/>
        </w:rPr>
        <w:t xml:space="preserve"> </w:t>
      </w:r>
      <w:r w:rsidR="00C02CD8" w:rsidRPr="007161D9">
        <w:rPr>
          <w:iCs/>
          <w:color w:val="000000" w:themeColor="text1"/>
        </w:rPr>
        <w:lastRenderedPageBreak/>
        <w:t>(</w:t>
      </w:r>
      <w:r w:rsidR="00C02CD8">
        <w:rPr>
          <w:iCs/>
          <w:color w:val="8ABB65"/>
        </w:rPr>
        <w:t>green</w:t>
      </w:r>
      <w:r w:rsidR="00C02CD8" w:rsidRPr="007161D9">
        <w:rPr>
          <w:iCs/>
          <w:color w:val="000000" w:themeColor="text1"/>
        </w:rPr>
        <w:t>)</w:t>
      </w:r>
      <w:r w:rsidR="00C85480" w:rsidRPr="00CC52A1">
        <w:rPr>
          <w:iCs/>
        </w:rPr>
        <w:t xml:space="preserve">, and a fictitious unit </w:t>
      </w:r>
      <w:r w:rsidR="00C85480" w:rsidRPr="00112AC4">
        <w:rPr>
          <w:iCs/>
          <w:color w:val="000000" w:themeColor="text1"/>
        </w:rPr>
        <w:t>Rest</w:t>
      </w:r>
      <w:commentRangeEnd w:id="63"/>
      <w:r w:rsidR="006A4812" w:rsidRPr="00112AC4">
        <w:rPr>
          <w:rStyle w:val="CommentReference"/>
          <w:color w:val="000000" w:themeColor="text1"/>
        </w:rPr>
        <w:commentReference w:id="63"/>
      </w:r>
      <w:commentRangeEnd w:id="64"/>
      <w:r w:rsidR="00F4678E">
        <w:rPr>
          <w:rStyle w:val="CommentReference"/>
        </w:rPr>
        <w:commentReference w:id="64"/>
      </w:r>
      <w:r w:rsidR="00C02CD8" w:rsidRPr="00112AC4">
        <w:rPr>
          <w:iCs/>
          <w:color w:val="000000" w:themeColor="text1"/>
        </w:rPr>
        <w:t xml:space="preserve"> </w:t>
      </w:r>
      <w:r w:rsidR="00C02CD8" w:rsidRPr="007161D9">
        <w:rPr>
          <w:iCs/>
          <w:color w:val="000000" w:themeColor="text1"/>
        </w:rPr>
        <w:t>(</w:t>
      </w:r>
      <w:r w:rsidR="00C02CD8">
        <w:rPr>
          <w:iCs/>
          <w:color w:val="587390"/>
        </w:rPr>
        <w:t>gray</w:t>
      </w:r>
      <w:r w:rsidR="00C02CD8" w:rsidRPr="007161D9">
        <w:rPr>
          <w:iCs/>
          <w:color w:val="000000" w:themeColor="text1"/>
        </w:rPr>
        <w:t>)</w:t>
      </w:r>
      <w:r w:rsidR="00E4500D">
        <w:rPr>
          <w:color w:val="000000"/>
        </w:rPr>
        <w:t>.</w:t>
      </w:r>
      <w:r w:rsidR="00C85480">
        <w:rPr>
          <w:color w:val="000000"/>
        </w:rPr>
        <w:t xml:space="preserve"> </w:t>
      </w:r>
      <w:r w:rsidR="00E4500D">
        <w:rPr>
          <w:color w:val="000000"/>
        </w:rPr>
        <w:t>F</w:t>
      </w:r>
      <w:r w:rsidRPr="005C6583">
        <w:rPr>
          <w:color w:val="000000"/>
        </w:rPr>
        <w:t xml:space="preserve">rom left to right and </w:t>
      </w:r>
      <w:r w:rsidR="003730D6" w:rsidRPr="005C6583">
        <w:rPr>
          <w:color w:val="000000"/>
        </w:rPr>
        <w:t>upper</w:t>
      </w:r>
      <w:r w:rsidRPr="005C6583">
        <w:rPr>
          <w:color w:val="000000"/>
        </w:rPr>
        <w:t xml:space="preserve"> to </w:t>
      </w:r>
      <w:r w:rsidR="003730D6" w:rsidRPr="005C6583">
        <w:rPr>
          <w:color w:val="000000"/>
        </w:rPr>
        <w:t>lower plots</w:t>
      </w:r>
      <w:r w:rsidRPr="005C6583">
        <w:rPr>
          <w:color w:val="000000"/>
        </w:rPr>
        <w:t xml:space="preserve">: </w:t>
      </w:r>
      <w:r w:rsidRPr="005C6583">
        <w:rPr>
          <w:i/>
          <w:iCs/>
          <w:color w:val="000000" w:themeColor="text1"/>
        </w:rPr>
        <w:t>E. coli</w:t>
      </w:r>
      <w:r w:rsidRPr="005C6583">
        <w:rPr>
          <w:color w:val="000000" w:themeColor="text1"/>
        </w:rPr>
        <w:t xml:space="preserve">, </w:t>
      </w:r>
      <w:r w:rsidRPr="005C6583">
        <w:rPr>
          <w:i/>
          <w:iCs/>
          <w:color w:val="000000" w:themeColor="text1"/>
        </w:rPr>
        <w:t>K. pneumoniae</w:t>
      </w:r>
      <w:r w:rsidRPr="005C6583">
        <w:rPr>
          <w:color w:val="000000" w:themeColor="text1"/>
        </w:rPr>
        <w:t xml:space="preserve">, </w:t>
      </w:r>
      <w:r w:rsidRPr="005C6583">
        <w:rPr>
          <w:i/>
          <w:iCs/>
          <w:color w:val="000000" w:themeColor="text1"/>
        </w:rPr>
        <w:t>P. aeruginosa</w:t>
      </w:r>
      <w:r w:rsidRPr="005C6583">
        <w:rPr>
          <w:color w:val="000000" w:themeColor="text1"/>
        </w:rPr>
        <w:t xml:space="preserve">, </w:t>
      </w:r>
      <w:r w:rsidRPr="00112AC4">
        <w:rPr>
          <w:color w:val="000000" w:themeColor="text1"/>
        </w:rPr>
        <w:t>MSSA</w:t>
      </w:r>
      <w:r w:rsidRPr="005C6583">
        <w:rPr>
          <w:color w:val="000000" w:themeColor="text1"/>
        </w:rPr>
        <w:t xml:space="preserve">, </w:t>
      </w:r>
      <w:r w:rsidRPr="00112AC4">
        <w:rPr>
          <w:color w:val="000000" w:themeColor="text1"/>
        </w:rPr>
        <w:t>MRSA</w:t>
      </w:r>
      <w:r w:rsidRPr="005C6583">
        <w:rPr>
          <w:color w:val="000000" w:themeColor="text1"/>
        </w:rPr>
        <w:t xml:space="preserve">, </w:t>
      </w:r>
      <w:r w:rsidRPr="005C6583">
        <w:rPr>
          <w:i/>
          <w:iCs/>
          <w:color w:val="000000" w:themeColor="text1"/>
        </w:rPr>
        <w:t>S. epidermis,</w:t>
      </w:r>
      <w:r w:rsidRPr="005C6583">
        <w:rPr>
          <w:color w:val="000000" w:themeColor="text1"/>
        </w:rPr>
        <w:t xml:space="preserve"> </w:t>
      </w:r>
      <w:r w:rsidRPr="005C6583">
        <w:rPr>
          <w:i/>
          <w:iCs/>
          <w:color w:val="000000" w:themeColor="text1"/>
        </w:rPr>
        <w:t>E. faecali</w:t>
      </w:r>
      <w:r w:rsidR="00512D00" w:rsidRPr="005C6583">
        <w:rPr>
          <w:i/>
          <w:iCs/>
          <w:color w:val="000000" w:themeColor="text1"/>
        </w:rPr>
        <w:t>s</w:t>
      </w:r>
      <w:r w:rsidRPr="005C6583">
        <w:rPr>
          <w:i/>
          <w:iCs/>
          <w:color w:val="000000" w:themeColor="text1"/>
        </w:rPr>
        <w:t xml:space="preserve"> </w:t>
      </w:r>
      <w:r w:rsidRPr="005C6583">
        <w:rPr>
          <w:color w:val="000000" w:themeColor="text1"/>
        </w:rPr>
        <w:t xml:space="preserve">and </w:t>
      </w:r>
      <w:r w:rsidRPr="005C6583">
        <w:rPr>
          <w:i/>
          <w:iCs/>
          <w:color w:val="000000" w:themeColor="text1"/>
        </w:rPr>
        <w:t>E. faecium</w:t>
      </w:r>
      <w:r w:rsidRPr="005C6583">
        <w:rPr>
          <w:color w:val="000000" w:themeColor="text1"/>
        </w:rPr>
        <w:t xml:space="preserve">. </w:t>
      </w:r>
      <w:r w:rsidRPr="005C6583">
        <w:rPr>
          <w:b/>
          <w:bCs/>
          <w:color w:val="000000" w:themeColor="text1"/>
        </w:rPr>
        <w:t>B)</w:t>
      </w:r>
      <w:r w:rsidRPr="005C6583">
        <w:rPr>
          <w:color w:val="000000" w:themeColor="text1"/>
        </w:rPr>
        <w:t xml:space="preserve"> Numbers of hospitalized (</w:t>
      </w:r>
      <w:r w:rsidR="009840B5" w:rsidRPr="005C6583">
        <w:rPr>
          <w:color w:val="48A3A3"/>
        </w:rPr>
        <w:t>green</w:t>
      </w:r>
      <w:r w:rsidRPr="005C6583">
        <w:rPr>
          <w:color w:val="000000" w:themeColor="text1"/>
        </w:rPr>
        <w:t>)</w:t>
      </w:r>
      <w:r w:rsidR="007162B1" w:rsidRPr="005C6583">
        <w:rPr>
          <w:color w:val="000000" w:themeColor="text1"/>
        </w:rPr>
        <w:t xml:space="preserve">, </w:t>
      </w:r>
      <w:r w:rsidRPr="005C6583">
        <w:rPr>
          <w:color w:val="000000" w:themeColor="text1"/>
        </w:rPr>
        <w:t>admitted patients (</w:t>
      </w:r>
      <w:r w:rsidR="009840B5" w:rsidRPr="005C6583">
        <w:rPr>
          <w:color w:val="FFA196"/>
        </w:rPr>
        <w:t>salmon</w:t>
      </w:r>
      <w:r w:rsidRPr="005C6583">
        <w:rPr>
          <w:color w:val="000000" w:themeColor="text1"/>
        </w:rPr>
        <w:t>)</w:t>
      </w:r>
      <w:r w:rsidR="007162B1" w:rsidRPr="005C6583">
        <w:rPr>
          <w:color w:val="000000" w:themeColor="text1"/>
        </w:rPr>
        <w:t xml:space="preserve"> and discharged patients (</w:t>
      </w:r>
      <w:r w:rsidR="009840B5" w:rsidRPr="005C6583">
        <w:rPr>
          <w:color w:val="0A8BFB"/>
        </w:rPr>
        <w:t>blue</w:t>
      </w:r>
      <w:r w:rsidR="007162B1" w:rsidRPr="005C6583">
        <w:rPr>
          <w:color w:val="000000" w:themeColor="text1"/>
        </w:rPr>
        <w:t>)</w:t>
      </w:r>
      <w:r w:rsidRPr="005C6583">
        <w:rPr>
          <w:color w:val="000000" w:themeColor="text1"/>
        </w:rPr>
        <w:t xml:space="preserve"> </w:t>
      </w:r>
      <w:r w:rsidRPr="005C6583">
        <w:rPr>
          <w:color w:val="000000"/>
        </w:rPr>
        <w:t>during the study period at daily</w:t>
      </w:r>
      <w:r w:rsidR="00112AC4">
        <w:rPr>
          <w:color w:val="000000"/>
        </w:rPr>
        <w:t xml:space="preserve"> and weekly</w:t>
      </w:r>
      <w:r w:rsidRPr="005C6583">
        <w:rPr>
          <w:color w:val="000000"/>
        </w:rPr>
        <w:t xml:space="preserve"> resolutio</w:t>
      </w:r>
      <w:r w:rsidR="00112AC4">
        <w:rPr>
          <w:color w:val="000000"/>
        </w:rPr>
        <w:t>n, continuos faded and solid lines respectively</w:t>
      </w:r>
      <w:r w:rsidRPr="005C6583">
        <w:rPr>
          <w:color w:val="000000"/>
        </w:rPr>
        <w:t xml:space="preserve">. </w:t>
      </w:r>
      <w:r w:rsidRPr="005C6583">
        <w:rPr>
          <w:b/>
          <w:bCs/>
          <w:color w:val="000000"/>
        </w:rPr>
        <w:t>C)</w:t>
      </w:r>
      <w:r w:rsidRPr="005C6583">
        <w:rPr>
          <w:color w:val="000000"/>
        </w:rPr>
        <w:t xml:space="preserve"> Numbers of </w:t>
      </w:r>
      <w:r w:rsidR="000D2E02">
        <w:rPr>
          <w:color w:val="000000"/>
        </w:rPr>
        <w:t>hospitalized</w:t>
      </w:r>
      <w:r w:rsidRPr="005C6583">
        <w:rPr>
          <w:color w:val="000000"/>
        </w:rPr>
        <w:t xml:space="preserve"> patients normalized by ward size (average occupancy per day during the study period); red lines show the 5 most populated wards, blue lines the 5 least populated, and the remaining wards are shown in gray in the background</w:t>
      </w:r>
      <w:r w:rsidR="00C75706">
        <w:rPr>
          <w:color w:val="000000"/>
        </w:rPr>
        <w:t xml:space="preserve">. We remove wards with size equal to 1 for better </w:t>
      </w:r>
      <w:r w:rsidR="00C7699B">
        <w:rPr>
          <w:color w:val="000000"/>
        </w:rPr>
        <w:t>visuali</w:t>
      </w:r>
      <w:r w:rsidR="006A4812">
        <w:rPr>
          <w:color w:val="000000"/>
        </w:rPr>
        <w:t>z</w:t>
      </w:r>
      <w:r w:rsidR="00C7699B">
        <w:rPr>
          <w:color w:val="000000"/>
        </w:rPr>
        <w:t>ation</w:t>
      </w:r>
      <w:r w:rsidR="00C75706">
        <w:rPr>
          <w:color w:val="000000"/>
        </w:rPr>
        <w:t>.</w:t>
      </w:r>
      <w:r w:rsidRPr="005C6583">
        <w:rPr>
          <w:color w:val="000000"/>
        </w:rPr>
        <w:t xml:space="preserve"> </w:t>
      </w:r>
      <w:r w:rsidRPr="005C6583">
        <w:rPr>
          <w:b/>
          <w:bCs/>
          <w:color w:val="000000"/>
        </w:rPr>
        <w:t>D)</w:t>
      </w:r>
      <w:r w:rsidRPr="005C6583">
        <w:rPr>
          <w:color w:val="000000"/>
        </w:rPr>
        <w:t xml:space="preserve"> Heatmap showing the number of weekly </w:t>
      </w:r>
      <w:r w:rsidR="00C315F6">
        <w:rPr>
          <w:color w:val="000000"/>
        </w:rPr>
        <w:t xml:space="preserve">clinical </w:t>
      </w:r>
      <w:r w:rsidRPr="005C6583">
        <w:rPr>
          <w:color w:val="000000"/>
        </w:rPr>
        <w:t>cultures in each ward</w:t>
      </w:r>
      <w:r w:rsidR="00807CCB">
        <w:rPr>
          <w:color w:val="000000"/>
        </w:rPr>
        <w:t xml:space="preserve"> (row)</w:t>
      </w:r>
      <w:r w:rsidRPr="005C6583">
        <w:rPr>
          <w:color w:val="000000"/>
        </w:rPr>
        <w:t xml:space="preserve"> during the study period. </w:t>
      </w:r>
      <w:r w:rsidRPr="005C6583">
        <w:rPr>
          <w:b/>
          <w:bCs/>
          <w:color w:val="000000"/>
        </w:rPr>
        <w:t>E)</w:t>
      </w:r>
      <w:r w:rsidRPr="005C6583">
        <w:rPr>
          <w:color w:val="000000"/>
        </w:rPr>
        <w:t xml:space="preserve"> Heatmap showing the number of patients admitted weekly to each ward during the study period.</w:t>
      </w:r>
    </w:p>
    <w:p w14:paraId="6D9EC23A"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color w:val="000000"/>
          <w:sz w:val="20"/>
          <w:szCs w:val="20"/>
        </w:rPr>
      </w:pPr>
    </w:p>
    <w:p w14:paraId="7E8E2CEB"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2F5E2B55"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r w:rsidRPr="00C21754">
        <w:rPr>
          <w:rFonts w:ascii="Arial" w:hAnsi="Arial" w:cs="Arial"/>
          <w:b/>
          <w:noProof/>
          <w:color w:val="000000"/>
          <w:sz w:val="20"/>
          <w:szCs w:val="20"/>
        </w:rPr>
        <w:drawing>
          <wp:inline distT="0" distB="0" distL="0" distR="0" wp14:anchorId="2F2D163E" wp14:editId="6FBB2009">
            <wp:extent cx="5486400" cy="2817495"/>
            <wp:effectExtent l="0" t="0" r="0" b="1905"/>
            <wp:docPr id="1571290546" name="Picture 4" descr="A picture containing text, screenshot, line,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290546" name="Picture 4" descr="A picture containing text, screenshot, line, numb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2817495"/>
                    </a:xfrm>
                    <a:prstGeom prst="rect">
                      <a:avLst/>
                    </a:prstGeom>
                  </pic:spPr>
                </pic:pic>
              </a:graphicData>
            </a:graphic>
          </wp:inline>
        </w:drawing>
      </w:r>
    </w:p>
    <w:p w14:paraId="4AB12E60" w14:textId="16E42152" w:rsidR="004069B1" w:rsidRPr="005C6583" w:rsidRDefault="004069B1" w:rsidP="004069B1">
      <w:pPr>
        <w:keepNext/>
        <w:pBdr>
          <w:top w:val="nil"/>
          <w:left w:val="nil"/>
          <w:bottom w:val="nil"/>
          <w:right w:val="nil"/>
          <w:between w:val="nil"/>
        </w:pBdr>
        <w:spacing w:before="240" w:after="60"/>
        <w:contextualSpacing/>
        <w:jc w:val="both"/>
        <w:rPr>
          <w:color w:val="000000"/>
        </w:rPr>
      </w:pPr>
      <w:commentRangeStart w:id="65"/>
      <w:commentRangeStart w:id="66"/>
      <w:r w:rsidRPr="005C6583">
        <w:rPr>
          <w:b/>
          <w:color w:val="000000"/>
        </w:rPr>
        <w:t>Figure 2</w:t>
      </w:r>
      <w:commentRangeEnd w:id="65"/>
      <w:r w:rsidRPr="005C6583">
        <w:rPr>
          <w:rStyle w:val="CommentReference"/>
          <w:sz w:val="24"/>
          <w:szCs w:val="24"/>
        </w:rPr>
        <w:commentReference w:id="65"/>
      </w:r>
      <w:commentRangeEnd w:id="66"/>
      <w:r w:rsidR="00BE2909" w:rsidRPr="005C6583">
        <w:rPr>
          <w:rStyle w:val="CommentReference"/>
          <w:sz w:val="24"/>
          <w:szCs w:val="24"/>
        </w:rPr>
        <w:commentReference w:id="66"/>
      </w:r>
      <w:r w:rsidRPr="005C6583">
        <w:rPr>
          <w:b/>
          <w:color w:val="000000"/>
        </w:rPr>
        <w:t xml:space="preserve">. Identifiability, </w:t>
      </w:r>
      <w:r w:rsidR="00407C29">
        <w:rPr>
          <w:b/>
          <w:color w:val="000000"/>
        </w:rPr>
        <w:t>parameter</w:t>
      </w:r>
      <w:r w:rsidRPr="005C6583">
        <w:rPr>
          <w:b/>
          <w:color w:val="000000"/>
        </w:rPr>
        <w:t xml:space="preserve"> estimates</w:t>
      </w:r>
      <w:r w:rsidR="002D5660">
        <w:rPr>
          <w:b/>
          <w:color w:val="000000"/>
        </w:rPr>
        <w:t xml:space="preserve"> o</w:t>
      </w:r>
      <w:r w:rsidR="00376682">
        <w:rPr>
          <w:b/>
          <w:color w:val="000000"/>
        </w:rPr>
        <w:t>n</w:t>
      </w:r>
      <w:r w:rsidR="002D5660">
        <w:rPr>
          <w:b/>
          <w:color w:val="000000"/>
        </w:rPr>
        <w:t xml:space="preserve"> simulated data</w:t>
      </w:r>
      <w:r w:rsidRPr="005C6583">
        <w:rPr>
          <w:b/>
          <w:color w:val="000000"/>
        </w:rPr>
        <w:t xml:space="preserve">. </w:t>
      </w:r>
      <w:r w:rsidRPr="005C6583">
        <w:rPr>
          <w:color w:val="000000"/>
        </w:rPr>
        <w:t xml:space="preserve">Joint posterior estimates for </w:t>
      </w:r>
      <w:r w:rsidRPr="005C6583">
        <w:rPr>
          <w:b/>
          <w:bCs/>
          <w:color w:val="000000"/>
        </w:rPr>
        <w:t xml:space="preserve">A) </w:t>
      </w:r>
      <w:r w:rsidRPr="005C6583">
        <w:rPr>
          <w:color w:val="000000"/>
        </w:rPr>
        <w:t xml:space="preserve">importation rate </w:t>
      </w:r>
      <m:oMath>
        <m:r>
          <m:rPr>
            <m:sty m:val="p"/>
          </m:rPr>
          <w:rPr>
            <w:rFonts w:ascii="Cambria Math" w:hAnsi="Cambria Math"/>
            <w:color w:val="000000"/>
          </w:rPr>
          <m:t>γ</m:t>
        </m:r>
      </m:oMath>
      <w:r w:rsidRPr="005C6583">
        <w:rPr>
          <w:color w:val="000000"/>
        </w:rPr>
        <w:t xml:space="preserve">=25% and </w:t>
      </w:r>
      <w:r w:rsidRPr="005C6583">
        <w:rPr>
          <w:b/>
          <w:color w:val="000000"/>
        </w:rPr>
        <w:t xml:space="preserve">B) </w:t>
      </w:r>
      <m:oMath>
        <m:r>
          <m:rPr>
            <m:sty m:val="p"/>
          </m:rPr>
          <w:rPr>
            <w:rFonts w:ascii="Cambria Math" w:hAnsi="Cambria Math"/>
            <w:color w:val="000000"/>
          </w:rPr>
          <m:t>γ</m:t>
        </m:r>
      </m:oMath>
      <w:r w:rsidRPr="005C6583">
        <w:rPr>
          <w:color w:val="000000"/>
        </w:rPr>
        <w:t xml:space="preserve">=50%. The posterior estimate is highlighted with a density plot (darker means more probable), and posterior ensemble members are shown as purple dots. In each subplot the true value used for simulating the stochastic trajectory to infer is highlighted in the title of each scenario, with a yellow cross and the intersection of the two black dashed lines. x-axis shows the </w:t>
      </w:r>
      <w:r w:rsidR="000D1C4C">
        <w:rPr>
          <w:color w:val="000000"/>
        </w:rPr>
        <w:t>effective sensitivity</w:t>
      </w:r>
      <w:r w:rsidRPr="005C6583">
        <w:rPr>
          <w:color w:val="000000"/>
        </w:rPr>
        <w:t xml:space="preserve"> </w:t>
      </w:r>
      <m:oMath>
        <m:r>
          <m:rPr>
            <m:sty m:val="p"/>
          </m:rPr>
          <w:rPr>
            <w:rFonts w:ascii="Cambria Math" w:hAnsi="Cambria Math"/>
            <w:color w:val="000000"/>
          </w:rPr>
          <m:t>ρ</m:t>
        </m:r>
      </m:oMath>
      <w:r w:rsidRPr="005C6583">
        <w:rPr>
          <w:color w:val="000000"/>
        </w:rPr>
        <w:t xml:space="preserve"> (%) and y-axis the nosocomial transmission rate </w:t>
      </w:r>
      <m:oMath>
        <m:r>
          <m:rPr>
            <m:sty m:val="p"/>
          </m:rPr>
          <w:rPr>
            <w:rFonts w:ascii="Cambria Math" w:hAnsi="Cambria Math"/>
            <w:color w:val="000000"/>
          </w:rPr>
          <m:t>β</m:t>
        </m:r>
      </m:oMath>
      <w:r w:rsidRPr="005C6583">
        <w:rPr>
          <w:color w:val="000000"/>
        </w:rPr>
        <w:t xml:space="preserve">. Note that in both </w:t>
      </w:r>
      <w:r w:rsidRPr="005C6583">
        <w:rPr>
          <w:b/>
          <w:bCs/>
          <w:color w:val="000000"/>
        </w:rPr>
        <w:t xml:space="preserve">A) </w:t>
      </w:r>
      <w:r w:rsidRPr="005C6583">
        <w:rPr>
          <w:color w:val="000000"/>
        </w:rPr>
        <w:t xml:space="preserve">and </w:t>
      </w:r>
      <w:r w:rsidRPr="005C6583">
        <w:rPr>
          <w:b/>
          <w:bCs/>
          <w:color w:val="000000"/>
        </w:rPr>
        <w:t xml:space="preserve">B) </w:t>
      </w:r>
      <w:r w:rsidRPr="005C6583">
        <w:rPr>
          <w:color w:val="000000"/>
        </w:rPr>
        <w:t xml:space="preserve">the prior </w:t>
      </w:r>
      <w:r w:rsidRPr="005C6583">
        <w:rPr>
          <w:color w:val="000000"/>
        </w:rPr>
        <w:lastRenderedPageBreak/>
        <w:t xml:space="preserve">range is the limits of each axis, </w:t>
      </w:r>
      <w:r w:rsidR="00855FBA">
        <w:rPr>
          <w:color w:val="000000"/>
        </w:rPr>
        <w:t xml:space="preserve"> </w:t>
      </w:r>
      <m:oMath>
        <m:r>
          <m:rPr>
            <m:sty m:val="p"/>
          </m:rPr>
          <w:rPr>
            <w:rFonts w:ascii="Cambria Math" w:hAnsi="Cambria Math"/>
            <w:color w:val="000000"/>
          </w:rPr>
          <m:t>ρ</m:t>
        </m:r>
      </m:oMath>
      <w:r w:rsidRPr="005C6583">
        <w:rPr>
          <w:color w:val="000000"/>
        </w:rPr>
        <w:t xml:space="preserve"> increments from </w:t>
      </w:r>
      <w:r w:rsidR="006D5C02">
        <w:rPr>
          <w:color w:val="000000"/>
        </w:rPr>
        <w:t xml:space="preserve">left to right </w:t>
      </w:r>
      <w:r w:rsidRPr="005C6583">
        <w:rPr>
          <w:color w:val="000000"/>
        </w:rPr>
        <w:t xml:space="preserve">and </w:t>
      </w:r>
      <m:oMath>
        <m:r>
          <m:rPr>
            <m:sty m:val="p"/>
          </m:rPr>
          <w:rPr>
            <w:rFonts w:ascii="Cambria Math" w:hAnsi="Cambria Math"/>
            <w:color w:val="000000"/>
          </w:rPr>
          <m:t>β</m:t>
        </m:r>
      </m:oMath>
      <w:r w:rsidRPr="005C6583">
        <w:rPr>
          <w:color w:val="000000"/>
        </w:rPr>
        <w:t xml:space="preserve"> from </w:t>
      </w:r>
      <w:r w:rsidR="006D5C02" w:rsidRPr="005C6583">
        <w:rPr>
          <w:color w:val="000000"/>
        </w:rPr>
        <w:t>upper to lower plots</w:t>
      </w:r>
      <w:r w:rsidRPr="005C6583">
        <w:rPr>
          <w:color w:val="000000"/>
        </w:rPr>
        <w:t>.</w:t>
      </w:r>
    </w:p>
    <w:p w14:paraId="0A4CF231"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44F4090F"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commentRangeStart w:id="67"/>
      <w:r w:rsidRPr="00C21754">
        <w:rPr>
          <w:rFonts w:ascii="Arial" w:hAnsi="Arial" w:cs="Arial"/>
          <w:b/>
          <w:noProof/>
          <w:color w:val="000000"/>
          <w:sz w:val="20"/>
          <w:szCs w:val="20"/>
        </w:rPr>
        <w:drawing>
          <wp:inline distT="0" distB="0" distL="0" distR="0" wp14:anchorId="78C8FF77" wp14:editId="51FD5E5B">
            <wp:extent cx="5486400" cy="3057525"/>
            <wp:effectExtent l="0" t="0" r="0" b="3175"/>
            <wp:docPr id="1151572293" name="Picture 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572293" name="Picture 2" descr="A picture containing screensho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057525"/>
                    </a:xfrm>
                    <a:prstGeom prst="rect">
                      <a:avLst/>
                    </a:prstGeom>
                  </pic:spPr>
                </pic:pic>
              </a:graphicData>
            </a:graphic>
          </wp:inline>
        </w:drawing>
      </w:r>
      <w:commentRangeEnd w:id="67"/>
      <w:r w:rsidRPr="00C21754">
        <w:rPr>
          <w:rStyle w:val="CommentReference"/>
        </w:rPr>
        <w:commentReference w:id="67"/>
      </w:r>
    </w:p>
    <w:p w14:paraId="610C5452" w14:textId="2870AED8" w:rsidR="004069B1" w:rsidRPr="002B24A5" w:rsidRDefault="004069B1" w:rsidP="004069B1">
      <w:pPr>
        <w:keepNext/>
        <w:pBdr>
          <w:top w:val="nil"/>
          <w:left w:val="nil"/>
          <w:bottom w:val="nil"/>
          <w:right w:val="nil"/>
          <w:between w:val="nil"/>
        </w:pBdr>
        <w:spacing w:before="240" w:after="60"/>
        <w:contextualSpacing/>
        <w:jc w:val="both"/>
        <w:rPr>
          <w:i/>
          <w:iCs/>
          <w:color w:val="000000"/>
        </w:rPr>
      </w:pPr>
      <w:r w:rsidRPr="005C6583">
        <w:rPr>
          <w:b/>
          <w:color w:val="000000"/>
        </w:rPr>
        <w:t xml:space="preserve">Figure 3. </w:t>
      </w:r>
      <w:r w:rsidR="00407C29">
        <w:rPr>
          <w:b/>
          <w:bCs/>
          <w:color w:val="000000"/>
        </w:rPr>
        <w:t>P</w:t>
      </w:r>
      <w:r w:rsidRPr="005C6583">
        <w:rPr>
          <w:b/>
          <w:bCs/>
          <w:color w:val="000000"/>
        </w:rPr>
        <w:t>arameter estimates</w:t>
      </w:r>
      <w:r w:rsidR="00A1600A">
        <w:rPr>
          <w:b/>
          <w:bCs/>
          <w:color w:val="000000"/>
        </w:rPr>
        <w:t xml:space="preserve"> of pathogenic bacteria</w:t>
      </w:r>
      <w:r w:rsidRPr="005C6583">
        <w:rPr>
          <w:b/>
          <w:bCs/>
          <w:color w:val="000000"/>
        </w:rPr>
        <w:t>.</w:t>
      </w:r>
      <w:r w:rsidRPr="005C6583">
        <w:rPr>
          <w:color w:val="000000"/>
        </w:rPr>
        <w:t xml:space="preserve"> Joint estimates for the </w:t>
      </w:r>
      <w:r w:rsidR="00A56E53">
        <w:rPr>
          <w:color w:val="000000"/>
        </w:rPr>
        <w:t xml:space="preserve">effective sensitivity </w:t>
      </w:r>
      <m:oMath>
        <m:r>
          <w:rPr>
            <w:rFonts w:ascii="Cambria Math" w:hAnsi="Cambria Math"/>
            <w:color w:val="000000"/>
          </w:rPr>
          <m:t>ρ</m:t>
        </m:r>
      </m:oMath>
      <w:r w:rsidRPr="005C6583">
        <w:rPr>
          <w:color w:val="000000"/>
        </w:rPr>
        <w:t xml:space="preserve"> (%)  (x-axis) and the nosocomial transmission rate </w:t>
      </w:r>
      <m:oMath>
        <m:r>
          <w:rPr>
            <w:rFonts w:ascii="Cambria Math" w:hAnsi="Cambria Math"/>
            <w:color w:val="000000"/>
          </w:rPr>
          <m:t>β</m:t>
        </m:r>
      </m:oMath>
      <w:r w:rsidRPr="005C6583">
        <w:rPr>
          <w:color w:val="000000"/>
        </w:rPr>
        <w:t xml:space="preserve"> (y-axis). Importation rate values for sensitvity analysis are color-coded with </w:t>
      </w:r>
      <w:r w:rsidRPr="005C6583">
        <w:rPr>
          <w:color w:val="FF615E"/>
        </w:rPr>
        <w:t>high</w:t>
      </w:r>
      <w:r w:rsidRPr="005C6583">
        <w:rPr>
          <w:color w:val="000000"/>
        </w:rPr>
        <w:t xml:space="preserve">, </w:t>
      </w:r>
      <w:r w:rsidRPr="005C6583">
        <w:rPr>
          <w:color w:val="36DBD8"/>
        </w:rPr>
        <w:t>medium</w:t>
      </w:r>
      <w:r w:rsidRPr="005C6583">
        <w:rPr>
          <w:color w:val="000000"/>
        </w:rPr>
        <w:t xml:space="preserve"> and </w:t>
      </w:r>
      <w:r w:rsidRPr="005C6583">
        <w:rPr>
          <w:color w:val="A07DE9"/>
        </w:rPr>
        <w:t>low</w:t>
      </w:r>
      <w:r w:rsidRPr="005C6583">
        <w:rPr>
          <w:color w:val="000000"/>
        </w:rPr>
        <w:t xml:space="preserve"> prevalences, and indicated in each subplot. Color-coded dashed lines show the mean estimates, and posterior </w:t>
      </w:r>
      <w:r w:rsidRPr="005C6583">
        <w:rPr>
          <w:color w:val="000000"/>
        </w:rPr>
        <w:lastRenderedPageBreak/>
        <w:t xml:space="preserve">is shown with both a density plot (darker indicates more probable) and with the posterior ensemble members plotted as dots. </w:t>
      </w:r>
    </w:p>
    <w:p w14:paraId="310BBFC2"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i/>
          <w:iCs/>
          <w:color w:val="000000"/>
          <w:sz w:val="20"/>
          <w:szCs w:val="20"/>
        </w:rPr>
      </w:pPr>
    </w:p>
    <w:p w14:paraId="2AC83385"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5D6D3813"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noProof/>
          <w:color w:val="000000"/>
          <w:sz w:val="20"/>
          <w:szCs w:val="20"/>
        </w:rPr>
        <w:drawing>
          <wp:inline distT="0" distB="0" distL="0" distR="0" wp14:anchorId="0019B915" wp14:editId="75DDFCF1">
            <wp:extent cx="5486400" cy="4531995"/>
            <wp:effectExtent l="0" t="0" r="0" b="0"/>
            <wp:docPr id="915812375" name="Picture 5" descr="A collage of graph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812375" name="Picture 5" descr="A collage of graphs&#10;&#10;Description automatically generated with low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4531995"/>
                    </a:xfrm>
                    <a:prstGeom prst="rect">
                      <a:avLst/>
                    </a:prstGeom>
                  </pic:spPr>
                </pic:pic>
              </a:graphicData>
            </a:graphic>
          </wp:inline>
        </w:drawing>
      </w:r>
    </w:p>
    <w:p w14:paraId="420D2B09" w14:textId="2DA9CD67" w:rsidR="004069B1" w:rsidRPr="005C6583" w:rsidRDefault="004069B1" w:rsidP="004069B1">
      <w:pPr>
        <w:keepNext/>
        <w:pBdr>
          <w:top w:val="nil"/>
          <w:left w:val="nil"/>
          <w:bottom w:val="nil"/>
          <w:right w:val="nil"/>
          <w:between w:val="nil"/>
        </w:pBdr>
        <w:spacing w:before="240" w:after="60"/>
        <w:contextualSpacing/>
        <w:jc w:val="both"/>
        <w:rPr>
          <w:color w:val="000000"/>
        </w:rPr>
      </w:pPr>
      <w:r w:rsidRPr="005C6583">
        <w:rPr>
          <w:b/>
          <w:color w:val="000000"/>
        </w:rPr>
        <w:t>Figure 4. Hospital level fit</w:t>
      </w:r>
      <w:r w:rsidR="00BB3085">
        <w:rPr>
          <w:b/>
          <w:color w:val="000000"/>
        </w:rPr>
        <w:t xml:space="preserve"> and calibration</w:t>
      </w:r>
      <w:r w:rsidRPr="005C6583">
        <w:rPr>
          <w:b/>
          <w:bCs/>
          <w:color w:val="000000"/>
        </w:rPr>
        <w:t>:</w:t>
      </w:r>
      <w:r w:rsidRPr="005C6583">
        <w:rPr>
          <w:color w:val="000000"/>
        </w:rPr>
        <w:t xml:space="preserve"> </w:t>
      </w:r>
      <w:r w:rsidRPr="005C6583">
        <w:rPr>
          <w:b/>
          <w:color w:val="000000"/>
        </w:rPr>
        <w:t xml:space="preserve">A) </w:t>
      </w:r>
      <w:r w:rsidRPr="005C6583">
        <w:rPr>
          <w:color w:val="000000"/>
        </w:rPr>
        <w:t xml:space="preserve">Ensemble </w:t>
      </w:r>
      <w:r w:rsidRPr="005C6583">
        <w:rPr>
          <w:bCs/>
          <w:color w:val="000000"/>
        </w:rPr>
        <w:t xml:space="preserve">simulation of modeled nosocomial data with estimated parameters, solid lines show the mean and ribbons the 95% CI. Importation rate </w:t>
      </w:r>
      <m:oMath>
        <m:r>
          <w:rPr>
            <w:rFonts w:ascii="Cambria Math" w:hAnsi="Cambria Math"/>
            <w:color w:val="000000"/>
          </w:rPr>
          <m:t>γ</m:t>
        </m:r>
      </m:oMath>
      <w:r w:rsidRPr="005C6583">
        <w:rPr>
          <w:bCs/>
          <w:color w:val="000000"/>
        </w:rPr>
        <w:t xml:space="preserve"> is highlighted in the legend and color-coded for </w:t>
      </w:r>
      <w:r w:rsidRPr="00376682">
        <w:rPr>
          <w:color w:val="000000" w:themeColor="text1"/>
        </w:rPr>
        <w:t>high</w:t>
      </w:r>
      <w:r w:rsidR="00376682" w:rsidRPr="00376682">
        <w:rPr>
          <w:color w:val="000000" w:themeColor="text1"/>
        </w:rPr>
        <w:t xml:space="preserve"> (</w:t>
      </w:r>
      <w:r w:rsidR="00376682">
        <w:rPr>
          <w:color w:val="FF615E"/>
        </w:rPr>
        <w:t>salmon</w:t>
      </w:r>
      <w:r w:rsidR="00376682" w:rsidRPr="00376682">
        <w:rPr>
          <w:color w:val="000000" w:themeColor="text1"/>
        </w:rPr>
        <w:t>)</w:t>
      </w:r>
      <w:r w:rsidRPr="005C6583">
        <w:rPr>
          <w:color w:val="000000"/>
        </w:rPr>
        <w:t xml:space="preserve">, </w:t>
      </w:r>
      <w:r w:rsidRPr="00376682">
        <w:rPr>
          <w:color w:val="000000" w:themeColor="text1"/>
        </w:rPr>
        <w:t>medium</w:t>
      </w:r>
      <w:r w:rsidR="00376682" w:rsidRPr="00376682">
        <w:rPr>
          <w:color w:val="000000" w:themeColor="text1"/>
        </w:rPr>
        <w:t xml:space="preserve"> (</w:t>
      </w:r>
      <w:r w:rsidR="00376682">
        <w:rPr>
          <w:color w:val="36DBD8"/>
        </w:rPr>
        <w:t>cyan</w:t>
      </w:r>
      <w:r w:rsidR="00376682" w:rsidRPr="00376682">
        <w:rPr>
          <w:color w:val="000000" w:themeColor="text1"/>
        </w:rPr>
        <w:t>)</w:t>
      </w:r>
      <w:r w:rsidRPr="00376682">
        <w:rPr>
          <w:color w:val="000000" w:themeColor="text1"/>
        </w:rPr>
        <w:t xml:space="preserve"> </w:t>
      </w:r>
      <w:r w:rsidRPr="005C6583">
        <w:rPr>
          <w:color w:val="000000"/>
        </w:rPr>
        <w:t xml:space="preserve">and </w:t>
      </w:r>
      <w:r w:rsidRPr="00376682">
        <w:rPr>
          <w:color w:val="000000" w:themeColor="text1"/>
        </w:rPr>
        <w:t>low</w:t>
      </w:r>
      <w:r w:rsidR="00376682" w:rsidRPr="00376682">
        <w:rPr>
          <w:color w:val="000000" w:themeColor="text1"/>
        </w:rPr>
        <w:t xml:space="preserve"> (</w:t>
      </w:r>
      <w:r w:rsidR="00376682">
        <w:rPr>
          <w:color w:val="A07DE9"/>
        </w:rPr>
        <w:t>purple</w:t>
      </w:r>
      <w:r w:rsidR="00376682" w:rsidRPr="00376682">
        <w:rPr>
          <w:color w:val="000000" w:themeColor="text1"/>
        </w:rPr>
        <w:t>)</w:t>
      </w:r>
      <w:r w:rsidRPr="005C6583">
        <w:rPr>
          <w:color w:val="A07DE9"/>
        </w:rPr>
        <w:t xml:space="preserve"> </w:t>
      </w:r>
      <w:r w:rsidRPr="005C6583">
        <w:rPr>
          <w:color w:val="000000" w:themeColor="text1"/>
        </w:rPr>
        <w:t>prevalences in all plots</w:t>
      </w:r>
      <w:r w:rsidRPr="005C6583">
        <w:rPr>
          <w:bCs/>
          <w:color w:val="000000"/>
        </w:rPr>
        <w:t xml:space="preserve">. Weekly nosocomial infection data is displayed with </w:t>
      </w:r>
      <w:r w:rsidRPr="005C6583">
        <w:rPr>
          <w:bCs/>
          <w:color w:val="FF0000"/>
        </w:rPr>
        <w:t xml:space="preserve">red </w:t>
      </w:r>
      <w:r w:rsidRPr="005C6583">
        <w:rPr>
          <w:bCs/>
          <w:color w:val="000000" w:themeColor="text1"/>
        </w:rPr>
        <w:t>dots</w:t>
      </w:r>
      <w:r w:rsidR="00BB3085">
        <w:rPr>
          <w:bCs/>
          <w:color w:val="000000" w:themeColor="text1"/>
        </w:rPr>
        <w:t xml:space="preserve">, this aggreagation was </w:t>
      </w:r>
      <w:r w:rsidR="00BB3085" w:rsidRPr="00BB3085">
        <w:rPr>
          <w:bCs/>
          <w:color w:val="000000" w:themeColor="text1"/>
        </w:rPr>
        <w:t>not used for data assimilation</w:t>
      </w:r>
      <w:r w:rsidRPr="005C6583">
        <w:rPr>
          <w:bCs/>
          <w:color w:val="000000" w:themeColor="text1"/>
        </w:rPr>
        <w:t xml:space="preserve">. </w:t>
      </w:r>
      <w:r w:rsidRPr="005C6583">
        <w:rPr>
          <w:b/>
          <w:bCs/>
          <w:color w:val="000000"/>
        </w:rPr>
        <w:t>B)</w:t>
      </w:r>
      <w:r w:rsidRPr="005C6583">
        <w:rPr>
          <w:color w:val="000000"/>
        </w:rPr>
        <w:t xml:space="preserve"> Reliability plot (Methods). Hospital-level fit with 4 different confidence intervals (25%, 50%, 75%, 9</w:t>
      </w:r>
      <w:r w:rsidR="001323B3">
        <w:rPr>
          <w:color w:val="000000"/>
        </w:rPr>
        <w:t>7.5</w:t>
      </w:r>
      <w:r w:rsidRPr="005C6583">
        <w:rPr>
          <w:color w:val="000000"/>
        </w:rPr>
        <w:t>%). Importation rate is color-coded.  The black dotted line is the reference perfect calibration.</w:t>
      </w:r>
    </w:p>
    <w:p w14:paraId="0E38D4F6"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354E88EE"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20E7E8B5" w14:textId="77777777" w:rsidR="004069B1" w:rsidRPr="00C21754" w:rsidRDefault="004069B1" w:rsidP="004069B1">
      <w:pPr>
        <w:pBdr>
          <w:top w:val="nil"/>
          <w:left w:val="nil"/>
          <w:bottom w:val="nil"/>
          <w:right w:val="nil"/>
          <w:between w:val="nil"/>
        </w:pBdr>
        <w:contextualSpacing/>
        <w:rPr>
          <w:rFonts w:ascii="Arial" w:hAnsi="Arial" w:cs="Arial"/>
          <w:color w:val="000000"/>
          <w:sz w:val="20"/>
          <w:szCs w:val="20"/>
        </w:rPr>
      </w:pPr>
    </w:p>
    <w:p w14:paraId="7BD71DD9"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06A11395" w14:textId="77777777" w:rsidR="004069B1" w:rsidRPr="00C21754" w:rsidRDefault="004069B1" w:rsidP="004069B1">
      <w:pPr>
        <w:pBdr>
          <w:top w:val="nil"/>
          <w:left w:val="nil"/>
          <w:bottom w:val="nil"/>
          <w:right w:val="nil"/>
          <w:between w:val="nil"/>
        </w:pBdr>
        <w:contextualSpacing/>
        <w:rPr>
          <w:rFonts w:ascii="Arial" w:hAnsi="Arial" w:cs="Arial"/>
          <w:color w:val="000000"/>
          <w:sz w:val="20"/>
          <w:szCs w:val="20"/>
        </w:rPr>
      </w:pPr>
    </w:p>
    <w:p w14:paraId="6C78F772"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77B9B2B8"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2A0A22AC"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61E0F4A1"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0E159DA8"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lastRenderedPageBreak/>
        <w:br/>
      </w:r>
      <w:r w:rsidRPr="00C21754">
        <w:rPr>
          <w:rFonts w:ascii="Arial" w:hAnsi="Arial" w:cs="Arial"/>
          <w:b/>
          <w:color w:val="000000"/>
          <w:sz w:val="20"/>
          <w:szCs w:val="20"/>
        </w:rPr>
        <w:br/>
      </w:r>
    </w:p>
    <w:p w14:paraId="6E4DEF59"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p>
    <w:p w14:paraId="3EE427D0"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51D8216A"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6B86CAF4" w14:textId="77777777" w:rsidR="004069B1" w:rsidRPr="00C21754" w:rsidRDefault="004069B1" w:rsidP="004069B1">
      <w:pPr>
        <w:jc w:val="both"/>
        <w:rPr>
          <w:rFonts w:ascii="Arial" w:hAnsi="Arial" w:cs="Arial"/>
          <w:b/>
          <w:color w:val="000000"/>
          <w:sz w:val="20"/>
          <w:szCs w:val="20"/>
        </w:rPr>
      </w:pPr>
    </w:p>
    <w:p w14:paraId="2D24DE9D" w14:textId="77777777" w:rsidR="004069B1" w:rsidRPr="00E9528B" w:rsidRDefault="004069B1" w:rsidP="004069B1">
      <w:pPr>
        <w:jc w:val="both"/>
        <w:rPr>
          <w:rFonts w:ascii="Arial" w:hAnsi="Arial" w:cs="Arial"/>
          <w:sz w:val="20"/>
          <w:szCs w:val="20"/>
        </w:rPr>
      </w:pPr>
      <w:commentRangeStart w:id="68"/>
      <w:r w:rsidRPr="00C21754">
        <w:rPr>
          <w:rFonts w:ascii="Arial" w:hAnsi="Arial" w:cs="Arial"/>
          <w:b/>
          <w:color w:val="000000"/>
          <w:sz w:val="20"/>
          <w:szCs w:val="20"/>
        </w:rPr>
        <w:t>Table 1.</w:t>
      </w:r>
      <w:r w:rsidRPr="00C21754">
        <w:rPr>
          <w:rFonts w:ascii="Arial" w:hAnsi="Arial" w:cs="Arial"/>
          <w:color w:val="000000"/>
          <w:sz w:val="20"/>
          <w:szCs w:val="20"/>
        </w:rPr>
        <w:t xml:space="preserve"> </w:t>
      </w:r>
      <w:r w:rsidRPr="00E9528B">
        <w:rPr>
          <w:rFonts w:ascii="Arial" w:hAnsi="Arial" w:cs="Arial"/>
          <w:sz w:val="20"/>
          <w:szCs w:val="20"/>
        </w:rPr>
        <w:t xml:space="preserve">Human prevalence range from the literature, we present the 3 values used in the inferences (SI </w:t>
      </w:r>
      <w:r w:rsidRPr="00E9528B">
        <w:rPr>
          <w:rFonts w:ascii="Arial" w:hAnsi="Arial" w:cs="Arial"/>
          <w:i/>
          <w:iCs/>
          <w:sz w:val="20"/>
          <w:szCs w:val="20"/>
        </w:rPr>
        <w:t>Prevalence estimates)</w:t>
      </w:r>
      <w:r w:rsidRPr="00E9528B">
        <w:rPr>
          <w:rFonts w:ascii="Arial" w:hAnsi="Arial" w:cs="Arial"/>
          <w:sz w:val="20"/>
          <w:szCs w:val="20"/>
        </w:rPr>
        <w:t>.</w:t>
      </w:r>
      <w:commentRangeEnd w:id="68"/>
      <w:r>
        <w:rPr>
          <w:rStyle w:val="CommentReference"/>
        </w:rPr>
        <w:commentReference w:id="68"/>
      </w:r>
    </w:p>
    <w:tbl>
      <w:tblPr>
        <w:tblStyle w:val="TableGrid"/>
        <w:tblW w:w="0" w:type="auto"/>
        <w:tblLook w:val="04A0" w:firstRow="1" w:lastRow="0" w:firstColumn="1" w:lastColumn="0" w:noHBand="0" w:noVBand="1"/>
      </w:tblPr>
      <w:tblGrid>
        <w:gridCol w:w="2876"/>
        <w:gridCol w:w="2877"/>
        <w:gridCol w:w="2877"/>
      </w:tblGrid>
      <w:tr w:rsidR="00C0662B" w:rsidRPr="00C0662B" w14:paraId="4FBB7D37" w14:textId="77777777" w:rsidTr="00C0662B">
        <w:tc>
          <w:tcPr>
            <w:tcW w:w="2876" w:type="dxa"/>
          </w:tcPr>
          <w:p w14:paraId="72B5A93C" w14:textId="7F2960AA" w:rsidR="00C0662B" w:rsidRPr="00C0662B" w:rsidRDefault="00C0662B" w:rsidP="00623CB0">
            <w:pPr>
              <w:keepNext/>
              <w:spacing w:before="240" w:after="60"/>
              <w:contextualSpacing/>
              <w:rPr>
                <w:rFonts w:ascii="Arial" w:hAnsi="Arial" w:cs="Arial"/>
                <w:color w:val="000000"/>
                <w:sz w:val="20"/>
                <w:szCs w:val="20"/>
              </w:rPr>
            </w:pPr>
          </w:p>
        </w:tc>
        <w:tc>
          <w:tcPr>
            <w:tcW w:w="2877" w:type="dxa"/>
          </w:tcPr>
          <w:p w14:paraId="3E2A4D58" w14:textId="17257270"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Importation rate </w:t>
            </w:r>
            <m:oMath>
              <m:r>
                <m:rPr>
                  <m:sty m:val="p"/>
                </m:rPr>
                <w:rPr>
                  <w:rFonts w:ascii="Cambria Math" w:hAnsi="Cambria Math" w:cs="Arial"/>
                  <w:color w:val="000000"/>
                  <w:sz w:val="20"/>
                  <w:szCs w:val="20"/>
                </w:rPr>
                <m:t>γ</m:t>
              </m:r>
            </m:oMath>
            <w:r w:rsidRPr="00C0662B">
              <w:rPr>
                <w:rFonts w:ascii="Arial" w:hAnsi="Arial" w:cs="Arial"/>
                <w:color w:val="000000"/>
                <w:sz w:val="20"/>
                <w:szCs w:val="20"/>
              </w:rPr>
              <w:t xml:space="preserve"> </w:t>
            </w:r>
            <w:r>
              <w:rPr>
                <w:rFonts w:ascii="Arial" w:hAnsi="Arial" w:cs="Arial"/>
                <w:color w:val="000000"/>
                <w:sz w:val="20"/>
                <w:szCs w:val="20"/>
              </w:rPr>
              <w:t>/</w:t>
            </w:r>
            <w:r>
              <w:rPr>
                <w:rFonts w:ascii="Arial" w:hAnsi="Arial" w:cs="Arial"/>
                <w:color w:val="000000"/>
                <w:sz w:val="20"/>
                <w:szCs w:val="20"/>
              </w:rPr>
              <w:br/>
            </w:r>
            <w:r w:rsidRPr="00C0662B">
              <w:rPr>
                <w:rFonts w:ascii="Arial" w:hAnsi="Arial" w:cs="Arial"/>
                <w:color w:val="000000"/>
                <w:sz w:val="20"/>
                <w:szCs w:val="20"/>
              </w:rPr>
              <w:t xml:space="preserve">Community prevalence </w:t>
            </w:r>
            <w:r w:rsidR="00105C0B">
              <w:rPr>
                <w:rFonts w:ascii="Arial" w:hAnsi="Arial" w:cs="Arial"/>
                <w:color w:val="000000"/>
                <w:sz w:val="20"/>
                <w:szCs w:val="20"/>
              </w:rPr>
              <w:t>(%)</w:t>
            </w:r>
          </w:p>
        </w:tc>
        <w:tc>
          <w:tcPr>
            <w:tcW w:w="2877" w:type="dxa"/>
          </w:tcPr>
          <w:p w14:paraId="77E60E32" w14:textId="77777777" w:rsidR="00C0662B" w:rsidRPr="00C0662B" w:rsidRDefault="00C0662B" w:rsidP="00623CB0">
            <w:pPr>
              <w:keepNext/>
              <w:spacing w:before="240" w:after="60"/>
              <w:contextualSpacing/>
              <w:rPr>
                <w:rFonts w:ascii="Menlo" w:hAnsi="Menlo" w:cs="Menlo"/>
                <w:color w:val="CCCCCC"/>
                <w:sz w:val="18"/>
                <w:szCs w:val="18"/>
              </w:rPr>
            </w:pPr>
            <w:r w:rsidRPr="00C0662B">
              <w:rPr>
                <w:rFonts w:ascii="Menlo" w:hAnsi="Menlo" w:cs="Menlo"/>
                <w:color w:val="CCCCCC"/>
                <w:sz w:val="18"/>
                <w:szCs w:val="18"/>
              </w:rPr>
              <w:t xml:space="preserve"> </w:t>
            </w:r>
            <w:r w:rsidRPr="00C0662B">
              <w:rPr>
                <w:rFonts w:ascii="Arial" w:hAnsi="Arial" w:cs="Arial"/>
                <w:sz w:val="20"/>
                <w:szCs w:val="20"/>
              </w:rPr>
              <w:t>Reference(s)</w:t>
            </w:r>
          </w:p>
        </w:tc>
      </w:tr>
      <w:tr w:rsidR="00C0662B" w:rsidRPr="00C0662B" w14:paraId="425EECD3" w14:textId="77777777" w:rsidTr="00C0662B">
        <w:tc>
          <w:tcPr>
            <w:tcW w:w="2876" w:type="dxa"/>
          </w:tcPr>
          <w:p w14:paraId="66BF73EE" w14:textId="77777777" w:rsidR="00C0662B" w:rsidRPr="00C0662B" w:rsidRDefault="00C0662B"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E. coli</w:t>
            </w:r>
          </w:p>
        </w:tc>
        <w:tc>
          <w:tcPr>
            <w:tcW w:w="2877" w:type="dxa"/>
          </w:tcPr>
          <w:p w14:paraId="59CF6034" w14:textId="2E738201"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70.0 </w:t>
            </w:r>
            <w:r>
              <w:rPr>
                <w:rFonts w:ascii="Arial" w:hAnsi="Arial" w:cs="Arial"/>
                <w:color w:val="000000"/>
                <w:sz w:val="20"/>
                <w:szCs w:val="20"/>
              </w:rPr>
              <w:t xml:space="preserve">  </w:t>
            </w:r>
            <w:r w:rsidRPr="00C0662B">
              <w:rPr>
                <w:rFonts w:ascii="Arial" w:hAnsi="Arial" w:cs="Arial"/>
                <w:color w:val="000000"/>
                <w:sz w:val="20"/>
                <w:szCs w:val="20"/>
              </w:rPr>
              <w:t xml:space="preserve">63.0 </w:t>
            </w:r>
            <w:r>
              <w:rPr>
                <w:rFonts w:ascii="Arial" w:hAnsi="Arial" w:cs="Arial"/>
                <w:color w:val="000000"/>
                <w:sz w:val="20"/>
                <w:szCs w:val="20"/>
              </w:rPr>
              <w:t xml:space="preserve">  </w:t>
            </w:r>
            <w:r w:rsidRPr="00C0662B">
              <w:rPr>
                <w:rFonts w:ascii="Arial" w:hAnsi="Arial" w:cs="Arial"/>
                <w:color w:val="000000"/>
                <w:sz w:val="20"/>
                <w:szCs w:val="20"/>
              </w:rPr>
              <w:t>55.0</w:t>
            </w:r>
          </w:p>
        </w:tc>
        <w:tc>
          <w:tcPr>
            <w:tcW w:w="2877" w:type="dxa"/>
          </w:tcPr>
          <w:p w14:paraId="03AA9691"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7CDE5DDB" w14:textId="77777777" w:rsidTr="00C0662B">
        <w:tc>
          <w:tcPr>
            <w:tcW w:w="2876" w:type="dxa"/>
          </w:tcPr>
          <w:p w14:paraId="4EB044AD" w14:textId="77777777" w:rsidR="00C0662B" w:rsidRPr="00C0662B" w:rsidRDefault="00C0662B"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K. pneumoniae</w:t>
            </w:r>
          </w:p>
        </w:tc>
        <w:tc>
          <w:tcPr>
            <w:tcW w:w="2877" w:type="dxa"/>
          </w:tcPr>
          <w:p w14:paraId="5B477B82" w14:textId="1984598F"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35.0 </w:t>
            </w:r>
            <w:r>
              <w:rPr>
                <w:rFonts w:ascii="Arial" w:hAnsi="Arial" w:cs="Arial"/>
                <w:color w:val="000000"/>
                <w:sz w:val="20"/>
                <w:szCs w:val="20"/>
              </w:rPr>
              <w:t xml:space="preserve">  </w:t>
            </w:r>
            <w:r w:rsidRPr="00C0662B">
              <w:rPr>
                <w:rFonts w:ascii="Arial" w:hAnsi="Arial" w:cs="Arial"/>
                <w:color w:val="000000"/>
                <w:sz w:val="20"/>
                <w:szCs w:val="20"/>
              </w:rPr>
              <w:t xml:space="preserve">23.0 </w:t>
            </w:r>
            <w:r>
              <w:rPr>
                <w:rFonts w:ascii="Arial" w:hAnsi="Arial" w:cs="Arial"/>
                <w:color w:val="000000"/>
                <w:sz w:val="20"/>
                <w:szCs w:val="20"/>
              </w:rPr>
              <w:t xml:space="preserve">  </w:t>
            </w:r>
            <w:r w:rsidRPr="00C0662B">
              <w:rPr>
                <w:rFonts w:ascii="Arial" w:hAnsi="Arial" w:cs="Arial"/>
                <w:color w:val="000000"/>
                <w:sz w:val="20"/>
                <w:szCs w:val="20"/>
              </w:rPr>
              <w:t>15.0</w:t>
            </w:r>
          </w:p>
        </w:tc>
        <w:tc>
          <w:tcPr>
            <w:tcW w:w="2877" w:type="dxa"/>
          </w:tcPr>
          <w:p w14:paraId="605A222F"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5F1A8EE4" w14:textId="77777777" w:rsidTr="00C0662B">
        <w:tc>
          <w:tcPr>
            <w:tcW w:w="2876" w:type="dxa"/>
          </w:tcPr>
          <w:p w14:paraId="79C39344" w14:textId="77777777" w:rsidR="00C0662B" w:rsidRPr="00C0662B" w:rsidRDefault="00C0662B"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P. aeruginosa</w:t>
            </w:r>
          </w:p>
        </w:tc>
        <w:tc>
          <w:tcPr>
            <w:tcW w:w="2877" w:type="dxa"/>
          </w:tcPr>
          <w:p w14:paraId="5EF58985" w14:textId="2DB75D62"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25.0 </w:t>
            </w:r>
            <w:r>
              <w:rPr>
                <w:rFonts w:ascii="Arial" w:hAnsi="Arial" w:cs="Arial"/>
                <w:color w:val="000000"/>
                <w:sz w:val="20"/>
                <w:szCs w:val="20"/>
              </w:rPr>
              <w:t xml:space="preserve">  </w:t>
            </w:r>
            <w:r w:rsidRPr="00C0662B">
              <w:rPr>
                <w:rFonts w:ascii="Arial" w:hAnsi="Arial" w:cs="Arial"/>
                <w:color w:val="000000"/>
                <w:sz w:val="20"/>
                <w:szCs w:val="20"/>
              </w:rPr>
              <w:t xml:space="preserve">18.8 </w:t>
            </w:r>
            <w:r>
              <w:rPr>
                <w:rFonts w:ascii="Arial" w:hAnsi="Arial" w:cs="Arial"/>
                <w:color w:val="000000"/>
                <w:sz w:val="20"/>
                <w:szCs w:val="20"/>
              </w:rPr>
              <w:t xml:space="preserve">  </w:t>
            </w:r>
            <w:r w:rsidRPr="00C0662B">
              <w:rPr>
                <w:rFonts w:ascii="Arial" w:hAnsi="Arial" w:cs="Arial"/>
                <w:color w:val="000000"/>
                <w:sz w:val="20"/>
                <w:szCs w:val="20"/>
              </w:rPr>
              <w:t>11.6</w:t>
            </w:r>
          </w:p>
        </w:tc>
        <w:tc>
          <w:tcPr>
            <w:tcW w:w="2877" w:type="dxa"/>
          </w:tcPr>
          <w:p w14:paraId="0CA989DD"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41998327" w14:textId="77777777" w:rsidTr="00C0662B">
        <w:tc>
          <w:tcPr>
            <w:tcW w:w="2876" w:type="dxa"/>
          </w:tcPr>
          <w:p w14:paraId="18E8B618" w14:textId="77777777"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MSSA</w:t>
            </w:r>
          </w:p>
        </w:tc>
        <w:tc>
          <w:tcPr>
            <w:tcW w:w="2877" w:type="dxa"/>
          </w:tcPr>
          <w:p w14:paraId="329E7476" w14:textId="2ED6D019"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35.0 </w:t>
            </w:r>
            <w:r>
              <w:rPr>
                <w:rFonts w:ascii="Arial" w:hAnsi="Arial" w:cs="Arial"/>
                <w:color w:val="000000"/>
                <w:sz w:val="20"/>
                <w:szCs w:val="20"/>
              </w:rPr>
              <w:t xml:space="preserve">  </w:t>
            </w:r>
            <w:r w:rsidRPr="00C0662B">
              <w:rPr>
                <w:rFonts w:ascii="Arial" w:hAnsi="Arial" w:cs="Arial"/>
                <w:color w:val="000000"/>
                <w:sz w:val="20"/>
                <w:szCs w:val="20"/>
              </w:rPr>
              <w:t xml:space="preserve">29.0 </w:t>
            </w:r>
            <w:r>
              <w:rPr>
                <w:rFonts w:ascii="Arial" w:hAnsi="Arial" w:cs="Arial"/>
                <w:color w:val="000000"/>
                <w:sz w:val="20"/>
                <w:szCs w:val="20"/>
              </w:rPr>
              <w:t xml:space="preserve">  </w:t>
            </w:r>
            <w:r w:rsidRPr="00C0662B">
              <w:rPr>
                <w:rFonts w:ascii="Arial" w:hAnsi="Arial" w:cs="Arial"/>
                <w:color w:val="000000"/>
                <w:sz w:val="20"/>
                <w:szCs w:val="20"/>
              </w:rPr>
              <w:t>25.0</w:t>
            </w:r>
          </w:p>
        </w:tc>
        <w:tc>
          <w:tcPr>
            <w:tcW w:w="2877" w:type="dxa"/>
          </w:tcPr>
          <w:p w14:paraId="03E6A01F"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35A8DC4A" w14:textId="77777777" w:rsidTr="00C0662B">
        <w:tc>
          <w:tcPr>
            <w:tcW w:w="2876" w:type="dxa"/>
          </w:tcPr>
          <w:p w14:paraId="39494A5B" w14:textId="77777777"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MRSA</w:t>
            </w:r>
          </w:p>
        </w:tc>
        <w:tc>
          <w:tcPr>
            <w:tcW w:w="2877" w:type="dxa"/>
          </w:tcPr>
          <w:p w14:paraId="4BB66112" w14:textId="55EA22DC"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10.0 </w:t>
            </w:r>
            <w:r>
              <w:rPr>
                <w:rFonts w:ascii="Arial" w:hAnsi="Arial" w:cs="Arial"/>
                <w:color w:val="000000"/>
                <w:sz w:val="20"/>
                <w:szCs w:val="20"/>
              </w:rPr>
              <w:t xml:space="preserve">  </w:t>
            </w:r>
            <w:r w:rsidRPr="00C0662B">
              <w:rPr>
                <w:rFonts w:ascii="Arial" w:hAnsi="Arial" w:cs="Arial"/>
                <w:color w:val="000000"/>
                <w:sz w:val="20"/>
                <w:szCs w:val="20"/>
              </w:rPr>
              <w:t xml:space="preserve">5.0 </w:t>
            </w:r>
            <w:r>
              <w:rPr>
                <w:rFonts w:ascii="Arial" w:hAnsi="Arial" w:cs="Arial"/>
                <w:color w:val="000000"/>
                <w:sz w:val="20"/>
                <w:szCs w:val="20"/>
              </w:rPr>
              <w:t xml:space="preserve">    </w:t>
            </w:r>
            <w:r w:rsidRPr="00C0662B">
              <w:rPr>
                <w:rFonts w:ascii="Arial" w:hAnsi="Arial" w:cs="Arial"/>
                <w:color w:val="000000"/>
                <w:sz w:val="20"/>
                <w:szCs w:val="20"/>
              </w:rPr>
              <w:t>3.9</w:t>
            </w:r>
          </w:p>
        </w:tc>
        <w:tc>
          <w:tcPr>
            <w:tcW w:w="2877" w:type="dxa"/>
          </w:tcPr>
          <w:p w14:paraId="2EB6CB7A"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4494F143" w14:textId="77777777" w:rsidTr="00C0662B">
        <w:tc>
          <w:tcPr>
            <w:tcW w:w="2876" w:type="dxa"/>
          </w:tcPr>
          <w:p w14:paraId="2A17DBF9" w14:textId="77777777" w:rsidR="00C0662B" w:rsidRPr="00C0662B" w:rsidRDefault="00C0662B"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S. epidermidis</w:t>
            </w:r>
          </w:p>
        </w:tc>
        <w:tc>
          <w:tcPr>
            <w:tcW w:w="2877" w:type="dxa"/>
          </w:tcPr>
          <w:p w14:paraId="705EB82B" w14:textId="7A0DB81B"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90.0 </w:t>
            </w:r>
            <w:r>
              <w:rPr>
                <w:rFonts w:ascii="Arial" w:hAnsi="Arial" w:cs="Arial"/>
                <w:color w:val="000000"/>
                <w:sz w:val="20"/>
                <w:szCs w:val="20"/>
              </w:rPr>
              <w:t xml:space="preserve">  </w:t>
            </w:r>
            <w:r w:rsidRPr="00C0662B">
              <w:rPr>
                <w:rFonts w:ascii="Arial" w:hAnsi="Arial" w:cs="Arial"/>
                <w:color w:val="000000"/>
                <w:sz w:val="20"/>
                <w:szCs w:val="20"/>
              </w:rPr>
              <w:t xml:space="preserve">75.0 </w:t>
            </w:r>
            <w:r>
              <w:rPr>
                <w:rFonts w:ascii="Arial" w:hAnsi="Arial" w:cs="Arial"/>
                <w:color w:val="000000"/>
                <w:sz w:val="20"/>
                <w:szCs w:val="20"/>
              </w:rPr>
              <w:t xml:space="preserve">  </w:t>
            </w:r>
            <w:r w:rsidRPr="00C0662B">
              <w:rPr>
                <w:rFonts w:ascii="Arial" w:hAnsi="Arial" w:cs="Arial"/>
                <w:color w:val="000000"/>
                <w:sz w:val="20"/>
                <w:szCs w:val="20"/>
              </w:rPr>
              <w:t>58.0</w:t>
            </w:r>
          </w:p>
        </w:tc>
        <w:tc>
          <w:tcPr>
            <w:tcW w:w="2877" w:type="dxa"/>
          </w:tcPr>
          <w:p w14:paraId="7CCC4C38"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43D2C5FF" w14:textId="77777777" w:rsidTr="00C0662B">
        <w:tc>
          <w:tcPr>
            <w:tcW w:w="2876" w:type="dxa"/>
          </w:tcPr>
          <w:p w14:paraId="20F866FE" w14:textId="77777777" w:rsidR="00C0662B" w:rsidRPr="00C0662B" w:rsidRDefault="00C0662B"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E. faecalis</w:t>
            </w:r>
          </w:p>
        </w:tc>
        <w:tc>
          <w:tcPr>
            <w:tcW w:w="2877" w:type="dxa"/>
          </w:tcPr>
          <w:p w14:paraId="7493D4F8" w14:textId="355F1BF1"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55.0 </w:t>
            </w:r>
            <w:r>
              <w:rPr>
                <w:rFonts w:ascii="Arial" w:hAnsi="Arial" w:cs="Arial"/>
                <w:color w:val="000000"/>
                <w:sz w:val="20"/>
                <w:szCs w:val="20"/>
              </w:rPr>
              <w:t xml:space="preserve">  </w:t>
            </w:r>
            <w:r w:rsidRPr="00C0662B">
              <w:rPr>
                <w:rFonts w:ascii="Arial" w:hAnsi="Arial" w:cs="Arial"/>
                <w:color w:val="000000"/>
                <w:sz w:val="20"/>
                <w:szCs w:val="20"/>
              </w:rPr>
              <w:t xml:space="preserve">47.6 </w:t>
            </w:r>
            <w:r>
              <w:rPr>
                <w:rFonts w:ascii="Arial" w:hAnsi="Arial" w:cs="Arial"/>
                <w:color w:val="000000"/>
                <w:sz w:val="20"/>
                <w:szCs w:val="20"/>
              </w:rPr>
              <w:t xml:space="preserve">  </w:t>
            </w:r>
            <w:r w:rsidRPr="00C0662B">
              <w:rPr>
                <w:rFonts w:ascii="Arial" w:hAnsi="Arial" w:cs="Arial"/>
                <w:color w:val="000000"/>
                <w:sz w:val="20"/>
                <w:szCs w:val="20"/>
              </w:rPr>
              <w:t>36.8</w:t>
            </w:r>
          </w:p>
        </w:tc>
        <w:tc>
          <w:tcPr>
            <w:tcW w:w="2877" w:type="dxa"/>
          </w:tcPr>
          <w:p w14:paraId="665E1EDC"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548BA201" w14:textId="77777777" w:rsidTr="00C0662B">
        <w:tc>
          <w:tcPr>
            <w:tcW w:w="2876" w:type="dxa"/>
          </w:tcPr>
          <w:p w14:paraId="0802ACF2" w14:textId="77777777" w:rsidR="00C0662B" w:rsidRPr="00C0662B" w:rsidRDefault="00C0662B"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E. faecium</w:t>
            </w:r>
          </w:p>
        </w:tc>
        <w:tc>
          <w:tcPr>
            <w:tcW w:w="2877" w:type="dxa"/>
          </w:tcPr>
          <w:p w14:paraId="69B16334" w14:textId="02BACC8F"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50.0 </w:t>
            </w:r>
            <w:r>
              <w:rPr>
                <w:rFonts w:ascii="Arial" w:hAnsi="Arial" w:cs="Arial"/>
                <w:color w:val="000000"/>
                <w:sz w:val="20"/>
                <w:szCs w:val="20"/>
              </w:rPr>
              <w:t xml:space="preserve">  </w:t>
            </w:r>
            <w:r w:rsidRPr="00C0662B">
              <w:rPr>
                <w:rFonts w:ascii="Arial" w:hAnsi="Arial" w:cs="Arial"/>
                <w:color w:val="000000"/>
                <w:sz w:val="20"/>
                <w:szCs w:val="20"/>
              </w:rPr>
              <w:t xml:space="preserve">40.6 </w:t>
            </w:r>
            <w:r>
              <w:rPr>
                <w:rFonts w:ascii="Arial" w:hAnsi="Arial" w:cs="Arial"/>
                <w:color w:val="000000"/>
                <w:sz w:val="20"/>
                <w:szCs w:val="20"/>
              </w:rPr>
              <w:t xml:space="preserve">  </w:t>
            </w:r>
            <w:r w:rsidRPr="00C0662B">
              <w:rPr>
                <w:rFonts w:ascii="Arial" w:hAnsi="Arial" w:cs="Arial"/>
                <w:color w:val="000000"/>
                <w:sz w:val="20"/>
                <w:szCs w:val="20"/>
              </w:rPr>
              <w:t>36.8</w:t>
            </w:r>
          </w:p>
        </w:tc>
        <w:tc>
          <w:tcPr>
            <w:tcW w:w="2877" w:type="dxa"/>
          </w:tcPr>
          <w:p w14:paraId="5537B0EF" w14:textId="77777777" w:rsidR="00C0662B" w:rsidRPr="00C0662B" w:rsidRDefault="00C0662B" w:rsidP="00623CB0">
            <w:pPr>
              <w:keepNext/>
              <w:spacing w:before="240" w:after="60"/>
              <w:contextualSpacing/>
              <w:rPr>
                <w:rFonts w:ascii="Menlo" w:hAnsi="Menlo" w:cs="Menlo"/>
                <w:color w:val="CCCCCC"/>
                <w:sz w:val="18"/>
                <w:szCs w:val="18"/>
              </w:rPr>
            </w:pPr>
          </w:p>
        </w:tc>
      </w:tr>
    </w:tbl>
    <w:p w14:paraId="6E96D089" w14:textId="77777777" w:rsidR="00FB56F7" w:rsidRPr="00C21754" w:rsidRDefault="00FB56F7" w:rsidP="004069B1">
      <w:pPr>
        <w:keepNext/>
        <w:pBdr>
          <w:top w:val="nil"/>
          <w:left w:val="nil"/>
          <w:bottom w:val="nil"/>
          <w:right w:val="nil"/>
          <w:between w:val="nil"/>
        </w:pBdr>
        <w:spacing w:before="240" w:after="60"/>
        <w:contextualSpacing/>
        <w:rPr>
          <w:rFonts w:ascii="Menlo" w:hAnsi="Menlo" w:cs="Menlo"/>
          <w:color w:val="CCCCCC"/>
          <w:sz w:val="18"/>
          <w:szCs w:val="18"/>
        </w:rPr>
      </w:pPr>
    </w:p>
    <w:p w14:paraId="2807E1DC" w14:textId="200CD432" w:rsidR="004069B1" w:rsidRPr="00FB56F7" w:rsidRDefault="00FB56F7" w:rsidP="00F05203">
      <w:pPr>
        <w:jc w:val="both"/>
        <w:rPr>
          <w:rFonts w:ascii="Arial" w:hAnsi="Arial" w:cs="Arial"/>
          <w:color w:val="000000"/>
          <w:sz w:val="20"/>
          <w:szCs w:val="20"/>
        </w:rPr>
      </w:pPr>
      <w:r w:rsidRPr="00C21754">
        <w:rPr>
          <w:rFonts w:ascii="Arial" w:hAnsi="Arial" w:cs="Arial"/>
          <w:b/>
          <w:color w:val="000000"/>
          <w:sz w:val="20"/>
          <w:szCs w:val="20"/>
        </w:rPr>
        <w:t>Table 2.</w:t>
      </w:r>
      <w:r w:rsidRPr="00C21754">
        <w:rPr>
          <w:rFonts w:ascii="Arial" w:hAnsi="Arial" w:cs="Arial"/>
          <w:color w:val="000000"/>
          <w:sz w:val="20"/>
          <w:szCs w:val="20"/>
        </w:rPr>
        <w:t xml:space="preserve"> </w:t>
      </w:r>
      <w:r>
        <w:rPr>
          <w:rFonts w:ascii="Arial" w:hAnsi="Arial" w:cs="Arial"/>
          <w:b/>
          <w:bCs/>
          <w:color w:val="000000"/>
          <w:sz w:val="20"/>
          <w:szCs w:val="20"/>
        </w:rPr>
        <w:t>Parameter</w:t>
      </w:r>
      <w:r w:rsidRPr="00C21754">
        <w:rPr>
          <w:rFonts w:ascii="Arial" w:hAnsi="Arial" w:cs="Arial"/>
          <w:b/>
          <w:bCs/>
          <w:color w:val="000000"/>
          <w:sz w:val="20"/>
          <w:szCs w:val="20"/>
        </w:rPr>
        <w:t xml:space="preserve"> estimates</w:t>
      </w:r>
      <w:r w:rsidR="00066B88">
        <w:rPr>
          <w:rFonts w:ascii="Arial" w:hAnsi="Arial" w:cs="Arial"/>
          <w:b/>
          <w:bCs/>
          <w:color w:val="000000"/>
          <w:sz w:val="20"/>
          <w:szCs w:val="20"/>
        </w:rPr>
        <w:t xml:space="preserve"> of pathogenic bacteria</w:t>
      </w:r>
      <w:r w:rsidRPr="00C21754">
        <w:rPr>
          <w:rFonts w:ascii="Arial" w:hAnsi="Arial" w:cs="Arial"/>
          <w:color w:val="000000"/>
          <w:sz w:val="20"/>
          <w:szCs w:val="20"/>
        </w:rPr>
        <w:t xml:space="preserve">. </w:t>
      </w:r>
      <w:r>
        <w:rPr>
          <w:rFonts w:ascii="Arial" w:hAnsi="Arial" w:cs="Arial"/>
          <w:color w:val="000000"/>
          <w:sz w:val="20"/>
          <w:szCs w:val="20"/>
        </w:rPr>
        <w:t>P</w:t>
      </w:r>
      <w:r w:rsidRPr="00C21754">
        <w:rPr>
          <w:rFonts w:ascii="Arial" w:hAnsi="Arial" w:cs="Arial"/>
          <w:color w:val="000000"/>
          <w:sz w:val="20"/>
          <w:szCs w:val="20"/>
        </w:rPr>
        <w:t xml:space="preserve">osterior estimates for the eight </w:t>
      </w:r>
      <w:r>
        <w:rPr>
          <w:rFonts w:ascii="Arial" w:hAnsi="Arial" w:cs="Arial"/>
          <w:color w:val="000000"/>
          <w:sz w:val="20"/>
          <w:szCs w:val="20"/>
        </w:rPr>
        <w:t xml:space="preserve">bacterial </w:t>
      </w:r>
      <w:r w:rsidRPr="00E9528B">
        <w:rPr>
          <w:rFonts w:ascii="Arial" w:hAnsi="Arial" w:cs="Arial"/>
          <w:color w:val="000000"/>
          <w:sz w:val="20"/>
          <w:szCs w:val="20"/>
        </w:rPr>
        <w:t>pathogen</w:t>
      </w:r>
      <w:r>
        <w:rPr>
          <w:rFonts w:ascii="Arial" w:hAnsi="Arial" w:cs="Arial"/>
          <w:color w:val="000000"/>
          <w:sz w:val="20"/>
          <w:szCs w:val="20"/>
        </w:rPr>
        <w:t>s</w:t>
      </w:r>
      <w:r w:rsidRPr="00C21754">
        <w:rPr>
          <w:rFonts w:ascii="Arial" w:hAnsi="Arial" w:cs="Arial"/>
          <w:color w:val="000000"/>
          <w:sz w:val="20"/>
          <w:szCs w:val="20"/>
        </w:rPr>
        <w:t xml:space="preserve">; </w:t>
      </w:r>
      <w:r w:rsidRPr="00E9528B">
        <w:rPr>
          <w:rFonts w:ascii="Arial" w:hAnsi="Arial" w:cs="Arial"/>
          <w:color w:val="000000"/>
          <w:sz w:val="20"/>
          <w:szCs w:val="20"/>
        </w:rPr>
        <w:t xml:space="preserve">the value for the importation rate </w:t>
      </w:r>
      <w:r w:rsidRPr="00C21754">
        <w:rPr>
          <w:rFonts w:ascii="Arial" w:hAnsi="Arial" w:cs="Arial"/>
          <w:color w:val="000000"/>
          <w:sz w:val="20"/>
          <w:szCs w:val="20"/>
        </w:rPr>
        <w:t xml:space="preserve">γ </w:t>
      </w:r>
      <w:r w:rsidRPr="00E9528B">
        <w:rPr>
          <w:rFonts w:ascii="Arial" w:hAnsi="Arial" w:cs="Arial"/>
          <w:color w:val="000000"/>
          <w:sz w:val="20"/>
          <w:szCs w:val="20"/>
        </w:rPr>
        <w:t>is shown in the second column. N</w:t>
      </w:r>
      <w:r w:rsidRPr="00C21754">
        <w:rPr>
          <w:rFonts w:ascii="Arial" w:hAnsi="Arial" w:cs="Arial"/>
          <w:color w:val="000000"/>
          <w:sz w:val="20"/>
          <w:szCs w:val="20"/>
        </w:rPr>
        <w:t>osocomial transmission rates β</w:t>
      </w:r>
      <w:r w:rsidRPr="00E9528B">
        <w:rPr>
          <w:rFonts w:ascii="Arial" w:hAnsi="Arial" w:cs="Arial"/>
          <w:color w:val="000000"/>
          <w:sz w:val="20"/>
          <w:szCs w:val="20"/>
        </w:rPr>
        <w:t xml:space="preserve"> is presented as rate per day in the third column and likelihoods of detection upon testing </w:t>
      </w:r>
      <m:oMath>
        <m:r>
          <m:rPr>
            <m:sty m:val="p"/>
          </m:rPr>
          <w:rPr>
            <w:rFonts w:ascii="Cambria Math" w:hAnsi="Cambria Math" w:cs="Arial"/>
            <w:color w:val="000000"/>
            <w:sz w:val="20"/>
            <w:szCs w:val="20"/>
          </w:rPr>
          <m:t>ρ</m:t>
        </m:r>
      </m:oMath>
      <w:r w:rsidRPr="00E9528B">
        <w:rPr>
          <w:rFonts w:ascii="Arial" w:hAnsi="Arial" w:cs="Arial"/>
          <w:color w:val="000000"/>
          <w:sz w:val="20"/>
          <w:szCs w:val="20"/>
        </w:rPr>
        <w:t xml:space="preserve"> in the fourth column.</w:t>
      </w:r>
    </w:p>
    <w:tbl>
      <w:tblPr>
        <w:tblStyle w:val="TableGrid"/>
        <w:tblW w:w="0" w:type="auto"/>
        <w:tblLook w:val="04A0" w:firstRow="1" w:lastRow="0" w:firstColumn="1" w:lastColumn="0" w:noHBand="0" w:noVBand="1"/>
      </w:tblPr>
      <w:tblGrid>
        <w:gridCol w:w="1831"/>
        <w:gridCol w:w="1316"/>
        <w:gridCol w:w="3336"/>
        <w:gridCol w:w="2147"/>
      </w:tblGrid>
      <w:tr w:rsidR="004069B1" w:rsidRPr="00C21754" w14:paraId="192C6596" w14:textId="77777777" w:rsidTr="00280E3A">
        <w:tc>
          <w:tcPr>
            <w:tcW w:w="1838" w:type="dxa"/>
            <w:tcBorders>
              <w:top w:val="single" w:sz="4" w:space="0" w:color="auto"/>
              <w:left w:val="single" w:sz="4" w:space="0" w:color="auto"/>
              <w:bottom w:val="nil"/>
              <w:right w:val="single" w:sz="4" w:space="0" w:color="auto"/>
            </w:tcBorders>
          </w:tcPr>
          <w:p w14:paraId="51708CF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 xml:space="preserve"> </w:t>
            </w:r>
          </w:p>
        </w:tc>
        <w:tc>
          <w:tcPr>
            <w:tcW w:w="1276" w:type="dxa"/>
            <w:tcBorders>
              <w:top w:val="single" w:sz="4" w:space="0" w:color="auto"/>
              <w:left w:val="single" w:sz="4" w:space="0" w:color="auto"/>
              <w:bottom w:val="nil"/>
              <w:right w:val="single" w:sz="4" w:space="0" w:color="auto"/>
            </w:tcBorders>
          </w:tcPr>
          <w:p w14:paraId="65DCA39D" w14:textId="77777777" w:rsidR="004069B1" w:rsidRPr="00E9528B" w:rsidRDefault="004069B1" w:rsidP="00280E3A">
            <w:pPr>
              <w:rPr>
                <w:rFonts w:ascii="Arial" w:hAnsi="Arial" w:cs="Arial"/>
                <w:b/>
                <w:bCs/>
                <w:color w:val="000000" w:themeColor="text1"/>
                <w:sz w:val="20"/>
                <w:szCs w:val="20"/>
              </w:rPr>
            </w:pPr>
            <w:r w:rsidRPr="00C21754">
              <w:rPr>
                <w:rFonts w:ascii="Arial" w:hAnsi="Arial" w:cs="Arial"/>
                <w:color w:val="000000" w:themeColor="text1"/>
                <w:sz w:val="20"/>
                <w:szCs w:val="20"/>
              </w:rPr>
              <w:t xml:space="preserve"> </w:t>
            </w:r>
            <w:r w:rsidRPr="00E9528B">
              <w:rPr>
                <w:rFonts w:ascii="Arial" w:hAnsi="Arial" w:cs="Arial"/>
                <w:b/>
                <w:bCs/>
                <w:color w:val="000000" w:themeColor="text1"/>
                <w:sz w:val="20"/>
                <w:szCs w:val="20"/>
              </w:rPr>
              <w:t xml:space="preserve">Importation rate, </w:t>
            </w:r>
            <m:oMath>
              <m:r>
                <m:rPr>
                  <m:sty m:val="b"/>
                </m:rPr>
                <w:rPr>
                  <w:rFonts w:ascii="Cambria Math" w:hAnsi="Cambria Math" w:cs="Arial"/>
                  <w:color w:val="000000" w:themeColor="text1"/>
                  <w:sz w:val="20"/>
                  <w:szCs w:val="20"/>
                </w:rPr>
                <m:t>γ</m:t>
              </m:r>
            </m:oMath>
            <w:r w:rsidRPr="00E9528B">
              <w:rPr>
                <w:rFonts w:ascii="Arial" w:hAnsi="Arial" w:cs="Arial"/>
                <w:b/>
                <w:bCs/>
                <w:color w:val="000000" w:themeColor="text1"/>
                <w:sz w:val="20"/>
                <w:szCs w:val="20"/>
              </w:rPr>
              <w:t xml:space="preserve"> (%)</w:t>
            </w:r>
          </w:p>
        </w:tc>
        <w:tc>
          <w:tcPr>
            <w:tcW w:w="3358" w:type="dxa"/>
            <w:tcBorders>
              <w:top w:val="single" w:sz="4" w:space="0" w:color="auto"/>
              <w:left w:val="single" w:sz="4" w:space="0" w:color="auto"/>
              <w:bottom w:val="nil"/>
              <w:right w:val="single" w:sz="4" w:space="0" w:color="auto"/>
            </w:tcBorders>
          </w:tcPr>
          <w:p w14:paraId="5C7DAD9A" w14:textId="77777777" w:rsidR="004069B1" w:rsidRPr="00E9528B" w:rsidRDefault="004069B1" w:rsidP="00280E3A">
            <w:pPr>
              <w:rPr>
                <w:rFonts w:ascii="Arial" w:hAnsi="Arial" w:cs="Arial"/>
                <w:b/>
                <w:bCs/>
                <w:color w:val="000000" w:themeColor="text1"/>
                <w:sz w:val="20"/>
                <w:szCs w:val="20"/>
              </w:rPr>
            </w:pPr>
            <w:r w:rsidRPr="00C21754">
              <w:rPr>
                <w:rFonts w:ascii="Arial" w:hAnsi="Arial" w:cs="Arial"/>
                <w:b/>
                <w:bCs/>
                <w:color w:val="000000" w:themeColor="text1"/>
                <w:sz w:val="20"/>
                <w:szCs w:val="20"/>
              </w:rPr>
              <w:t>Nosocomial transmission</w:t>
            </w:r>
            <w:r w:rsidRPr="00E9528B">
              <w:rPr>
                <w:rFonts w:ascii="Arial" w:hAnsi="Arial" w:cs="Arial"/>
                <w:b/>
                <w:bCs/>
                <w:color w:val="000000" w:themeColor="text1"/>
                <w:sz w:val="20"/>
                <w:szCs w:val="20"/>
              </w:rPr>
              <w:t xml:space="preserve"> rate </w:t>
            </w:r>
            <m:oMath>
              <m:r>
                <m:rPr>
                  <m:sty m:val="b"/>
                </m:rPr>
                <w:rPr>
                  <w:rFonts w:ascii="Cambria Math" w:hAnsi="Cambria Math" w:cs="Arial"/>
                  <w:color w:val="000000" w:themeColor="text1"/>
                  <w:sz w:val="20"/>
                  <w:szCs w:val="20"/>
                </w:rPr>
                <m:t>β</m:t>
              </m:r>
            </m:oMath>
            <w:r w:rsidRPr="00C21754">
              <w:rPr>
                <w:rFonts w:ascii="Arial" w:hAnsi="Arial" w:cs="Arial"/>
                <w:color w:val="000000" w:themeColor="text1"/>
                <w:sz w:val="20"/>
                <w:szCs w:val="20"/>
              </w:rPr>
              <w:t xml:space="preserve"> </w:t>
            </w:r>
          </w:p>
          <w:p w14:paraId="5C79D88A" w14:textId="77777777" w:rsidR="004069B1" w:rsidRPr="00C21754" w:rsidRDefault="004069B1" w:rsidP="00280E3A">
            <w:pPr>
              <w:rPr>
                <w:rFonts w:ascii="Arial" w:hAnsi="Arial" w:cs="Arial"/>
                <w:b/>
                <w:bCs/>
                <w:color w:val="000000" w:themeColor="text1"/>
                <w:sz w:val="20"/>
                <w:szCs w:val="20"/>
              </w:rPr>
            </w:pPr>
            <w:r w:rsidRPr="00E9528B">
              <w:rPr>
                <w:rFonts w:ascii="Arial" w:hAnsi="Arial" w:cs="Arial"/>
                <w:b/>
                <w:bCs/>
                <w:color w:val="000000" w:themeColor="text1"/>
                <w:sz w:val="20"/>
                <w:szCs w:val="20"/>
              </w:rPr>
              <w:t>M</w:t>
            </w:r>
            <w:r w:rsidRPr="00C21754">
              <w:rPr>
                <w:rFonts w:ascii="Arial" w:hAnsi="Arial" w:cs="Arial"/>
                <w:b/>
                <w:bCs/>
                <w:color w:val="000000" w:themeColor="text1"/>
                <w:sz w:val="20"/>
                <w:szCs w:val="20"/>
              </w:rPr>
              <w:t>ean (95% CI)</w:t>
            </w:r>
          </w:p>
        </w:tc>
        <w:tc>
          <w:tcPr>
            <w:tcW w:w="2158" w:type="dxa"/>
            <w:tcBorders>
              <w:top w:val="single" w:sz="4" w:space="0" w:color="auto"/>
              <w:left w:val="single" w:sz="4" w:space="0" w:color="auto"/>
              <w:bottom w:val="nil"/>
              <w:right w:val="single" w:sz="4" w:space="0" w:color="auto"/>
            </w:tcBorders>
          </w:tcPr>
          <w:p w14:paraId="4975200A" w14:textId="1D77EDA4" w:rsidR="004069B1" w:rsidRPr="00E9528B" w:rsidRDefault="004069B1" w:rsidP="00280E3A">
            <w:pPr>
              <w:rPr>
                <w:rFonts w:ascii="Arial" w:hAnsi="Arial" w:cs="Arial"/>
                <w:b/>
                <w:bCs/>
                <w:color w:val="000000" w:themeColor="text1"/>
                <w:sz w:val="20"/>
                <w:szCs w:val="20"/>
              </w:rPr>
            </w:pPr>
            <w:r w:rsidRPr="00C21754">
              <w:rPr>
                <w:rFonts w:ascii="Arial" w:hAnsi="Arial" w:cs="Arial"/>
                <w:b/>
                <w:bCs/>
                <w:color w:val="000000" w:themeColor="text1"/>
                <w:sz w:val="20"/>
                <w:szCs w:val="20"/>
              </w:rPr>
              <w:t xml:space="preserve"> </w:t>
            </w:r>
            <w:r w:rsidR="00FB56F7">
              <w:rPr>
                <w:rFonts w:ascii="Arial" w:hAnsi="Arial" w:cs="Arial"/>
                <w:b/>
                <w:bCs/>
                <w:color w:val="000000" w:themeColor="text1"/>
                <w:sz w:val="20"/>
                <w:szCs w:val="20"/>
              </w:rPr>
              <w:t>Effective sensitivity</w:t>
            </w:r>
            <w:r w:rsidRPr="00E9528B">
              <w:rPr>
                <w:rFonts w:ascii="Arial" w:hAnsi="Arial" w:cs="Arial"/>
                <w:b/>
                <w:bCs/>
                <w:color w:val="000000" w:themeColor="text1"/>
                <w:sz w:val="20"/>
                <w:szCs w:val="20"/>
              </w:rPr>
              <w:t xml:space="preserve"> </w:t>
            </w:r>
            <m:oMath>
              <m:r>
                <m:rPr>
                  <m:sty m:val="b"/>
                </m:rPr>
                <w:rPr>
                  <w:rFonts w:ascii="Cambria Math" w:hAnsi="Cambria Math" w:cs="Arial"/>
                  <w:color w:val="000000" w:themeColor="text1"/>
                  <w:sz w:val="20"/>
                  <w:szCs w:val="20"/>
                </w:rPr>
                <m:t>ρ</m:t>
              </m:r>
            </m:oMath>
            <w:r w:rsidRPr="00E9528B">
              <w:rPr>
                <w:rFonts w:ascii="Arial" w:hAnsi="Arial" w:cs="Arial"/>
                <w:b/>
                <w:bCs/>
                <w:color w:val="000000" w:themeColor="text1"/>
                <w:sz w:val="20"/>
                <w:szCs w:val="20"/>
              </w:rPr>
              <w:t xml:space="preserve"> (%) </w:t>
            </w:r>
          </w:p>
          <w:p w14:paraId="2D5B0DC7" w14:textId="77777777" w:rsidR="004069B1" w:rsidRPr="00C21754" w:rsidRDefault="004069B1" w:rsidP="00280E3A">
            <w:pPr>
              <w:rPr>
                <w:rFonts w:ascii="Arial" w:hAnsi="Arial" w:cs="Arial"/>
                <w:b/>
                <w:bCs/>
                <w:color w:val="000000" w:themeColor="text1"/>
                <w:sz w:val="20"/>
                <w:szCs w:val="20"/>
              </w:rPr>
            </w:pPr>
            <w:r w:rsidRPr="00E9528B">
              <w:rPr>
                <w:rFonts w:ascii="Arial" w:hAnsi="Arial" w:cs="Arial"/>
                <w:b/>
                <w:bCs/>
                <w:color w:val="000000" w:themeColor="text1"/>
                <w:sz w:val="20"/>
                <w:szCs w:val="20"/>
              </w:rPr>
              <w:t>M</w:t>
            </w:r>
            <w:r w:rsidRPr="00C21754">
              <w:rPr>
                <w:rFonts w:ascii="Arial" w:hAnsi="Arial" w:cs="Arial"/>
                <w:b/>
                <w:bCs/>
                <w:color w:val="000000" w:themeColor="text1"/>
                <w:sz w:val="20"/>
                <w:szCs w:val="20"/>
              </w:rPr>
              <w:t>ean (95% CI)</w:t>
            </w:r>
            <w:r w:rsidRPr="00C21754">
              <w:rPr>
                <w:rFonts w:ascii="Arial" w:hAnsi="Arial" w:cs="Arial"/>
                <w:b/>
                <w:bCs/>
                <w:color w:val="000000" w:themeColor="text1"/>
                <w:sz w:val="20"/>
                <w:szCs w:val="20"/>
              </w:rPr>
              <w:br/>
            </w:r>
          </w:p>
        </w:tc>
      </w:tr>
      <w:tr w:rsidR="004069B1" w:rsidRPr="00C21754" w14:paraId="573C1EEB" w14:textId="77777777" w:rsidTr="00280E3A">
        <w:tc>
          <w:tcPr>
            <w:tcW w:w="1838" w:type="dxa"/>
            <w:tcBorders>
              <w:top w:val="single" w:sz="4" w:space="0" w:color="auto"/>
              <w:left w:val="single" w:sz="4" w:space="0" w:color="auto"/>
              <w:bottom w:val="nil"/>
              <w:right w:val="single" w:sz="4" w:space="0" w:color="auto"/>
            </w:tcBorders>
          </w:tcPr>
          <w:p w14:paraId="5741DA3F"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E. coli</w:t>
            </w:r>
          </w:p>
        </w:tc>
        <w:tc>
          <w:tcPr>
            <w:tcW w:w="1276" w:type="dxa"/>
            <w:tcBorders>
              <w:top w:val="single" w:sz="4" w:space="0" w:color="auto"/>
              <w:left w:val="single" w:sz="4" w:space="0" w:color="auto"/>
            </w:tcBorders>
          </w:tcPr>
          <w:p w14:paraId="145E89E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5</w:t>
            </w:r>
          </w:p>
        </w:tc>
        <w:tc>
          <w:tcPr>
            <w:tcW w:w="3358" w:type="dxa"/>
            <w:tcBorders>
              <w:top w:val="single" w:sz="4" w:space="0" w:color="auto"/>
            </w:tcBorders>
          </w:tcPr>
          <w:p w14:paraId="09DDA67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4E-03 (1.72E-03, 3.58E-03)</w:t>
            </w:r>
          </w:p>
        </w:tc>
        <w:tc>
          <w:tcPr>
            <w:tcW w:w="2158" w:type="dxa"/>
            <w:tcBorders>
              <w:top w:val="single" w:sz="4" w:space="0" w:color="auto"/>
            </w:tcBorders>
          </w:tcPr>
          <w:p w14:paraId="174899A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8.53 (17.30, 19.43)</w:t>
            </w:r>
          </w:p>
        </w:tc>
      </w:tr>
      <w:tr w:rsidR="004069B1" w:rsidRPr="00C21754" w14:paraId="193C21D2" w14:textId="77777777" w:rsidTr="00280E3A">
        <w:tc>
          <w:tcPr>
            <w:tcW w:w="1838" w:type="dxa"/>
            <w:tcBorders>
              <w:top w:val="nil"/>
              <w:left w:val="single" w:sz="4" w:space="0" w:color="auto"/>
              <w:bottom w:val="nil"/>
              <w:right w:val="single" w:sz="4" w:space="0" w:color="auto"/>
            </w:tcBorders>
          </w:tcPr>
          <w:p w14:paraId="387B097E"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632804B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63</w:t>
            </w:r>
          </w:p>
        </w:tc>
        <w:tc>
          <w:tcPr>
            <w:tcW w:w="3358" w:type="dxa"/>
          </w:tcPr>
          <w:p w14:paraId="114A7199"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8.66E-04 (3.78E-04, 1.58E-03)</w:t>
            </w:r>
          </w:p>
        </w:tc>
        <w:tc>
          <w:tcPr>
            <w:tcW w:w="2158" w:type="dxa"/>
          </w:tcPr>
          <w:p w14:paraId="6FF4B12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8.63 (17.85, 19.23)</w:t>
            </w:r>
          </w:p>
        </w:tc>
      </w:tr>
      <w:tr w:rsidR="004069B1" w:rsidRPr="00C21754" w14:paraId="06E2D56A" w14:textId="77777777" w:rsidTr="00280E3A">
        <w:tc>
          <w:tcPr>
            <w:tcW w:w="1838" w:type="dxa"/>
            <w:tcBorders>
              <w:top w:val="nil"/>
              <w:left w:val="single" w:sz="4" w:space="0" w:color="auto"/>
              <w:bottom w:val="single" w:sz="4" w:space="0" w:color="auto"/>
              <w:right w:val="single" w:sz="4" w:space="0" w:color="auto"/>
            </w:tcBorders>
          </w:tcPr>
          <w:p w14:paraId="32EA3F3F"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5F89121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70</w:t>
            </w:r>
          </w:p>
        </w:tc>
        <w:tc>
          <w:tcPr>
            <w:tcW w:w="3358" w:type="dxa"/>
          </w:tcPr>
          <w:p w14:paraId="288759F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9.62E-04 (4.06E-04, 1.73E-03)</w:t>
            </w:r>
          </w:p>
        </w:tc>
        <w:tc>
          <w:tcPr>
            <w:tcW w:w="2158" w:type="dxa"/>
          </w:tcPr>
          <w:p w14:paraId="6B93244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7.31 (16.33, 18.02)</w:t>
            </w:r>
          </w:p>
        </w:tc>
      </w:tr>
      <w:tr w:rsidR="004069B1" w:rsidRPr="00C21754" w14:paraId="164BF252" w14:textId="77777777" w:rsidTr="00280E3A">
        <w:tc>
          <w:tcPr>
            <w:tcW w:w="1838" w:type="dxa"/>
            <w:tcBorders>
              <w:top w:val="single" w:sz="4" w:space="0" w:color="auto"/>
              <w:left w:val="single" w:sz="4" w:space="0" w:color="auto"/>
              <w:bottom w:val="nil"/>
              <w:right w:val="single" w:sz="4" w:space="0" w:color="auto"/>
            </w:tcBorders>
          </w:tcPr>
          <w:p w14:paraId="47220A77"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K. pneumoniae</w:t>
            </w:r>
          </w:p>
        </w:tc>
        <w:tc>
          <w:tcPr>
            <w:tcW w:w="1276" w:type="dxa"/>
            <w:tcBorders>
              <w:left w:val="single" w:sz="4" w:space="0" w:color="auto"/>
            </w:tcBorders>
          </w:tcPr>
          <w:p w14:paraId="7FF8519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5</w:t>
            </w:r>
          </w:p>
        </w:tc>
        <w:tc>
          <w:tcPr>
            <w:tcW w:w="3358" w:type="dxa"/>
          </w:tcPr>
          <w:p w14:paraId="745F104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7 (0.180, 0.194)</w:t>
            </w:r>
          </w:p>
        </w:tc>
        <w:tc>
          <w:tcPr>
            <w:tcW w:w="2158" w:type="dxa"/>
          </w:tcPr>
          <w:p w14:paraId="7E01635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1 (2.36, 2.65)</w:t>
            </w:r>
          </w:p>
        </w:tc>
      </w:tr>
      <w:tr w:rsidR="004069B1" w:rsidRPr="00C21754" w14:paraId="3F8513C2" w14:textId="77777777" w:rsidTr="00280E3A">
        <w:tc>
          <w:tcPr>
            <w:tcW w:w="1838" w:type="dxa"/>
            <w:tcBorders>
              <w:top w:val="nil"/>
              <w:left w:val="single" w:sz="4" w:space="0" w:color="auto"/>
              <w:bottom w:val="nil"/>
              <w:right w:val="single" w:sz="4" w:space="0" w:color="auto"/>
            </w:tcBorders>
          </w:tcPr>
          <w:p w14:paraId="7A9BE9CF" w14:textId="77777777" w:rsidR="004069B1" w:rsidRPr="00E9528B"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4A65A8F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3</w:t>
            </w:r>
          </w:p>
        </w:tc>
        <w:tc>
          <w:tcPr>
            <w:tcW w:w="3358" w:type="dxa"/>
          </w:tcPr>
          <w:p w14:paraId="3910658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9 (0.180, 0.195)</w:t>
            </w:r>
          </w:p>
        </w:tc>
        <w:tc>
          <w:tcPr>
            <w:tcW w:w="2158" w:type="dxa"/>
          </w:tcPr>
          <w:p w14:paraId="451486D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14 (1.98, 2.29)</w:t>
            </w:r>
          </w:p>
        </w:tc>
      </w:tr>
      <w:tr w:rsidR="004069B1" w:rsidRPr="00C21754" w14:paraId="55F24097" w14:textId="77777777" w:rsidTr="00280E3A">
        <w:tc>
          <w:tcPr>
            <w:tcW w:w="1838" w:type="dxa"/>
            <w:tcBorders>
              <w:top w:val="nil"/>
              <w:left w:val="single" w:sz="4" w:space="0" w:color="auto"/>
              <w:bottom w:val="single" w:sz="4" w:space="0" w:color="auto"/>
              <w:right w:val="single" w:sz="4" w:space="0" w:color="auto"/>
            </w:tcBorders>
          </w:tcPr>
          <w:p w14:paraId="6F53E1C6"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00096324"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5</w:t>
            </w:r>
          </w:p>
        </w:tc>
        <w:tc>
          <w:tcPr>
            <w:tcW w:w="3358" w:type="dxa"/>
          </w:tcPr>
          <w:p w14:paraId="032D197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1 (0.165, 0.193)</w:t>
            </w:r>
          </w:p>
        </w:tc>
        <w:tc>
          <w:tcPr>
            <w:tcW w:w="2158" w:type="dxa"/>
          </w:tcPr>
          <w:p w14:paraId="7435FB2F"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05 (1.92, 2.17)</w:t>
            </w:r>
          </w:p>
        </w:tc>
      </w:tr>
      <w:tr w:rsidR="004069B1" w:rsidRPr="00C21754" w14:paraId="53EB0A7F" w14:textId="77777777" w:rsidTr="00280E3A">
        <w:tc>
          <w:tcPr>
            <w:tcW w:w="1838" w:type="dxa"/>
            <w:tcBorders>
              <w:top w:val="single" w:sz="4" w:space="0" w:color="auto"/>
              <w:left w:val="single" w:sz="4" w:space="0" w:color="auto"/>
              <w:bottom w:val="nil"/>
              <w:right w:val="single" w:sz="4" w:space="0" w:color="auto"/>
            </w:tcBorders>
          </w:tcPr>
          <w:p w14:paraId="49A4B4B3"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P. aeruginosa</w:t>
            </w:r>
          </w:p>
        </w:tc>
        <w:tc>
          <w:tcPr>
            <w:tcW w:w="1276" w:type="dxa"/>
            <w:tcBorders>
              <w:left w:val="single" w:sz="4" w:space="0" w:color="auto"/>
            </w:tcBorders>
          </w:tcPr>
          <w:p w14:paraId="4EB51AA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1.6</w:t>
            </w:r>
          </w:p>
        </w:tc>
        <w:tc>
          <w:tcPr>
            <w:tcW w:w="3358" w:type="dxa"/>
          </w:tcPr>
          <w:p w14:paraId="14CD7562"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9 (0.183, 0.194)</w:t>
            </w:r>
          </w:p>
        </w:tc>
        <w:tc>
          <w:tcPr>
            <w:tcW w:w="2158" w:type="dxa"/>
          </w:tcPr>
          <w:p w14:paraId="291CE0D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93 (1.78, 2.07)</w:t>
            </w:r>
          </w:p>
        </w:tc>
      </w:tr>
      <w:tr w:rsidR="004069B1" w:rsidRPr="00C21754" w14:paraId="5923B172" w14:textId="77777777" w:rsidTr="00280E3A">
        <w:tc>
          <w:tcPr>
            <w:tcW w:w="1838" w:type="dxa"/>
            <w:tcBorders>
              <w:top w:val="nil"/>
              <w:left w:val="single" w:sz="4" w:space="0" w:color="auto"/>
              <w:bottom w:val="nil"/>
              <w:right w:val="single" w:sz="4" w:space="0" w:color="auto"/>
            </w:tcBorders>
          </w:tcPr>
          <w:p w14:paraId="7AFE9B46"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497D74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8.8</w:t>
            </w:r>
          </w:p>
        </w:tc>
        <w:tc>
          <w:tcPr>
            <w:tcW w:w="3358" w:type="dxa"/>
          </w:tcPr>
          <w:p w14:paraId="202A623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90 (0.182, 0.195)</w:t>
            </w:r>
          </w:p>
        </w:tc>
        <w:tc>
          <w:tcPr>
            <w:tcW w:w="2158" w:type="dxa"/>
          </w:tcPr>
          <w:p w14:paraId="15076E6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61 (1.47, 1.75)</w:t>
            </w:r>
          </w:p>
        </w:tc>
      </w:tr>
      <w:tr w:rsidR="004069B1" w:rsidRPr="00C21754" w14:paraId="07144A9A" w14:textId="77777777" w:rsidTr="00280E3A">
        <w:tc>
          <w:tcPr>
            <w:tcW w:w="1838" w:type="dxa"/>
            <w:tcBorders>
              <w:top w:val="nil"/>
              <w:left w:val="single" w:sz="4" w:space="0" w:color="auto"/>
              <w:bottom w:val="single" w:sz="4" w:space="0" w:color="auto"/>
              <w:right w:val="single" w:sz="4" w:space="0" w:color="auto"/>
            </w:tcBorders>
          </w:tcPr>
          <w:p w14:paraId="495B538E"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4FA15310" w14:textId="00BD5611"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w:t>
            </w:r>
          </w:p>
        </w:tc>
        <w:tc>
          <w:tcPr>
            <w:tcW w:w="3358" w:type="dxa"/>
          </w:tcPr>
          <w:p w14:paraId="7AFC7CE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7 (0.178, 0.194)</w:t>
            </w:r>
          </w:p>
        </w:tc>
        <w:tc>
          <w:tcPr>
            <w:tcW w:w="2158" w:type="dxa"/>
          </w:tcPr>
          <w:p w14:paraId="43509FE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55 (1.43, 1.67)</w:t>
            </w:r>
          </w:p>
        </w:tc>
      </w:tr>
      <w:tr w:rsidR="004069B1" w:rsidRPr="00C21754" w14:paraId="4468032C" w14:textId="77777777" w:rsidTr="00280E3A">
        <w:tc>
          <w:tcPr>
            <w:tcW w:w="1838" w:type="dxa"/>
            <w:tcBorders>
              <w:top w:val="single" w:sz="4" w:space="0" w:color="auto"/>
              <w:left w:val="single" w:sz="4" w:space="0" w:color="auto"/>
              <w:bottom w:val="nil"/>
              <w:right w:val="single" w:sz="4" w:space="0" w:color="auto"/>
            </w:tcBorders>
          </w:tcPr>
          <w:p w14:paraId="307EA0F5"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MSSA</w:t>
            </w:r>
          </w:p>
        </w:tc>
        <w:tc>
          <w:tcPr>
            <w:tcW w:w="1276" w:type="dxa"/>
            <w:tcBorders>
              <w:left w:val="single" w:sz="4" w:space="0" w:color="auto"/>
            </w:tcBorders>
          </w:tcPr>
          <w:p w14:paraId="04F1948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w:t>
            </w:r>
          </w:p>
        </w:tc>
        <w:tc>
          <w:tcPr>
            <w:tcW w:w="3358" w:type="dxa"/>
          </w:tcPr>
          <w:p w14:paraId="42DB910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41 (0.122, 0.164)</w:t>
            </w:r>
          </w:p>
        </w:tc>
        <w:tc>
          <w:tcPr>
            <w:tcW w:w="2158" w:type="dxa"/>
          </w:tcPr>
          <w:p w14:paraId="7C5783C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63 (1.47, 1.79)</w:t>
            </w:r>
          </w:p>
        </w:tc>
      </w:tr>
      <w:tr w:rsidR="004069B1" w:rsidRPr="00C21754" w14:paraId="2E6F9B6E" w14:textId="77777777" w:rsidTr="00280E3A">
        <w:tc>
          <w:tcPr>
            <w:tcW w:w="1838" w:type="dxa"/>
            <w:tcBorders>
              <w:top w:val="nil"/>
              <w:left w:val="single" w:sz="4" w:space="0" w:color="auto"/>
              <w:bottom w:val="nil"/>
              <w:right w:val="single" w:sz="4" w:space="0" w:color="auto"/>
            </w:tcBorders>
          </w:tcPr>
          <w:p w14:paraId="654E95B6"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2D24215"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9</w:t>
            </w:r>
          </w:p>
        </w:tc>
        <w:tc>
          <w:tcPr>
            <w:tcW w:w="3358" w:type="dxa"/>
          </w:tcPr>
          <w:p w14:paraId="273DE6B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21 (0.103, 0.140)</w:t>
            </w:r>
          </w:p>
        </w:tc>
        <w:tc>
          <w:tcPr>
            <w:tcW w:w="2158" w:type="dxa"/>
          </w:tcPr>
          <w:p w14:paraId="0CC9A29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65 (1.49, 1.81)</w:t>
            </w:r>
          </w:p>
        </w:tc>
      </w:tr>
      <w:tr w:rsidR="004069B1" w:rsidRPr="00C21754" w14:paraId="58B2CD79" w14:textId="77777777" w:rsidTr="00280E3A">
        <w:tc>
          <w:tcPr>
            <w:tcW w:w="1838" w:type="dxa"/>
            <w:tcBorders>
              <w:top w:val="nil"/>
              <w:left w:val="single" w:sz="4" w:space="0" w:color="auto"/>
              <w:bottom w:val="single" w:sz="4" w:space="0" w:color="auto"/>
              <w:right w:val="single" w:sz="4" w:space="0" w:color="auto"/>
            </w:tcBorders>
          </w:tcPr>
          <w:p w14:paraId="0AAA8842"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4B39EF6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5</w:t>
            </w:r>
          </w:p>
        </w:tc>
        <w:tc>
          <w:tcPr>
            <w:tcW w:w="3358" w:type="dxa"/>
          </w:tcPr>
          <w:p w14:paraId="08A2B27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9.94E-02 (8.43E-02, 0.116)</w:t>
            </w:r>
          </w:p>
        </w:tc>
        <w:tc>
          <w:tcPr>
            <w:tcW w:w="2158" w:type="dxa"/>
          </w:tcPr>
          <w:p w14:paraId="64A63E59"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58 (1.40, 1.73)</w:t>
            </w:r>
          </w:p>
        </w:tc>
      </w:tr>
      <w:tr w:rsidR="004069B1" w:rsidRPr="00C21754" w14:paraId="2ABA33A5" w14:textId="77777777" w:rsidTr="00280E3A">
        <w:trPr>
          <w:trHeight w:val="65"/>
        </w:trPr>
        <w:tc>
          <w:tcPr>
            <w:tcW w:w="1838" w:type="dxa"/>
            <w:tcBorders>
              <w:top w:val="single" w:sz="4" w:space="0" w:color="auto"/>
              <w:left w:val="single" w:sz="4" w:space="0" w:color="auto"/>
              <w:bottom w:val="nil"/>
              <w:right w:val="single" w:sz="4" w:space="0" w:color="auto"/>
            </w:tcBorders>
          </w:tcPr>
          <w:p w14:paraId="5E817F6F"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MRSA</w:t>
            </w:r>
          </w:p>
        </w:tc>
        <w:tc>
          <w:tcPr>
            <w:tcW w:w="1276" w:type="dxa"/>
            <w:tcBorders>
              <w:left w:val="single" w:sz="4" w:space="0" w:color="auto"/>
            </w:tcBorders>
          </w:tcPr>
          <w:p w14:paraId="2902B56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w:t>
            </w:r>
          </w:p>
        </w:tc>
        <w:tc>
          <w:tcPr>
            <w:tcW w:w="3358" w:type="dxa"/>
          </w:tcPr>
          <w:p w14:paraId="67F69985"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0 (0.136, 0.184)</w:t>
            </w:r>
          </w:p>
        </w:tc>
        <w:tc>
          <w:tcPr>
            <w:tcW w:w="2158" w:type="dxa"/>
          </w:tcPr>
          <w:p w14:paraId="7A6C606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38 (1.21, 1.60)</w:t>
            </w:r>
          </w:p>
        </w:tc>
      </w:tr>
      <w:tr w:rsidR="004069B1" w:rsidRPr="00C21754" w14:paraId="24FDBF2A" w14:textId="77777777" w:rsidTr="00280E3A">
        <w:tc>
          <w:tcPr>
            <w:tcW w:w="1838" w:type="dxa"/>
            <w:tcBorders>
              <w:top w:val="nil"/>
              <w:left w:val="single" w:sz="4" w:space="0" w:color="auto"/>
              <w:bottom w:val="nil"/>
              <w:right w:val="single" w:sz="4" w:space="0" w:color="auto"/>
            </w:tcBorders>
          </w:tcPr>
          <w:p w14:paraId="445C02A7"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8DEA5F9"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9</w:t>
            </w:r>
          </w:p>
        </w:tc>
        <w:tc>
          <w:tcPr>
            <w:tcW w:w="3358" w:type="dxa"/>
          </w:tcPr>
          <w:p w14:paraId="30920B1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70E-02 (9.16E-03, 2.74E-02)</w:t>
            </w:r>
          </w:p>
        </w:tc>
        <w:tc>
          <w:tcPr>
            <w:tcW w:w="2158" w:type="dxa"/>
          </w:tcPr>
          <w:p w14:paraId="6DC1203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7.15 (12.48, 18.96)</w:t>
            </w:r>
          </w:p>
        </w:tc>
      </w:tr>
      <w:tr w:rsidR="004069B1" w:rsidRPr="00C21754" w14:paraId="6FBFCE9E" w14:textId="77777777" w:rsidTr="00280E3A">
        <w:tc>
          <w:tcPr>
            <w:tcW w:w="1838" w:type="dxa"/>
            <w:tcBorders>
              <w:top w:val="nil"/>
              <w:left w:val="single" w:sz="4" w:space="0" w:color="auto"/>
              <w:bottom w:val="single" w:sz="4" w:space="0" w:color="auto"/>
              <w:right w:val="single" w:sz="4" w:space="0" w:color="auto"/>
            </w:tcBorders>
          </w:tcPr>
          <w:p w14:paraId="359B785D"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286553E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w:t>
            </w:r>
          </w:p>
        </w:tc>
        <w:tc>
          <w:tcPr>
            <w:tcW w:w="3358" w:type="dxa"/>
          </w:tcPr>
          <w:p w14:paraId="5251007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2 (0.168, 0.190)</w:t>
            </w:r>
          </w:p>
        </w:tc>
        <w:tc>
          <w:tcPr>
            <w:tcW w:w="2158" w:type="dxa"/>
          </w:tcPr>
          <w:p w14:paraId="088BA18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96 (1.72, 2.19)</w:t>
            </w:r>
          </w:p>
        </w:tc>
      </w:tr>
      <w:tr w:rsidR="004069B1" w:rsidRPr="00C21754" w14:paraId="4669A4CA" w14:textId="77777777" w:rsidTr="00280E3A">
        <w:tc>
          <w:tcPr>
            <w:tcW w:w="1838" w:type="dxa"/>
            <w:tcBorders>
              <w:top w:val="single" w:sz="4" w:space="0" w:color="auto"/>
              <w:left w:val="single" w:sz="4" w:space="0" w:color="auto"/>
              <w:bottom w:val="nil"/>
              <w:right w:val="single" w:sz="4" w:space="0" w:color="auto"/>
            </w:tcBorders>
          </w:tcPr>
          <w:p w14:paraId="2C666DCC"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S. epidermidis</w:t>
            </w:r>
          </w:p>
        </w:tc>
        <w:tc>
          <w:tcPr>
            <w:tcW w:w="1276" w:type="dxa"/>
            <w:tcBorders>
              <w:left w:val="single" w:sz="4" w:space="0" w:color="auto"/>
            </w:tcBorders>
          </w:tcPr>
          <w:p w14:paraId="708F024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8</w:t>
            </w:r>
          </w:p>
        </w:tc>
        <w:tc>
          <w:tcPr>
            <w:tcW w:w="3358" w:type="dxa"/>
          </w:tcPr>
          <w:p w14:paraId="3956349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1 (0.117, 0.190)</w:t>
            </w:r>
          </w:p>
        </w:tc>
        <w:tc>
          <w:tcPr>
            <w:tcW w:w="2158" w:type="dxa"/>
          </w:tcPr>
          <w:p w14:paraId="3B2CF2C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24 (1.12, 1.35)</w:t>
            </w:r>
          </w:p>
        </w:tc>
      </w:tr>
      <w:tr w:rsidR="004069B1" w:rsidRPr="00C21754" w14:paraId="12BE2FD7" w14:textId="77777777" w:rsidTr="00280E3A">
        <w:tc>
          <w:tcPr>
            <w:tcW w:w="1838" w:type="dxa"/>
            <w:tcBorders>
              <w:top w:val="nil"/>
              <w:left w:val="single" w:sz="4" w:space="0" w:color="auto"/>
              <w:bottom w:val="nil"/>
              <w:right w:val="single" w:sz="4" w:space="0" w:color="auto"/>
            </w:tcBorders>
          </w:tcPr>
          <w:p w14:paraId="5DE3A895"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01C735BF"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75</w:t>
            </w:r>
          </w:p>
        </w:tc>
        <w:tc>
          <w:tcPr>
            <w:tcW w:w="3358" w:type="dxa"/>
          </w:tcPr>
          <w:p w14:paraId="52659D2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4 (0.134, 0.190)</w:t>
            </w:r>
          </w:p>
        </w:tc>
        <w:tc>
          <w:tcPr>
            <w:tcW w:w="2158" w:type="dxa"/>
          </w:tcPr>
          <w:p w14:paraId="1F4AC6E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21 (1.10, 1.33)</w:t>
            </w:r>
          </w:p>
        </w:tc>
      </w:tr>
      <w:tr w:rsidR="004069B1" w:rsidRPr="00C21754" w14:paraId="76A08046" w14:textId="77777777" w:rsidTr="00280E3A">
        <w:tc>
          <w:tcPr>
            <w:tcW w:w="1838" w:type="dxa"/>
            <w:tcBorders>
              <w:top w:val="nil"/>
              <w:left w:val="single" w:sz="4" w:space="0" w:color="auto"/>
              <w:bottom w:val="single" w:sz="4" w:space="0" w:color="auto"/>
              <w:right w:val="single" w:sz="4" w:space="0" w:color="auto"/>
            </w:tcBorders>
          </w:tcPr>
          <w:p w14:paraId="253E185C"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5A393F5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90</w:t>
            </w:r>
          </w:p>
        </w:tc>
        <w:tc>
          <w:tcPr>
            <w:tcW w:w="3358" w:type="dxa"/>
          </w:tcPr>
          <w:p w14:paraId="613EBB4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3 (0.107, 0.189)</w:t>
            </w:r>
          </w:p>
        </w:tc>
        <w:tc>
          <w:tcPr>
            <w:tcW w:w="2158" w:type="dxa"/>
          </w:tcPr>
          <w:p w14:paraId="3EA2624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23 (1.12, 1.36)</w:t>
            </w:r>
          </w:p>
        </w:tc>
      </w:tr>
      <w:tr w:rsidR="004069B1" w:rsidRPr="00C21754" w14:paraId="6FA67F60" w14:textId="77777777" w:rsidTr="00280E3A">
        <w:tc>
          <w:tcPr>
            <w:tcW w:w="1838" w:type="dxa"/>
            <w:tcBorders>
              <w:top w:val="single" w:sz="4" w:space="0" w:color="auto"/>
              <w:left w:val="single" w:sz="4" w:space="0" w:color="auto"/>
              <w:bottom w:val="nil"/>
              <w:right w:val="single" w:sz="4" w:space="0" w:color="auto"/>
            </w:tcBorders>
          </w:tcPr>
          <w:p w14:paraId="0665F8C4"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E. faecalis</w:t>
            </w:r>
          </w:p>
        </w:tc>
        <w:tc>
          <w:tcPr>
            <w:tcW w:w="1276" w:type="dxa"/>
            <w:tcBorders>
              <w:left w:val="single" w:sz="4" w:space="0" w:color="auto"/>
            </w:tcBorders>
          </w:tcPr>
          <w:p w14:paraId="11052A15"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6</w:t>
            </w:r>
          </w:p>
        </w:tc>
        <w:tc>
          <w:tcPr>
            <w:tcW w:w="3358" w:type="dxa"/>
          </w:tcPr>
          <w:p w14:paraId="0E2C27E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67 (0.121, 0.186)</w:t>
            </w:r>
          </w:p>
        </w:tc>
        <w:tc>
          <w:tcPr>
            <w:tcW w:w="2158" w:type="dxa"/>
          </w:tcPr>
          <w:p w14:paraId="4F04365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5 (0.96, 1.17)</w:t>
            </w:r>
          </w:p>
        </w:tc>
      </w:tr>
      <w:tr w:rsidR="004069B1" w:rsidRPr="00C21754" w14:paraId="27308DAD" w14:textId="77777777" w:rsidTr="00280E3A">
        <w:tc>
          <w:tcPr>
            <w:tcW w:w="1838" w:type="dxa"/>
            <w:tcBorders>
              <w:top w:val="nil"/>
              <w:left w:val="single" w:sz="4" w:space="0" w:color="auto"/>
              <w:bottom w:val="nil"/>
              <w:right w:val="single" w:sz="4" w:space="0" w:color="auto"/>
            </w:tcBorders>
          </w:tcPr>
          <w:p w14:paraId="61716DCD"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578E28E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47.6</w:t>
            </w:r>
          </w:p>
        </w:tc>
        <w:tc>
          <w:tcPr>
            <w:tcW w:w="3358" w:type="dxa"/>
          </w:tcPr>
          <w:p w14:paraId="03C471E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49 (9.69E-02, 0.182)</w:t>
            </w:r>
          </w:p>
        </w:tc>
        <w:tc>
          <w:tcPr>
            <w:tcW w:w="2158" w:type="dxa"/>
          </w:tcPr>
          <w:p w14:paraId="2251623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7 (0.96, 1.19)</w:t>
            </w:r>
          </w:p>
        </w:tc>
      </w:tr>
      <w:tr w:rsidR="004069B1" w:rsidRPr="00C21754" w14:paraId="2632C835" w14:textId="77777777" w:rsidTr="00280E3A">
        <w:tc>
          <w:tcPr>
            <w:tcW w:w="1838" w:type="dxa"/>
            <w:tcBorders>
              <w:top w:val="nil"/>
              <w:left w:val="single" w:sz="4" w:space="0" w:color="auto"/>
              <w:bottom w:val="single" w:sz="4" w:space="0" w:color="auto"/>
              <w:right w:val="single" w:sz="4" w:space="0" w:color="auto"/>
            </w:tcBorders>
          </w:tcPr>
          <w:p w14:paraId="0CB7EF35"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0760711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5.0</w:t>
            </w:r>
          </w:p>
        </w:tc>
        <w:tc>
          <w:tcPr>
            <w:tcW w:w="3358" w:type="dxa"/>
          </w:tcPr>
          <w:p w14:paraId="19DE3E1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59 (0.101, 0.185)</w:t>
            </w:r>
          </w:p>
        </w:tc>
        <w:tc>
          <w:tcPr>
            <w:tcW w:w="2158" w:type="dxa"/>
          </w:tcPr>
          <w:p w14:paraId="7E01CD6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9 (0.96, 1.21)</w:t>
            </w:r>
          </w:p>
        </w:tc>
      </w:tr>
      <w:tr w:rsidR="004069B1" w:rsidRPr="00C21754" w14:paraId="4A13CC64" w14:textId="77777777" w:rsidTr="00280E3A">
        <w:tc>
          <w:tcPr>
            <w:tcW w:w="1838" w:type="dxa"/>
            <w:tcBorders>
              <w:top w:val="single" w:sz="4" w:space="0" w:color="auto"/>
              <w:left w:val="single" w:sz="4" w:space="0" w:color="auto"/>
              <w:bottom w:val="nil"/>
              <w:right w:val="single" w:sz="4" w:space="0" w:color="auto"/>
            </w:tcBorders>
          </w:tcPr>
          <w:p w14:paraId="05376B9B"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lastRenderedPageBreak/>
              <w:t>E. faecium</w:t>
            </w:r>
          </w:p>
        </w:tc>
        <w:tc>
          <w:tcPr>
            <w:tcW w:w="1276" w:type="dxa"/>
            <w:tcBorders>
              <w:left w:val="single" w:sz="4" w:space="0" w:color="auto"/>
            </w:tcBorders>
          </w:tcPr>
          <w:p w14:paraId="3A27BE5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6.8</w:t>
            </w:r>
          </w:p>
        </w:tc>
        <w:tc>
          <w:tcPr>
            <w:tcW w:w="3358" w:type="dxa"/>
          </w:tcPr>
          <w:p w14:paraId="21BD45A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2 (0.163, 0.192)</w:t>
            </w:r>
          </w:p>
        </w:tc>
        <w:tc>
          <w:tcPr>
            <w:tcW w:w="2158" w:type="dxa"/>
          </w:tcPr>
          <w:p w14:paraId="7525E6C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58 (0.54, 0.63)</w:t>
            </w:r>
          </w:p>
        </w:tc>
      </w:tr>
      <w:tr w:rsidR="004069B1" w:rsidRPr="00C21754" w14:paraId="23E19302" w14:textId="77777777" w:rsidTr="00280E3A">
        <w:tc>
          <w:tcPr>
            <w:tcW w:w="1838" w:type="dxa"/>
            <w:tcBorders>
              <w:top w:val="nil"/>
              <w:left w:val="single" w:sz="4" w:space="0" w:color="auto"/>
              <w:bottom w:val="nil"/>
              <w:right w:val="single" w:sz="4" w:space="0" w:color="auto"/>
            </w:tcBorders>
          </w:tcPr>
          <w:p w14:paraId="7494FFA7"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3209604"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40.6</w:t>
            </w:r>
          </w:p>
        </w:tc>
        <w:tc>
          <w:tcPr>
            <w:tcW w:w="3358" w:type="dxa"/>
          </w:tcPr>
          <w:p w14:paraId="6427E41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9 (0.147, 0.191)</w:t>
            </w:r>
          </w:p>
        </w:tc>
        <w:tc>
          <w:tcPr>
            <w:tcW w:w="2158" w:type="dxa"/>
          </w:tcPr>
          <w:p w14:paraId="6966B2A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57 (0.54, 0.65)</w:t>
            </w:r>
          </w:p>
        </w:tc>
      </w:tr>
      <w:tr w:rsidR="004069B1" w:rsidRPr="00C21754" w14:paraId="72663B17" w14:textId="77777777" w:rsidTr="00280E3A">
        <w:tc>
          <w:tcPr>
            <w:tcW w:w="1838" w:type="dxa"/>
            <w:tcBorders>
              <w:top w:val="nil"/>
              <w:left w:val="single" w:sz="4" w:space="0" w:color="auto"/>
              <w:bottom w:val="single" w:sz="4" w:space="0" w:color="auto"/>
              <w:right w:val="single" w:sz="4" w:space="0" w:color="auto"/>
            </w:tcBorders>
          </w:tcPr>
          <w:p w14:paraId="1FD16661"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3F5168F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0.0</w:t>
            </w:r>
          </w:p>
        </w:tc>
        <w:tc>
          <w:tcPr>
            <w:tcW w:w="3358" w:type="dxa"/>
          </w:tcPr>
          <w:p w14:paraId="31356BE8"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8 (0.123, 0.193)</w:t>
            </w:r>
          </w:p>
        </w:tc>
        <w:tc>
          <w:tcPr>
            <w:tcW w:w="2158" w:type="dxa"/>
          </w:tcPr>
          <w:p w14:paraId="69796D62"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58 (0.54, 0.66)</w:t>
            </w:r>
          </w:p>
        </w:tc>
      </w:tr>
    </w:tbl>
    <w:p w14:paraId="79C07611" w14:textId="77777777" w:rsidR="004069B1" w:rsidRPr="00F655A2" w:rsidRDefault="004069B1" w:rsidP="008668D0">
      <w:pPr>
        <w:rPr>
          <w:color w:val="000000"/>
        </w:rPr>
      </w:pPr>
    </w:p>
    <w:p w14:paraId="7B3ED197" w14:textId="457079AA" w:rsidR="008668D0" w:rsidRPr="00F655A2" w:rsidRDefault="008668D0" w:rsidP="008668D0">
      <w:pPr>
        <w:rPr>
          <w:rFonts w:ascii="Arial" w:hAnsi="Arial" w:cs="Arial"/>
          <w:color w:val="000000"/>
          <w:sz w:val="20"/>
          <w:szCs w:val="20"/>
        </w:rPr>
      </w:pPr>
      <w:r w:rsidRPr="00F655A2">
        <w:rPr>
          <w:rFonts w:ascii="Arial" w:hAnsi="Arial" w:cs="Arial"/>
          <w:color w:val="000000"/>
          <w:sz w:val="20"/>
          <w:szCs w:val="20"/>
        </w:rPr>
        <w:t>           </w:t>
      </w:r>
    </w:p>
    <w:p w14:paraId="6ED2B95D" w14:textId="77777777" w:rsidR="008668D0" w:rsidRDefault="008668D0" w:rsidP="00C7620C">
      <w:pPr>
        <w:pBdr>
          <w:top w:val="nil"/>
          <w:left w:val="nil"/>
          <w:bottom w:val="nil"/>
          <w:right w:val="nil"/>
          <w:between w:val="nil"/>
        </w:pBdr>
        <w:contextualSpacing/>
        <w:rPr>
          <w:rFonts w:ascii="Arial" w:hAnsi="Arial" w:cs="Arial"/>
          <w:color w:val="000000"/>
          <w:sz w:val="20"/>
          <w:szCs w:val="20"/>
        </w:rPr>
      </w:pPr>
    </w:p>
    <w:p w14:paraId="37AFF66B" w14:textId="77777777" w:rsidR="008668D0" w:rsidRPr="00C21754" w:rsidRDefault="008668D0" w:rsidP="00C7620C">
      <w:pPr>
        <w:pBdr>
          <w:top w:val="nil"/>
          <w:left w:val="nil"/>
          <w:bottom w:val="nil"/>
          <w:right w:val="nil"/>
          <w:between w:val="nil"/>
        </w:pBdr>
        <w:contextualSpacing/>
        <w:rPr>
          <w:rFonts w:ascii="Arial" w:hAnsi="Arial" w:cs="Arial"/>
          <w:color w:val="000000"/>
          <w:sz w:val="20"/>
          <w:szCs w:val="20"/>
        </w:rPr>
      </w:pPr>
    </w:p>
    <w:p w14:paraId="3EAB21F4" w14:textId="77777777"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r w:rsidRPr="00C21754">
        <w:rPr>
          <w:rFonts w:ascii="Arial" w:hAnsi="Arial" w:cs="Arial"/>
          <w:b/>
          <w:color w:val="000000"/>
          <w:sz w:val="20"/>
          <w:szCs w:val="20"/>
        </w:rPr>
        <w:t>References</w:t>
      </w:r>
    </w:p>
    <w:p w14:paraId="46426A40" w14:textId="77777777"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p>
    <w:p w14:paraId="421FC490" w14:textId="608BA0AD" w:rsidR="00270945" w:rsidRPr="00E9528B" w:rsidRDefault="005E4095" w:rsidP="00811BC1">
      <w:pPr>
        <w:rPr>
          <w:rFonts w:ascii="Arial" w:hAnsi="Arial" w:cs="Arial"/>
          <w:color w:val="000000"/>
          <w:sz w:val="20"/>
          <w:szCs w:val="20"/>
        </w:rPr>
      </w:pPr>
      <w:r w:rsidRPr="00C21754">
        <w:rPr>
          <w:rFonts w:ascii="Arial" w:eastAsiaTheme="minorEastAsia" w:hAnsi="Arial" w:cs="Arial"/>
          <w:sz w:val="20"/>
          <w:szCs w:val="20"/>
          <w:lang w:eastAsia="zh-CN"/>
        </w:rPr>
        <w:fldChar w:fldCharType="begin"/>
      </w:r>
      <w:r w:rsidR="00233C17">
        <w:rPr>
          <w:rFonts w:ascii="Arial" w:hAnsi="Arial" w:cs="Arial"/>
          <w:sz w:val="20"/>
          <w:szCs w:val="20"/>
        </w:rPr>
        <w:instrText xml:space="preserve"> ADDIN ZOTERO_BIBL {"uncited":[],"omitted":[],"custom":[]} CSL_BIBLIOGRAPHY </w:instrText>
      </w:r>
      <w:r w:rsidRPr="00C21754">
        <w:rPr>
          <w:rFonts w:ascii="Arial" w:eastAsiaTheme="minorEastAsia" w:hAnsi="Arial" w:cs="Arial"/>
          <w:sz w:val="20"/>
          <w:szCs w:val="20"/>
          <w:lang w:eastAsia="zh-CN"/>
        </w:rPr>
        <w:fldChar w:fldCharType="separate"/>
      </w:r>
      <w:r w:rsidR="00860844">
        <w:rPr>
          <w:lang w:val="en-GB"/>
        </w:rPr>
        <w:t>Automatic citation updates are disabled. To see the bibliography, click Refresh in the Zotero tab.</w:t>
      </w:r>
      <w:r w:rsidRPr="00C21754">
        <w:fldChar w:fldCharType="end"/>
      </w:r>
    </w:p>
    <w:sectPr w:rsidR="00270945" w:rsidRPr="00E9528B">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i, Sen" w:date="2023-05-10T22:39:00Z" w:initials="SP">
    <w:p w14:paraId="68DFA5F1" w14:textId="77777777" w:rsidR="00254B91" w:rsidRDefault="00254B91" w:rsidP="00C94694">
      <w:r>
        <w:rPr>
          <w:rStyle w:val="CommentReference"/>
        </w:rPr>
        <w:annotationRef/>
      </w:r>
      <w:r>
        <w:rPr>
          <w:sz w:val="20"/>
          <w:szCs w:val="20"/>
        </w:rPr>
        <w:t>Quantifying nosocomial transmission of micro-organisms in hospital settings using hospitalization records and culture data? I don’t think we need to highlight likelihood of detection (it’s hard to tell what is likelihood of detection without context in the title). Use hospitalization records, not patient records (again, the term “patient records” is not precise).</w:t>
      </w:r>
    </w:p>
  </w:comment>
  <w:comment w:id="1" w:author="Cascante Vega, Jaime E." w:date="2023-05-11T12:16:00Z" w:initials="JC">
    <w:p w14:paraId="29DCC793" w14:textId="77777777" w:rsidR="00FB36A6" w:rsidRDefault="00A66844" w:rsidP="00C94694">
      <w:r>
        <w:rPr>
          <w:rStyle w:val="CommentReference"/>
        </w:rPr>
        <w:annotationRef/>
      </w:r>
      <w:r w:rsidR="00FB36A6">
        <w:rPr>
          <w:sz w:val="20"/>
          <w:szCs w:val="20"/>
        </w:rPr>
        <w:t>We used patient records in the last title (PNAS submission). Should I change it everywhere?</w:t>
      </w:r>
    </w:p>
  </w:comment>
  <w:comment w:id="2" w:author="Cascante Vega, Jaime E." w:date="2023-05-11T12:45:00Z" w:initials="JC">
    <w:p w14:paraId="7FC57E6A" w14:textId="77777777" w:rsidR="000B6801" w:rsidRDefault="00FB36A6" w:rsidP="00C94694">
      <w:r>
        <w:rPr>
          <w:rStyle w:val="CommentReference"/>
        </w:rPr>
        <w:annotationRef/>
      </w:r>
      <w:r w:rsidR="000B6801">
        <w:rPr>
          <w:sz w:val="20"/>
          <w:szCs w:val="20"/>
        </w:rPr>
        <w:t xml:space="preserve">And technically the data files are at patient level, no? </w:t>
      </w:r>
    </w:p>
  </w:comment>
  <w:comment w:id="3" w:author="Cascante Vega, Jaime E." w:date="2023-05-11T13:03:00Z" w:initials="JC">
    <w:p w14:paraId="463EA7A6" w14:textId="77777777" w:rsidR="00844AC5" w:rsidRDefault="00844AC5" w:rsidP="00C94694">
      <w:r>
        <w:rPr>
          <w:rStyle w:val="CommentReference"/>
        </w:rPr>
        <w:annotationRef/>
      </w:r>
      <w:r>
        <w:rPr>
          <w:color w:val="000000"/>
          <w:sz w:val="20"/>
          <w:szCs w:val="20"/>
        </w:rPr>
        <w:t>What about patient hospitalisation records?</w:t>
      </w:r>
    </w:p>
  </w:comment>
  <w:comment w:id="4" w:author="Pei, Sen" w:date="2023-05-12T09:13:00Z" w:initials="SP">
    <w:p w14:paraId="674FAD8B" w14:textId="77777777" w:rsidR="0084597F" w:rsidRDefault="0084597F" w:rsidP="00174CC2">
      <w:r>
        <w:rPr>
          <w:rStyle w:val="CommentReference"/>
        </w:rPr>
        <w:annotationRef/>
      </w:r>
      <w:r>
        <w:rPr>
          <w:color w:val="000000"/>
          <w:sz w:val="20"/>
          <w:szCs w:val="20"/>
        </w:rPr>
        <w:t>You can use patient records.</w:t>
      </w:r>
    </w:p>
  </w:comment>
  <w:comment w:id="7" w:author="Pei, Sen" w:date="2023-05-10T22:49:00Z" w:initials="SP">
    <w:p w14:paraId="0C3539C4" w14:textId="77777777" w:rsidR="00336C9D" w:rsidRDefault="00336C9D" w:rsidP="00C94694">
      <w:r>
        <w:rPr>
          <w:rStyle w:val="CommentReference"/>
        </w:rPr>
        <w:annotationRef/>
      </w:r>
      <w:r>
        <w:rPr>
          <w:color w:val="000000"/>
          <w:sz w:val="20"/>
          <w:szCs w:val="20"/>
        </w:rPr>
        <w:t>Keep the tense consistent.</w:t>
      </w:r>
    </w:p>
  </w:comment>
  <w:comment w:id="8" w:author="Cascante Vega, Jaime E." w:date="2023-05-11T11:54:00Z" w:initials="JC">
    <w:p w14:paraId="48AE95A9" w14:textId="77777777" w:rsidR="00024B0E" w:rsidRDefault="00024B0E" w:rsidP="00C94694">
      <w:r>
        <w:rPr>
          <w:rStyle w:val="CommentReference"/>
        </w:rPr>
        <w:annotationRef/>
      </w:r>
      <w:r>
        <w:rPr>
          <w:color w:val="000000"/>
          <w:sz w:val="20"/>
          <w:szCs w:val="20"/>
        </w:rPr>
        <w:t>thanks</w:t>
      </w:r>
    </w:p>
  </w:comment>
  <w:comment w:id="9" w:author="Shaman, Jeffrey L." w:date="2023-05-28T15:03:00Z" w:initials="SJL">
    <w:p w14:paraId="6F288D4D" w14:textId="77777777" w:rsidR="008B6257" w:rsidRDefault="008B6257" w:rsidP="00042C6A">
      <w:r>
        <w:rPr>
          <w:rStyle w:val="CommentReference"/>
        </w:rPr>
        <w:annotationRef/>
      </w:r>
      <w:r>
        <w:rPr>
          <w:color w:val="000000"/>
          <w:sz w:val="20"/>
          <w:szCs w:val="20"/>
        </w:rPr>
        <w:t>Something to think about.  E. Coli nosocomial transmission is negligible because most people are already colonize and we define nosocomial transmission as the acquisition of a micro-organism by a susceptible (uncolonized) person.  In actuality, there is likely a lot of E. Coli nosocomial transmission, but most people acquiring E. Coli are already colonized.</w:t>
      </w:r>
    </w:p>
  </w:comment>
  <w:comment w:id="10" w:author="Yaari, Rami A." w:date="2023-05-17T22:09:00Z" w:initials="YRA">
    <w:p w14:paraId="18DF28FD" w14:textId="77777777" w:rsidR="00E605E3" w:rsidRDefault="00E605E3" w:rsidP="00042D88">
      <w:pPr>
        <w:pStyle w:val="CommentText"/>
      </w:pPr>
      <w:r>
        <w:rPr>
          <w:rStyle w:val="CommentReference"/>
        </w:rPr>
        <w:annotationRef/>
      </w:r>
      <w:r>
        <w:t>Except for e. coli?</w:t>
      </w:r>
    </w:p>
  </w:comment>
  <w:comment w:id="11" w:author="Yaari, Rami A." w:date="2023-05-17T14:36:00Z" w:initials="YRA">
    <w:p w14:paraId="2EFD3A75" w14:textId="0A368F43" w:rsidR="00C32204" w:rsidRDefault="00C32204" w:rsidP="00761515">
      <w:pPr>
        <w:pStyle w:val="CommentText"/>
      </w:pPr>
      <w:r>
        <w:rPr>
          <w:rStyle w:val="CommentReference"/>
        </w:rPr>
        <w:annotationRef/>
      </w:r>
      <w:r>
        <w:t xml:space="preserve">Need to be consistent: </w:t>
      </w:r>
      <w:r>
        <w:rPr>
          <w:color w:val="000000"/>
        </w:rPr>
        <w:t>micro-organisms or microorganisms?</w:t>
      </w:r>
    </w:p>
  </w:comment>
  <w:comment w:id="12" w:author="Cascante Vega, Jaime E." w:date="2023-05-19T15:35:00Z" w:initials="JC">
    <w:p w14:paraId="5D4A399C" w14:textId="77777777" w:rsidR="0038423D" w:rsidRDefault="0038423D" w:rsidP="00820C04">
      <w:r>
        <w:rPr>
          <w:rStyle w:val="CommentReference"/>
        </w:rPr>
        <w:annotationRef/>
      </w:r>
      <w:r>
        <w:rPr>
          <w:color w:val="000000"/>
          <w:sz w:val="20"/>
          <w:szCs w:val="20"/>
        </w:rPr>
        <w:t>Sen suggested micro-organisms. I’ll change them all.</w:t>
      </w:r>
    </w:p>
  </w:comment>
  <w:comment w:id="13" w:author="Yaari, Rami A." w:date="2023-05-17T14:08:00Z" w:initials="YRA">
    <w:p w14:paraId="7F76889A" w14:textId="4674D105" w:rsidR="00332C54" w:rsidRDefault="00332C54" w:rsidP="00B47643">
      <w:pPr>
        <w:pStyle w:val="CommentText"/>
      </w:pPr>
      <w:r>
        <w:rPr>
          <w:rStyle w:val="CommentReference"/>
        </w:rPr>
        <w:annotationRef/>
      </w:r>
      <w:r>
        <w:t>Should define</w:t>
      </w:r>
    </w:p>
  </w:comment>
  <w:comment w:id="14" w:author="Pei, Sen" w:date="2023-05-10T22:53:00Z" w:initials="SP">
    <w:p w14:paraId="036965E2" w14:textId="11BF91EF" w:rsidR="00556B98" w:rsidRDefault="00556B98" w:rsidP="00C94694">
      <w:r>
        <w:rPr>
          <w:rStyle w:val="CommentReference"/>
        </w:rPr>
        <w:annotationRef/>
      </w:r>
      <w:r>
        <w:rPr>
          <w:color w:val="000000"/>
          <w:sz w:val="20"/>
          <w:szCs w:val="20"/>
        </w:rPr>
        <w:t>This sentence is too long. Break it.</w:t>
      </w:r>
    </w:p>
  </w:comment>
  <w:comment w:id="15" w:author="Cascante Vega, Jaime E." w:date="2023-05-11T15:12:00Z" w:initials="JC">
    <w:p w14:paraId="56317977" w14:textId="77777777" w:rsidR="00F23514" w:rsidRDefault="00F23514" w:rsidP="00A713EF">
      <w:r>
        <w:rPr>
          <w:rStyle w:val="CommentReference"/>
        </w:rPr>
        <w:annotationRef/>
      </w:r>
      <w:r>
        <w:rPr>
          <w:sz w:val="20"/>
          <w:szCs w:val="20"/>
        </w:rPr>
        <w:t>👍 done</w:t>
      </w:r>
    </w:p>
  </w:comment>
  <w:comment w:id="16" w:author="Yaari, Rami A." w:date="2023-05-09T14:38:00Z" w:initials="YRA">
    <w:p w14:paraId="202110CA" w14:textId="4BE9BA8B" w:rsidR="004A53F5" w:rsidRDefault="004A53F5" w:rsidP="004A53F5">
      <w:pPr>
        <w:pStyle w:val="CommentText"/>
      </w:pPr>
      <w:r>
        <w:rPr>
          <w:rStyle w:val="CommentReference"/>
        </w:rPr>
        <w:annotationRef/>
      </w:r>
      <w:r>
        <w:t>There's a "however" starting the next sentence</w:t>
      </w:r>
    </w:p>
  </w:comment>
  <w:comment w:id="17" w:author="Cascante Vega, Jaime E." w:date="2023-05-10T11:02:00Z" w:initials="JC">
    <w:p w14:paraId="0D561CDF" w14:textId="77777777" w:rsidR="008D0983" w:rsidRDefault="008D0983" w:rsidP="00C94694">
      <w:r>
        <w:rPr>
          <w:rStyle w:val="CommentReference"/>
        </w:rPr>
        <w:annotationRef/>
      </w:r>
      <w:r>
        <w:rPr>
          <w:color w:val="000000"/>
          <w:sz w:val="20"/>
          <w:szCs w:val="20"/>
        </w:rPr>
        <w:t>👍</w:t>
      </w:r>
    </w:p>
  </w:comment>
  <w:comment w:id="18" w:author="Cascante Vega, Jaime E." w:date="2023-04-30T14:38:00Z" w:initials="CVJE">
    <w:p w14:paraId="6887B059" w14:textId="28A200DC" w:rsidR="00192ED9" w:rsidRDefault="00192ED9" w:rsidP="00C94694">
      <w:r>
        <w:rPr>
          <w:rStyle w:val="CommentReference"/>
        </w:rPr>
        <w:annotationRef/>
      </w:r>
      <w:r>
        <w:rPr>
          <w:color w:val="000000"/>
          <w:sz w:val="20"/>
          <w:szCs w:val="20"/>
          <w:lang w:eastAsia="en-US"/>
        </w:rPr>
        <w:t>Merge this two</w:t>
      </w:r>
    </w:p>
  </w:comment>
  <w:comment w:id="19" w:author="Pei, Sen" w:date="2023-05-10T23:23:00Z" w:initials="SP">
    <w:p w14:paraId="06005DBA" w14:textId="77777777" w:rsidR="001C169C" w:rsidRDefault="001C169C" w:rsidP="00C94694">
      <w:r>
        <w:rPr>
          <w:rStyle w:val="CommentReference"/>
        </w:rPr>
        <w:annotationRef/>
      </w:r>
      <w:r>
        <w:rPr>
          <w:color w:val="000000"/>
          <w:sz w:val="20"/>
          <w:szCs w:val="20"/>
        </w:rPr>
        <w:t>I am not sure why you compare HA and CA transmission here. They are not relevant to the study aim.</w:t>
      </w:r>
    </w:p>
  </w:comment>
  <w:comment w:id="20" w:author="Cascante Vega, Jaime E." w:date="2023-05-11T11:55:00Z" w:initials="JC">
    <w:p w14:paraId="3442B1D7" w14:textId="77777777" w:rsidR="00024B0E" w:rsidRDefault="00024B0E" w:rsidP="00C94694">
      <w:r>
        <w:rPr>
          <w:rStyle w:val="CommentReference"/>
        </w:rPr>
        <w:annotationRef/>
      </w:r>
      <w:r>
        <w:rPr>
          <w:color w:val="000000"/>
          <w:sz w:val="20"/>
          <w:szCs w:val="20"/>
        </w:rPr>
        <w:t>I copy-paste this from the PNAS submission, should I remove it or change it?</w:t>
      </w:r>
    </w:p>
  </w:comment>
  <w:comment w:id="21" w:author="Cascante Vega, Jaime E." w:date="2023-05-11T12:41:00Z" w:initials="JC">
    <w:p w14:paraId="3F1AE074" w14:textId="77777777" w:rsidR="00844AC5" w:rsidRDefault="00FB36A6" w:rsidP="00C94694">
      <w:r>
        <w:rPr>
          <w:rStyle w:val="CommentReference"/>
        </w:rPr>
        <w:annotationRef/>
      </w:r>
      <w:r w:rsidR="00844AC5">
        <w:rPr>
          <w:sz w:val="20"/>
          <w:szCs w:val="20"/>
        </w:rPr>
        <w:t>My point is to highlight that hospital traffic is very fast - and therefore using an ABM makes a lot of sense. That in communities, that are less open, compartmental models do a good job. And there’s a lot cool research using compartmental models to explain co-existance at pop. level. But in hospital settings evidence is still limited.</w:t>
      </w:r>
    </w:p>
  </w:comment>
  <w:comment w:id="22" w:author="Yaari, Rami A." w:date="2023-05-09T16:35:00Z" w:initials="YRA">
    <w:p w14:paraId="1C3969D3" w14:textId="71F6D341" w:rsidR="004A53F5" w:rsidRDefault="004A53F5" w:rsidP="004A53F5">
      <w:pPr>
        <w:pStyle w:val="CommentText"/>
      </w:pPr>
      <w:r>
        <w:rPr>
          <w:rStyle w:val="CommentReference"/>
        </w:rPr>
        <w:annotationRef/>
      </w:r>
      <w:r>
        <w:t>I think that all the detail here distracts from the flow of your main narative so its hard to follow it. Perhaps thin it down a little or move part of it to somewhere else? (SI or figure legend?)</w:t>
      </w:r>
    </w:p>
  </w:comment>
  <w:comment w:id="23" w:author="Cascante Vega, Jaime E." w:date="2023-05-10T11:13:00Z" w:initials="JC">
    <w:p w14:paraId="19610AD2" w14:textId="77777777" w:rsidR="0010230A" w:rsidRDefault="00637920" w:rsidP="00C94694">
      <w:r>
        <w:rPr>
          <w:rStyle w:val="CommentReference"/>
        </w:rPr>
        <w:annotationRef/>
      </w:r>
      <w:r w:rsidR="0010230A">
        <w:rPr>
          <w:sz w:val="20"/>
          <w:szCs w:val="20"/>
        </w:rPr>
        <w:t>Maybe move it to results (Empirical patters and heterogeneity of microorganism burden)? And write in this part something like: patient traffic is fast and ‘very’ heterogeneous (Results)?</w:t>
      </w:r>
    </w:p>
  </w:comment>
  <w:comment w:id="24" w:author="Cascante Vega, Jaime E." w:date="2023-05-10T13:36:00Z" w:initials="JC">
    <w:p w14:paraId="2C08A3E4" w14:textId="77777777" w:rsidR="004F55EE" w:rsidRDefault="004F55EE" w:rsidP="00C94694">
      <w:r>
        <w:rPr>
          <w:rStyle w:val="CommentReference"/>
        </w:rPr>
        <w:annotationRef/>
      </w:r>
      <w:r>
        <w:rPr>
          <w:color w:val="000000"/>
          <w:sz w:val="20"/>
          <w:szCs w:val="20"/>
        </w:rPr>
        <w:t>I moved it to Results and added just a sentence here.</w:t>
      </w:r>
    </w:p>
  </w:comment>
  <w:comment w:id="25" w:author="Yaari, Rami A." w:date="2023-05-09T16:49:00Z" w:initials="YRA">
    <w:p w14:paraId="469B4178" w14:textId="30D94B57" w:rsidR="004A53F5" w:rsidRDefault="004A53F5" w:rsidP="004A53F5">
      <w:pPr>
        <w:pStyle w:val="CommentText"/>
      </w:pPr>
      <w:r>
        <w:rPr>
          <w:rStyle w:val="CommentReference"/>
        </w:rPr>
        <w:annotationRef/>
      </w:r>
      <w:r>
        <w:t>I am not totally sure how this last point, and maybe some of the other points, demonstrate a difference in the epidemiology of HA infections compared to CA infections.</w:t>
      </w:r>
    </w:p>
  </w:comment>
  <w:comment w:id="26" w:author="Cascante Vega, Jaime E." w:date="2023-05-10T11:04:00Z" w:initials="JC">
    <w:p w14:paraId="13B623BF" w14:textId="77777777" w:rsidR="000C4A62" w:rsidRDefault="008D0983" w:rsidP="00C94694">
      <w:r>
        <w:rPr>
          <w:rStyle w:val="CommentReference"/>
        </w:rPr>
        <w:annotationRef/>
      </w:r>
      <w:r w:rsidR="000C4A62">
        <w:rPr>
          <w:sz w:val="20"/>
          <w:szCs w:val="20"/>
        </w:rPr>
        <w:t>The point was to highlight that maybe different flavours of same things circulate in the communities and in the hospitals - and we know that for MRSA for example.</w:t>
      </w:r>
      <w:r w:rsidR="000C4A62">
        <w:rPr>
          <w:sz w:val="20"/>
          <w:szCs w:val="20"/>
        </w:rPr>
        <w:cr/>
        <w:t>Maybe not that important…</w:t>
      </w:r>
    </w:p>
  </w:comment>
  <w:comment w:id="27" w:author="Cascante Vega, Jaime E." w:date="2023-05-10T11:21:00Z" w:initials="JC">
    <w:p w14:paraId="470103F4" w14:textId="2B3A0939" w:rsidR="00F7666C" w:rsidRDefault="00EF2435">
      <w:r>
        <w:rPr>
          <w:rStyle w:val="CommentReference"/>
        </w:rPr>
        <w:annotationRef/>
      </w:r>
    </w:p>
  </w:comment>
  <w:comment w:id="28" w:author="Pei, Sen" w:date="2023-05-13T11:57:00Z" w:initials="SP">
    <w:p w14:paraId="298EAB6B" w14:textId="6DC4BEC8" w:rsidR="004D721B" w:rsidRDefault="004D721B" w:rsidP="00840C31">
      <w:r>
        <w:rPr>
          <w:rStyle w:val="CommentReference"/>
        </w:rPr>
        <w:annotationRef/>
      </w:r>
      <w:r>
        <w:rPr>
          <w:color w:val="000000"/>
          <w:sz w:val="20"/>
          <w:szCs w:val="20"/>
        </w:rPr>
        <w:t>Throughout the results section, tense is confusing. You should keep to one tense consistently. Maybe use past tense to show what you did.</w:t>
      </w:r>
    </w:p>
  </w:comment>
  <w:comment w:id="30" w:author="Yaari, Rami A." w:date="2023-05-17T15:18:00Z" w:initials="YRA">
    <w:p w14:paraId="6BD69ADE" w14:textId="77777777" w:rsidR="000C1853" w:rsidRDefault="000C1853" w:rsidP="00FA6FFC">
      <w:pPr>
        <w:pStyle w:val="CommentText"/>
      </w:pPr>
      <w:r>
        <w:rPr>
          <w:rStyle w:val="CommentReference"/>
        </w:rPr>
        <w:annotationRef/>
      </w:r>
      <w:r>
        <w:t>I thought you were talking about discharges here - at least that’s how the sentence starts</w:t>
      </w:r>
    </w:p>
  </w:comment>
  <w:comment w:id="31" w:author="Cascante Vega, Jaime E." w:date="2023-05-19T15:34:00Z" w:initials="JC">
    <w:p w14:paraId="614D794B" w14:textId="77777777" w:rsidR="00FB291A" w:rsidRDefault="00FB291A" w:rsidP="00A96D24">
      <w:r>
        <w:rPr>
          <w:rStyle w:val="CommentReference"/>
        </w:rPr>
        <w:annotationRef/>
      </w:r>
      <w:r>
        <w:rPr>
          <w:color w:val="000000"/>
          <w:sz w:val="20"/>
          <w:szCs w:val="20"/>
        </w:rPr>
        <w:t>Discharges or outflux of patients at ward facility scale follows similar patterns *as admissions* with a few wards per building admitting  the majority of patients per week and with stable patient traffic</w:t>
      </w:r>
    </w:p>
  </w:comment>
  <w:comment w:id="32" w:author="Yaari, Rami A." w:date="2023-05-17T15:27:00Z" w:initials="YRA">
    <w:p w14:paraId="4C86EB89" w14:textId="0F95FC56" w:rsidR="004C3366" w:rsidRDefault="004C3366" w:rsidP="00626CE7">
      <w:pPr>
        <w:pStyle w:val="CommentText"/>
      </w:pPr>
      <w:r>
        <w:rPr>
          <w:rStyle w:val="CommentReference"/>
        </w:rPr>
        <w:annotationRef/>
      </w:r>
      <w:r>
        <w:t>I think 'Rest' should be properly explained</w:t>
      </w:r>
    </w:p>
  </w:comment>
  <w:comment w:id="33" w:author="Pei, Sen" w:date="2023-05-12T09:52:00Z" w:initials="SP">
    <w:p w14:paraId="4FD87F29" w14:textId="76D29453" w:rsidR="00CC0ECD" w:rsidRDefault="00CC0ECD" w:rsidP="00605E93">
      <w:r>
        <w:rPr>
          <w:rStyle w:val="CommentReference"/>
        </w:rPr>
        <w:annotationRef/>
      </w:r>
      <w:r>
        <w:rPr>
          <w:color w:val="000000"/>
          <w:sz w:val="20"/>
          <w:szCs w:val="20"/>
        </w:rPr>
        <w:t>You can change this subsection to model framework and setting. In it, you can briefly talk about the unknown parameters (explain rho), and how you fix the importation rates (i.e., the contents here).</w:t>
      </w:r>
    </w:p>
  </w:comment>
  <w:comment w:id="40" w:author="Pei, Sen" w:date="2023-05-13T13:50:00Z" w:initials="PS">
    <w:p w14:paraId="26956341" w14:textId="77777777" w:rsidR="00CF5334" w:rsidRDefault="00CF5334" w:rsidP="00CF5334">
      <w:r>
        <w:rPr>
          <w:rStyle w:val="CommentReference"/>
        </w:rPr>
        <w:annotationRef/>
      </w:r>
      <w:r>
        <w:rPr>
          <w:color w:val="000000"/>
          <w:sz w:val="20"/>
          <w:szCs w:val="20"/>
        </w:rPr>
        <w:t>This is repetition of the model. You can move it to the main text when you talk about model or to the methods.</w:t>
      </w:r>
    </w:p>
  </w:comment>
  <w:comment w:id="38" w:author="Yaari, Rami A." w:date="2023-05-17T21:43:00Z" w:initials="YRA">
    <w:p w14:paraId="132474E1" w14:textId="77777777" w:rsidR="004232BF" w:rsidRDefault="004232BF" w:rsidP="002603F5">
      <w:pPr>
        <w:pStyle w:val="CommentText"/>
      </w:pPr>
      <w:r>
        <w:rPr>
          <w:rStyle w:val="CommentReference"/>
        </w:rPr>
        <w:annotationRef/>
      </w:r>
      <w:r>
        <w:t>Given in the end of this paragraph</w:t>
      </w:r>
    </w:p>
  </w:comment>
  <w:comment w:id="39" w:author="Cascante Vega, Jaime E." w:date="2023-05-18T13:23:00Z" w:initials="JC">
    <w:p w14:paraId="4C8AA4CA" w14:textId="77777777" w:rsidR="008A066A" w:rsidRDefault="008A066A" w:rsidP="004E7228">
      <w:r>
        <w:rPr>
          <w:rStyle w:val="CommentReference"/>
        </w:rPr>
        <w:annotationRef/>
      </w:r>
      <w:r>
        <w:rPr>
          <w:color w:val="000000"/>
          <w:sz w:val="20"/>
          <w:szCs w:val="20"/>
        </w:rPr>
        <w:t>Thanks!</w:t>
      </w:r>
    </w:p>
  </w:comment>
  <w:comment w:id="34" w:author="Cascante Vega, Jaime E." w:date="2023-04-29T15:16:00Z" w:initials="CVJE">
    <w:p w14:paraId="4509E3CC" w14:textId="7434769C" w:rsidR="003E632E" w:rsidRDefault="00F372CF" w:rsidP="00C94694">
      <w:r>
        <w:rPr>
          <w:rStyle w:val="CommentReference"/>
        </w:rPr>
        <w:annotationRef/>
      </w:r>
      <w:r w:rsidR="003E632E">
        <w:rPr>
          <w:sz w:val="20"/>
          <w:szCs w:val="20"/>
        </w:rPr>
        <w:t>I’m unsure where should I put this. Methods, here - both?</w:t>
      </w:r>
      <w:r w:rsidR="003E632E">
        <w:rPr>
          <w:sz w:val="20"/>
          <w:szCs w:val="20"/>
        </w:rPr>
        <w:cr/>
      </w:r>
    </w:p>
  </w:comment>
  <w:comment w:id="35" w:author="Cascante Vega, Jaime E." w:date="2023-04-29T15:18:00Z" w:initials="CVJE">
    <w:p w14:paraId="2FEA0F50" w14:textId="77777777" w:rsidR="003E632E" w:rsidRDefault="00CD15CE" w:rsidP="00C94694">
      <w:r>
        <w:rPr>
          <w:rStyle w:val="CommentReference"/>
        </w:rPr>
        <w:annotationRef/>
      </w:r>
      <w:r w:rsidR="003E632E">
        <w:rPr>
          <w:sz w:val="20"/>
          <w:szCs w:val="20"/>
        </w:rPr>
        <w:t xml:space="preserve">I think I kind of want to put it here because it’s related to the range of \gammas used for identifiability. </w:t>
      </w:r>
    </w:p>
  </w:comment>
  <w:comment w:id="36" w:author="Cascante Vega, Jaime E." w:date="2023-04-29T18:04:00Z" w:initials="CVJE">
    <w:p w14:paraId="3A12AC55" w14:textId="77777777" w:rsidR="00441729" w:rsidRDefault="00441729" w:rsidP="00C94694">
      <w:r>
        <w:rPr>
          <w:rStyle w:val="CommentReference"/>
        </w:rPr>
        <w:annotationRef/>
      </w:r>
      <w:r>
        <w:rPr>
          <w:color w:val="000000"/>
          <w:sz w:val="20"/>
          <w:szCs w:val="20"/>
          <w:lang w:eastAsia="en-US"/>
        </w:rPr>
        <w:t>What do you think?</w:t>
      </w:r>
    </w:p>
  </w:comment>
  <w:comment w:id="37" w:author="Pei, Sen" w:date="2023-05-12T09:42:00Z" w:initials="SP">
    <w:p w14:paraId="6F5637F8" w14:textId="77777777" w:rsidR="00CC0ECD" w:rsidRDefault="0047359C" w:rsidP="00077272">
      <w:r>
        <w:rPr>
          <w:rStyle w:val="CommentReference"/>
        </w:rPr>
        <w:annotationRef/>
      </w:r>
      <w:r w:rsidR="00CC0ECD">
        <w:rPr>
          <w:sz w:val="20"/>
          <w:szCs w:val="20"/>
        </w:rPr>
        <w:t>I think you can put it here. But add some contexts why you want to fix this. See my comment on this subsection title.</w:t>
      </w:r>
    </w:p>
  </w:comment>
  <w:comment w:id="41" w:author="Pei, Sen" w:date="2023-05-13T11:17:00Z" w:initials="SP">
    <w:p w14:paraId="6A546752" w14:textId="5192748E" w:rsidR="00067BE8" w:rsidRDefault="00067BE8" w:rsidP="00223C7F">
      <w:r>
        <w:rPr>
          <w:rStyle w:val="CommentReference"/>
        </w:rPr>
        <w:annotationRef/>
      </w:r>
      <w:r>
        <w:rPr>
          <w:color w:val="000000"/>
          <w:sz w:val="20"/>
          <w:szCs w:val="20"/>
        </w:rPr>
        <w:t>You need to have a sentence explaining the concept calibration  before this sentence.</w:t>
      </w:r>
    </w:p>
  </w:comment>
  <w:comment w:id="42" w:author="Cascante Vega, Jaime E." w:date="2023-05-15T10:42:00Z" w:initials="JC">
    <w:p w14:paraId="4E82D699" w14:textId="77777777" w:rsidR="00B43DF8" w:rsidRDefault="00321A3D" w:rsidP="0002531A">
      <w:r>
        <w:rPr>
          <w:rStyle w:val="CommentReference"/>
        </w:rPr>
        <w:annotationRef/>
      </w:r>
      <w:r w:rsidR="00B43DF8">
        <w:rPr>
          <w:sz w:val="20"/>
          <w:szCs w:val="20"/>
        </w:rPr>
        <w:t>I wrote it in Methods and point to it when saying: ‘(se Calibration of inference in Methods)’. Better to introduce it here too?</w:t>
      </w:r>
      <w:r w:rsidR="00B43DF8">
        <w:rPr>
          <w:sz w:val="20"/>
          <w:szCs w:val="20"/>
        </w:rPr>
        <w:cr/>
      </w:r>
    </w:p>
  </w:comment>
  <w:comment w:id="43" w:author="Shaman, Jeffrey L." w:date="2023-05-28T22:55:00Z" w:initials="SJL">
    <w:p w14:paraId="45E73B4C" w14:textId="77777777" w:rsidR="00C20287" w:rsidRDefault="00C20287" w:rsidP="00131743">
      <w:r>
        <w:rPr>
          <w:rStyle w:val="CommentReference"/>
        </w:rPr>
        <w:annotationRef/>
      </w:r>
      <w:r>
        <w:rPr>
          <w:color w:val="000000"/>
          <w:sz w:val="20"/>
          <w:szCs w:val="20"/>
        </w:rPr>
        <w:t>To what extent?  Is this shown somewhere?</w:t>
      </w:r>
    </w:p>
  </w:comment>
  <w:comment w:id="44" w:author="Pei, Sen" w:date="2023-05-13T11:56:00Z" w:initials="SP">
    <w:p w14:paraId="140FE5E9" w14:textId="77777777" w:rsidR="00034ECB" w:rsidRDefault="00034ECB" w:rsidP="00034ECB">
      <w:r>
        <w:rPr>
          <w:rStyle w:val="CommentReference"/>
        </w:rPr>
        <w:annotationRef/>
      </w:r>
      <w:r>
        <w:rPr>
          <w:color w:val="000000"/>
          <w:sz w:val="20"/>
          <w:szCs w:val="20"/>
        </w:rPr>
        <w:t>Not clear.</w:t>
      </w:r>
    </w:p>
  </w:comment>
  <w:comment w:id="45" w:author="Pei, Sen" w:date="2023-05-13T13:34:00Z" w:initials="PS">
    <w:p w14:paraId="20989D38" w14:textId="77777777" w:rsidR="00493002" w:rsidRDefault="00493002" w:rsidP="001703C7">
      <w:r>
        <w:rPr>
          <w:rStyle w:val="CommentReference"/>
        </w:rPr>
        <w:annotationRef/>
      </w:r>
      <w:r>
        <w:rPr>
          <w:color w:val="000000"/>
          <w:sz w:val="20"/>
          <w:szCs w:val="20"/>
        </w:rPr>
        <w:t>Add values here to keep consistent with the next sentence.</w:t>
      </w:r>
    </w:p>
  </w:comment>
  <w:comment w:id="46" w:author="Cascante Vega, Jaime E." w:date="2023-05-01T11:55:00Z" w:initials="CVJE">
    <w:p w14:paraId="1CCB9510" w14:textId="693AB94B" w:rsidR="00DA4CC2" w:rsidRDefault="00DA4CC2" w:rsidP="00C94694">
      <w:r>
        <w:rPr>
          <w:rStyle w:val="CommentReference"/>
        </w:rPr>
        <w:annotationRef/>
      </w:r>
      <w:r>
        <w:rPr>
          <w:color w:val="000000"/>
          <w:sz w:val="20"/>
          <w:szCs w:val="20"/>
        </w:rPr>
        <w:t xml:space="preserve">Specifically, we computed the percentage of observations falling within a given credible interval (CI) of the quantity obtained from model simulations. For a perfectly calibrated simulation, X% of observed values should fall within the X% CI generated by model simulations, producing a diagonal line (y=x) in the reliability plot. </w:t>
      </w:r>
    </w:p>
  </w:comment>
  <w:comment w:id="47" w:author="Pei, Sen" w:date="2023-05-13T13:36:00Z" w:initials="PS">
    <w:p w14:paraId="6B91A249" w14:textId="77777777" w:rsidR="004305EC" w:rsidRDefault="004305EC" w:rsidP="00E66910">
      <w:r>
        <w:rPr>
          <w:rStyle w:val="CommentReference"/>
        </w:rPr>
        <w:annotationRef/>
      </w:r>
      <w:r>
        <w:rPr>
          <w:color w:val="000000"/>
          <w:sz w:val="20"/>
          <w:szCs w:val="20"/>
        </w:rPr>
        <w:t>You can add this explanation to define calibration in your synthetic tests.</w:t>
      </w:r>
    </w:p>
  </w:comment>
  <w:comment w:id="48" w:author="Shaman, Jeffrey L." w:date="2023-05-29T13:41:00Z" w:initials="JS">
    <w:p w14:paraId="38B7794B" w14:textId="77777777" w:rsidR="00DB5C3E" w:rsidRDefault="00DB5C3E" w:rsidP="00DB5C3E">
      <w:r>
        <w:rPr>
          <w:rStyle w:val="CommentReference"/>
        </w:rPr>
        <w:annotationRef/>
      </w:r>
      <w:r>
        <w:rPr>
          <w:color w:val="000000"/>
          <w:sz w:val="20"/>
          <w:szCs w:val="20"/>
        </w:rPr>
        <w:t>This belongs in the discussion</w:t>
      </w:r>
    </w:p>
  </w:comment>
  <w:comment w:id="49" w:author="Cascante Vega, Jaime E." w:date="2023-05-30T15:57:00Z" w:initials="JC">
    <w:p w14:paraId="71B4F7C7" w14:textId="77777777" w:rsidR="00DB5C3E" w:rsidRDefault="00DB5C3E" w:rsidP="00DB5C3E">
      <w:r>
        <w:rPr>
          <w:rStyle w:val="CommentReference"/>
        </w:rPr>
        <w:annotationRef/>
      </w:r>
      <w:r>
        <w:rPr>
          <w:sz w:val="20"/>
          <w:szCs w:val="20"/>
        </w:rPr>
        <w:t>I moved it here</w:t>
      </w:r>
    </w:p>
  </w:comment>
  <w:comment w:id="50" w:author="Yaari, Rami A." w:date="2023-05-17T22:44:00Z" w:initials="YRA">
    <w:p w14:paraId="2C14F9B7" w14:textId="238EA75F" w:rsidR="00C239AE" w:rsidRDefault="00C239AE" w:rsidP="007456C8">
      <w:pPr>
        <w:pStyle w:val="CommentText"/>
      </w:pPr>
      <w:r>
        <w:rPr>
          <w:rStyle w:val="CommentReference"/>
        </w:rPr>
        <w:annotationRef/>
      </w:r>
      <w:r>
        <w:t>New paragraph? Doesn’t seem to be related to the previous part of the paragraph.</w:t>
      </w:r>
    </w:p>
  </w:comment>
  <w:comment w:id="51" w:author="Shaman, Jeffrey L." w:date="2023-05-29T14:06:00Z" w:initials="JS">
    <w:p w14:paraId="1F8471DD" w14:textId="77777777" w:rsidR="00B6347D" w:rsidRDefault="00B6347D" w:rsidP="00690D85">
      <w:r>
        <w:rPr>
          <w:rStyle w:val="CommentReference"/>
        </w:rPr>
        <w:annotationRef/>
      </w:r>
      <w:r>
        <w:rPr>
          <w:color w:val="000000"/>
          <w:sz w:val="20"/>
          <w:szCs w:val="20"/>
        </w:rPr>
        <w:t>The readers of STM do not care about this.</w:t>
      </w:r>
    </w:p>
  </w:comment>
  <w:comment w:id="52" w:author="Cascante Vega, Jaime E." w:date="2023-05-31T13:37:00Z" w:initials="JC">
    <w:p w14:paraId="56769A35" w14:textId="77777777" w:rsidR="00AD30B9" w:rsidRDefault="00AD30B9" w:rsidP="008D6B35">
      <w:r>
        <w:rPr>
          <w:rStyle w:val="CommentReference"/>
        </w:rPr>
        <w:annotationRef/>
      </w:r>
      <w:r>
        <w:rPr>
          <w:color w:val="000000"/>
          <w:sz w:val="20"/>
          <w:szCs w:val="20"/>
        </w:rPr>
        <w:t>Where should I move this and the decolonization rate paragraph? Last time one of the reviewers was very concerned about or choice of the decolonization rate \tau.</w:t>
      </w:r>
    </w:p>
  </w:comment>
  <w:comment w:id="53" w:author="Cascante Vega, Jaime E." w:date="2023-05-11T13:01:00Z" w:initials="JC">
    <w:p w14:paraId="77E9C6D9" w14:textId="77777777" w:rsidR="00723B65" w:rsidRDefault="00723B65" w:rsidP="00723B65">
      <w:r>
        <w:rPr>
          <w:rStyle w:val="CommentReference"/>
        </w:rPr>
        <w:annotationRef/>
      </w:r>
      <w:r>
        <w:rPr>
          <w:color w:val="000000"/>
          <w:sz w:val="20"/>
          <w:szCs w:val="20"/>
        </w:rPr>
        <w:t>This is not our focus, should I remove this?</w:t>
      </w:r>
    </w:p>
  </w:comment>
  <w:comment w:id="54" w:author="Pei, Sen" w:date="2023-05-13T13:37:00Z" w:initials="PS">
    <w:p w14:paraId="5E7E7654" w14:textId="77777777" w:rsidR="00723B65" w:rsidRDefault="00723B65" w:rsidP="00723B65">
      <w:r>
        <w:rPr>
          <w:rStyle w:val="CommentReference"/>
        </w:rPr>
        <w:annotationRef/>
      </w:r>
      <w:r>
        <w:rPr>
          <w:color w:val="000000"/>
          <w:sz w:val="20"/>
          <w:szCs w:val="20"/>
        </w:rPr>
        <w:t>You can keep. This statement is very ecological.</w:t>
      </w:r>
    </w:p>
  </w:comment>
  <w:comment w:id="55" w:author="Yaari, Rami A." w:date="2023-05-17T23:02:00Z" w:initials="YRA">
    <w:p w14:paraId="348E6C54" w14:textId="77777777" w:rsidR="00723B65" w:rsidRDefault="00723B65" w:rsidP="00723B65">
      <w:pPr>
        <w:pStyle w:val="CommentText"/>
      </w:pPr>
      <w:r>
        <w:rPr>
          <w:rStyle w:val="CommentReference"/>
        </w:rPr>
        <w:annotationRef/>
      </w:r>
      <w:r>
        <w:t>How does that effect the effective sensitivity?</w:t>
      </w:r>
    </w:p>
  </w:comment>
  <w:comment w:id="56" w:author="Cascante Vega, Jaime E." w:date="2023-05-18T11:07:00Z" w:initials="JC">
    <w:p w14:paraId="56DE9700" w14:textId="77777777" w:rsidR="00723B65" w:rsidRDefault="00723B65" w:rsidP="00723B65">
      <w:r>
        <w:rPr>
          <w:rStyle w:val="CommentReference"/>
        </w:rPr>
        <w:annotationRef/>
      </w:r>
      <w:r>
        <w:rPr>
          <w:sz w:val="20"/>
          <w:szCs w:val="20"/>
        </w:rPr>
        <w:t>See the SI. Probability of arriving to and infectious stage depende on discharge rates of people in C.</w:t>
      </w:r>
    </w:p>
  </w:comment>
  <w:comment w:id="57" w:author="Cascante Vega, Jaime E." w:date="2023-05-31T13:09:00Z" w:initials="JC">
    <w:p w14:paraId="3453B597" w14:textId="77777777" w:rsidR="00723B65" w:rsidRDefault="00723B65" w:rsidP="00723B65">
      <w:r>
        <w:rPr>
          <w:rStyle w:val="CommentReference"/>
        </w:rPr>
        <w:annotationRef/>
      </w:r>
      <w:r>
        <w:rPr>
          <w:sz w:val="20"/>
          <w:szCs w:val="20"/>
        </w:rPr>
        <w:t xml:space="preserve">Jeff: </w:t>
      </w:r>
      <w:r>
        <w:rPr>
          <w:color w:val="FF0000"/>
          <w:sz w:val="20"/>
          <w:szCs w:val="20"/>
        </w:rPr>
        <w:t>Jaime, this paragraph is very confused.  It’s also too long.  The point are that: 1) \rho bundles a number of processes; 2) it’s not unexpected that most estimates are quite low; 3) this property and our findings of low values motivate further exploration of this quantity and true prevalence.</w:t>
      </w:r>
      <w:r>
        <w:rPr>
          <w:sz w:val="20"/>
          <w:szCs w:val="20"/>
        </w:rPr>
        <w:cr/>
      </w:r>
    </w:p>
  </w:comment>
  <w:comment w:id="58" w:author="Cascante Vega, Jaime E." w:date="2023-05-31T13:10:00Z" w:initials="JC">
    <w:p w14:paraId="0A6A2C7D" w14:textId="77777777" w:rsidR="00723B65" w:rsidRDefault="00723B65" w:rsidP="00723B65">
      <w:r>
        <w:rPr>
          <w:rStyle w:val="CommentReference"/>
        </w:rPr>
        <w:annotationRef/>
      </w:r>
      <w:r>
        <w:rPr>
          <w:sz w:val="20"/>
          <w:szCs w:val="20"/>
        </w:rPr>
        <w:t xml:space="preserve">Jeff, I reduced all the paragraph to this 2 sentences. </w:t>
      </w:r>
    </w:p>
  </w:comment>
  <w:comment w:id="60" w:author="Pei, Sen" w:date="2023-05-13T20:42:00Z" w:initials="SP">
    <w:p w14:paraId="1498D07B" w14:textId="77777777" w:rsidR="00334A18" w:rsidRDefault="00334A18" w:rsidP="00334A18">
      <w:r>
        <w:rPr>
          <w:rStyle w:val="CommentReference"/>
        </w:rPr>
        <w:annotationRef/>
      </w:r>
      <w:r>
        <w:rPr>
          <w:color w:val="000000"/>
          <w:sz w:val="20"/>
          <w:szCs w:val="20"/>
        </w:rPr>
        <w:t>This is a repetition of results. Try to focus on interpretation of findings without repeating contents in results.</w:t>
      </w:r>
    </w:p>
  </w:comment>
  <w:comment w:id="59" w:author="Shaman, Jeffrey L." w:date="2023-05-29T14:20:00Z" w:initials="JS">
    <w:p w14:paraId="4582C33E" w14:textId="77777777" w:rsidR="00334A18" w:rsidRDefault="00334A18" w:rsidP="00334A18">
      <w:r>
        <w:rPr>
          <w:rStyle w:val="CommentReference"/>
        </w:rPr>
        <w:annotationRef/>
      </w:r>
      <w:r>
        <w:rPr>
          <w:color w:val="000000"/>
          <w:sz w:val="20"/>
          <w:szCs w:val="20"/>
        </w:rPr>
        <w:t>I’d be careful here.  Just because someone already has E. Coli, doesn’t mean people aren’t swapping new/different clones all the time.  Our model is not posed to capture this distinction.</w:t>
      </w:r>
    </w:p>
  </w:comment>
  <w:comment w:id="61" w:author="Cascante Vega, Jaime E." w:date="2023-05-09T13:38:00Z" w:initials="JC">
    <w:p w14:paraId="603DB119" w14:textId="5C1365DE" w:rsidR="004069B1" w:rsidRDefault="004069B1" w:rsidP="004069B1">
      <w:r>
        <w:rPr>
          <w:rStyle w:val="CommentReference"/>
        </w:rPr>
        <w:annotationRef/>
      </w:r>
      <w:r>
        <w:rPr>
          <w:sz w:val="20"/>
          <w:szCs w:val="20"/>
        </w:rPr>
        <w:t xml:space="preserve">Take a look at the monthly MSSA data. It does look like it’s oscillating for the Preb hosp. I’m I crazy? Is interesting? it’s noise? </w:t>
      </w:r>
    </w:p>
  </w:comment>
  <w:comment w:id="62" w:author="Cascante Vega, Jaime E." w:date="2023-05-09T13:40:00Z" w:initials="JC">
    <w:p w14:paraId="39BFE3D3" w14:textId="77777777" w:rsidR="004069B1" w:rsidRDefault="004069B1" w:rsidP="004069B1">
      <w:r>
        <w:rPr>
          <w:rStyle w:val="CommentReference"/>
        </w:rPr>
        <w:annotationRef/>
      </w:r>
      <w:r>
        <w:rPr>
          <w:color w:val="000000"/>
          <w:sz w:val="20"/>
          <w:szCs w:val="20"/>
        </w:rPr>
        <w:t>Did we discussed this before?</w:t>
      </w:r>
    </w:p>
  </w:comment>
  <w:comment w:id="63" w:author="Shaman, Jeffrey L." w:date="2023-05-28T15:55:00Z" w:initials="SJL">
    <w:p w14:paraId="4CEA65BF" w14:textId="77777777" w:rsidR="006A4812" w:rsidRDefault="006A4812" w:rsidP="00A4474B">
      <w:r>
        <w:rPr>
          <w:rStyle w:val="CommentReference"/>
        </w:rPr>
        <w:annotationRef/>
      </w:r>
      <w:r>
        <w:rPr>
          <w:color w:val="000000"/>
          <w:sz w:val="20"/>
          <w:szCs w:val="20"/>
        </w:rPr>
        <w:t>Two things: 1) I’ve never seen a journal allow use of colored text to indicate the color in a figure.  Keep the font black and name the colors (or provide a legend in the figure).  2) Are we allowed to name hospital buildings?  I.e. does NYP want all indicators that this is their hospital system stripped from the manuscript?  If so, we need dummy names (e.g. Buildings A-F).</w:t>
      </w:r>
    </w:p>
  </w:comment>
  <w:comment w:id="64" w:author="Cascante Vega, Jaime E." w:date="2023-05-31T17:04:00Z" w:initials="JC">
    <w:p w14:paraId="08AF4D05" w14:textId="77777777" w:rsidR="00F4678E" w:rsidRDefault="00F4678E" w:rsidP="005B1411">
      <w:r>
        <w:rPr>
          <w:rStyle w:val="CommentReference"/>
        </w:rPr>
        <w:annotationRef/>
      </w:r>
      <w:r>
        <w:rPr>
          <w:color w:val="000000"/>
          <w:sz w:val="20"/>
          <w:szCs w:val="20"/>
        </w:rPr>
        <w:t>Done</w:t>
      </w:r>
    </w:p>
  </w:comment>
  <w:comment w:id="65" w:author="Yaari, Rami A." w:date="2023-05-17T15:35:00Z" w:initials="YRA">
    <w:p w14:paraId="1193E408" w14:textId="1EBD4001" w:rsidR="004069B1" w:rsidRDefault="004069B1" w:rsidP="004069B1">
      <w:pPr>
        <w:pStyle w:val="CommentText"/>
      </w:pPr>
      <w:r>
        <w:rPr>
          <w:rStyle w:val="CommentReference"/>
        </w:rPr>
        <w:annotationRef/>
      </w:r>
      <w:r>
        <w:t>Maybe try to reduce the y upper limit to 0.15 and increase the overall size of the figures to make everything more visible and clearer. Also, what's up with scenario 12 background?</w:t>
      </w:r>
    </w:p>
  </w:comment>
  <w:comment w:id="66" w:author="Cascante Vega, Jaime E." w:date="2023-05-22T14:10:00Z" w:initials="JC">
    <w:p w14:paraId="65AB0731" w14:textId="77777777" w:rsidR="00BE2909" w:rsidRDefault="00BE2909" w:rsidP="00D76F6C">
      <w:r>
        <w:rPr>
          <w:rStyle w:val="CommentReference"/>
        </w:rPr>
        <w:annotationRef/>
      </w:r>
      <w:r>
        <w:rPr>
          <w:color w:val="000000"/>
          <w:sz w:val="20"/>
          <w:szCs w:val="20"/>
        </w:rPr>
        <w:t>The limits are the prior range, Jeff wanted all the prior shown in the figure. I’ll check scenario 12. It’s because the posterior is very sharp.</w:t>
      </w:r>
    </w:p>
  </w:comment>
  <w:comment w:id="67" w:author="Cascante Vega, Jaime E." w:date="2023-05-09T16:54:00Z" w:initials="JC">
    <w:p w14:paraId="719FBA3B" w14:textId="50305383" w:rsidR="004069B1" w:rsidRDefault="004069B1" w:rsidP="004069B1">
      <w:r>
        <w:rPr>
          <w:rStyle w:val="CommentReference"/>
        </w:rPr>
        <w:annotationRef/>
      </w:r>
      <w:r>
        <w:rPr>
          <w:color w:val="000000"/>
          <w:sz w:val="20"/>
          <w:szCs w:val="20"/>
        </w:rPr>
        <w:t>Maybe a bigger version of this Figure?</w:t>
      </w:r>
    </w:p>
  </w:comment>
  <w:comment w:id="68" w:author="Yaari, Rami A." w:date="2023-05-17T23:14:00Z" w:initials="YRA">
    <w:p w14:paraId="17B85389" w14:textId="77777777" w:rsidR="004069B1" w:rsidRDefault="004069B1" w:rsidP="004069B1">
      <w:pPr>
        <w:pStyle w:val="CommentText"/>
      </w:pPr>
      <w:r>
        <w:rPr>
          <w:rStyle w:val="CommentReference"/>
        </w:rPr>
        <w:annotationRef/>
      </w:r>
      <w:r>
        <w:t>Community prevalence ranges? Where is the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DFA5F1" w15:done="1"/>
  <w15:commentEx w15:paraId="29DCC793" w15:paraIdParent="68DFA5F1" w15:done="1"/>
  <w15:commentEx w15:paraId="7FC57E6A" w15:paraIdParent="68DFA5F1" w15:done="1"/>
  <w15:commentEx w15:paraId="463EA7A6" w15:paraIdParent="68DFA5F1" w15:done="1"/>
  <w15:commentEx w15:paraId="674FAD8B" w15:paraIdParent="68DFA5F1" w15:done="1"/>
  <w15:commentEx w15:paraId="0C3539C4" w15:done="1"/>
  <w15:commentEx w15:paraId="48AE95A9" w15:paraIdParent="0C3539C4" w15:done="1"/>
  <w15:commentEx w15:paraId="6F288D4D" w15:done="1"/>
  <w15:commentEx w15:paraId="18DF28FD" w15:done="1"/>
  <w15:commentEx w15:paraId="2EFD3A75" w15:done="1"/>
  <w15:commentEx w15:paraId="5D4A399C" w15:paraIdParent="2EFD3A75" w15:done="1"/>
  <w15:commentEx w15:paraId="7F76889A" w15:done="1"/>
  <w15:commentEx w15:paraId="036965E2" w15:done="1"/>
  <w15:commentEx w15:paraId="56317977" w15:paraIdParent="036965E2" w15:done="1"/>
  <w15:commentEx w15:paraId="202110CA" w15:done="1"/>
  <w15:commentEx w15:paraId="0D561CDF" w15:paraIdParent="202110CA" w15:done="1"/>
  <w15:commentEx w15:paraId="6887B059" w15:done="1"/>
  <w15:commentEx w15:paraId="06005DBA" w15:done="1"/>
  <w15:commentEx w15:paraId="3442B1D7" w15:paraIdParent="06005DBA" w15:done="1"/>
  <w15:commentEx w15:paraId="3F1AE074" w15:paraIdParent="06005DBA" w15:done="1"/>
  <w15:commentEx w15:paraId="1C3969D3" w15:done="1"/>
  <w15:commentEx w15:paraId="19610AD2" w15:paraIdParent="1C3969D3" w15:done="1"/>
  <w15:commentEx w15:paraId="2C08A3E4" w15:paraIdParent="1C3969D3" w15:done="1"/>
  <w15:commentEx w15:paraId="469B4178" w15:done="1"/>
  <w15:commentEx w15:paraId="13B623BF" w15:paraIdParent="469B4178" w15:done="1"/>
  <w15:commentEx w15:paraId="470103F4" w15:paraIdParent="469B4178" w15:done="1"/>
  <w15:commentEx w15:paraId="298EAB6B" w15:done="1"/>
  <w15:commentEx w15:paraId="6BD69ADE" w15:done="1"/>
  <w15:commentEx w15:paraId="614D794B" w15:paraIdParent="6BD69ADE" w15:done="1"/>
  <w15:commentEx w15:paraId="4C86EB89" w15:done="1"/>
  <w15:commentEx w15:paraId="4FD87F29" w15:done="1"/>
  <w15:commentEx w15:paraId="26956341" w15:done="1"/>
  <w15:commentEx w15:paraId="132474E1" w15:done="1"/>
  <w15:commentEx w15:paraId="4C8AA4CA" w15:paraIdParent="132474E1" w15:done="1"/>
  <w15:commentEx w15:paraId="4509E3CC" w15:done="1"/>
  <w15:commentEx w15:paraId="2FEA0F50" w15:paraIdParent="4509E3CC" w15:done="1"/>
  <w15:commentEx w15:paraId="3A12AC55" w15:paraIdParent="4509E3CC" w15:done="1"/>
  <w15:commentEx w15:paraId="6F5637F8" w15:paraIdParent="4509E3CC" w15:done="1"/>
  <w15:commentEx w15:paraId="6A546752" w15:done="1"/>
  <w15:commentEx w15:paraId="4E82D699" w15:paraIdParent="6A546752" w15:done="1"/>
  <w15:commentEx w15:paraId="45E73B4C" w15:done="0"/>
  <w15:commentEx w15:paraId="140FE5E9" w15:done="1"/>
  <w15:commentEx w15:paraId="20989D38" w15:done="1"/>
  <w15:commentEx w15:paraId="1CCB9510" w15:done="1"/>
  <w15:commentEx w15:paraId="6B91A249" w15:paraIdParent="1CCB9510" w15:done="1"/>
  <w15:commentEx w15:paraId="38B7794B" w15:done="0"/>
  <w15:commentEx w15:paraId="71B4F7C7" w15:paraIdParent="38B7794B" w15:done="0"/>
  <w15:commentEx w15:paraId="2C14F9B7" w15:done="1"/>
  <w15:commentEx w15:paraId="1F8471DD" w15:done="0"/>
  <w15:commentEx w15:paraId="56769A35" w15:paraIdParent="1F8471DD" w15:done="0"/>
  <w15:commentEx w15:paraId="77E9C6D9" w15:done="1"/>
  <w15:commentEx w15:paraId="5E7E7654" w15:paraIdParent="77E9C6D9" w15:done="1"/>
  <w15:commentEx w15:paraId="348E6C54" w15:done="1"/>
  <w15:commentEx w15:paraId="56DE9700" w15:paraIdParent="348E6C54" w15:done="1"/>
  <w15:commentEx w15:paraId="3453B597" w15:done="0"/>
  <w15:commentEx w15:paraId="0A6A2C7D" w15:paraIdParent="3453B597" w15:done="0"/>
  <w15:commentEx w15:paraId="1498D07B" w15:done="1"/>
  <w15:commentEx w15:paraId="4582C33E" w15:done="1"/>
  <w15:commentEx w15:paraId="603DB119" w15:done="1"/>
  <w15:commentEx w15:paraId="39BFE3D3" w15:paraIdParent="603DB119" w15:done="1"/>
  <w15:commentEx w15:paraId="4CEA65BF" w15:done="1"/>
  <w15:commentEx w15:paraId="08AF4D05" w15:paraIdParent="4CEA65BF" w15:done="1"/>
  <w15:commentEx w15:paraId="1193E408" w15:done="0"/>
  <w15:commentEx w15:paraId="65AB0731" w15:paraIdParent="1193E408" w15:done="0"/>
  <w15:commentEx w15:paraId="719FBA3B" w15:done="0"/>
  <w15:commentEx w15:paraId="17B8538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69BE3" w16cex:dateUtc="2023-05-11T02:39:00Z"/>
  <w16cex:commentExtensible w16cex:durableId="28075B29" w16cex:dateUtc="2023-05-11T16:16:00Z"/>
  <w16cex:commentExtensible w16cex:durableId="280761FA" w16cex:dateUtc="2023-05-11T16:45:00Z"/>
  <w16cex:commentExtensible w16cex:durableId="28076616" w16cex:dateUtc="2023-05-11T17:03:00Z"/>
  <w16cex:commentExtensible w16cex:durableId="280881B5" w16cex:dateUtc="2023-05-12T13:13:00Z"/>
  <w16cex:commentExtensible w16cex:durableId="28069E10" w16cex:dateUtc="2023-05-11T02:49:00Z"/>
  <w16cex:commentExtensible w16cex:durableId="280755D9" w16cex:dateUtc="2023-05-11T15:54:00Z"/>
  <w16cex:commentExtensible w16cex:durableId="281DEBD8" w16cex:dateUtc="2023-05-28T19:03:00Z"/>
  <w16cex:commentExtensible w16cex:durableId="280FCF17" w16cex:dateUtc="2023-05-18T02:09:00Z"/>
  <w16cex:commentExtensible w16cex:durableId="280F6508" w16cex:dateUtc="2023-05-17T18:36:00Z"/>
  <w16cex:commentExtensible w16cex:durableId="281215C6" w16cex:dateUtc="2023-05-19T19:35:00Z"/>
  <w16cex:commentExtensible w16cex:durableId="280F5E41" w16cex:dateUtc="2023-05-17T18:08:00Z"/>
  <w16cex:commentExtensible w16cex:durableId="28069EDC" w16cex:dateUtc="2023-05-11T02:53:00Z"/>
  <w16cex:commentExtensible w16cex:durableId="2807846E" w16cex:dateUtc="2023-05-11T19:12:00Z"/>
  <w16cex:commentExtensible w16cex:durableId="2804D975" w16cex:dateUtc="2023-05-09T18:38:00Z"/>
  <w16cex:commentExtensible w16cex:durableId="2805F861" w16cex:dateUtc="2023-05-10T15:02:00Z"/>
  <w16cex:commentExtensible w16cex:durableId="27F8FBF3" w16cex:dateUtc="2023-04-30T18:38:00Z"/>
  <w16cex:commentExtensible w16cex:durableId="2806A5FD" w16cex:dateUtc="2023-05-11T03:23:00Z"/>
  <w16cex:commentExtensible w16cex:durableId="28075648" w16cex:dateUtc="2023-05-11T15:55:00Z"/>
  <w16cex:commentExtensible w16cex:durableId="280760E9" w16cex:dateUtc="2023-05-11T16:41:00Z"/>
  <w16cex:commentExtensible w16cex:durableId="2804F4B7" w16cex:dateUtc="2023-05-09T20:35:00Z"/>
  <w16cex:commentExtensible w16cex:durableId="2805FAC9" w16cex:dateUtc="2023-05-10T15:13:00Z"/>
  <w16cex:commentExtensible w16cex:durableId="28061C5F" w16cex:dateUtc="2023-05-10T17:36:00Z"/>
  <w16cex:commentExtensible w16cex:durableId="2804F814" w16cex:dateUtc="2023-05-09T20:49:00Z"/>
  <w16cex:commentExtensible w16cex:durableId="2805F8C0" w16cex:dateUtc="2023-05-10T15:04:00Z"/>
  <w16cex:commentExtensible w16cex:durableId="2805FCD2" w16cex:dateUtc="2023-05-10T15:21:00Z"/>
  <w16cex:commentExtensible w16cex:durableId="2809F9A3" w16cex:dateUtc="2023-05-13T15:57:00Z"/>
  <w16cex:commentExtensible w16cex:durableId="280F6EB7" w16cex:dateUtc="2023-05-17T19:18:00Z"/>
  <w16cex:commentExtensible w16cex:durableId="2812158D" w16cex:dateUtc="2023-05-19T19:34:00Z"/>
  <w16cex:commentExtensible w16cex:durableId="280F70EB" w16cex:dateUtc="2023-05-17T19:27:00Z"/>
  <w16cex:commentExtensible w16cex:durableId="28088AEB" w16cex:dateUtc="2023-05-12T13:52:00Z"/>
  <w16cex:commentExtensible w16cex:durableId="280A142E" w16cex:dateUtc="2023-05-13T17:50:00Z"/>
  <w16cex:commentExtensible w16cex:durableId="280FC913" w16cex:dateUtc="2023-05-18T01:43:00Z"/>
  <w16cex:commentExtensible w16cex:durableId="2810A549" w16cex:dateUtc="2023-05-18T17:23:00Z"/>
  <w16cex:commentExtensible w16cex:durableId="27F7B35C" w16cex:dateUtc="2023-04-29T19:16:00Z"/>
  <w16cex:commentExtensible w16cex:durableId="27F7B3C2" w16cex:dateUtc="2023-04-29T19:18:00Z"/>
  <w16cex:commentExtensible w16cex:durableId="27F7DAC0" w16cex:dateUtc="2023-04-29T22:04:00Z"/>
  <w16cex:commentExtensible w16cex:durableId="2808886B" w16cex:dateUtc="2023-05-12T13:42:00Z"/>
  <w16cex:commentExtensible w16cex:durableId="2809F05A" w16cex:dateUtc="2023-05-13T15:17:00Z"/>
  <w16cex:commentExtensible w16cex:durableId="280C8B23" w16cex:dateUtc="2023-05-15T14:42:00Z"/>
  <w16cex:commentExtensible w16cex:durableId="281E5A47" w16cex:dateUtc="2023-05-29T02:55:00Z"/>
  <w16cex:commentExtensible w16cex:durableId="2809F960" w16cex:dateUtc="2023-05-13T15:56:00Z"/>
  <w16cex:commentExtensible w16cex:durableId="280A106C" w16cex:dateUtc="2023-05-13T17:34:00Z"/>
  <w16cex:commentExtensible w16cex:durableId="27FA2715" w16cex:dateUtc="2023-05-01T15:55:00Z"/>
  <w16cex:commentExtensible w16cex:durableId="280A10F3" w16cex:dateUtc="2023-05-13T17:36:00Z"/>
  <w16cex:commentExtensible w16cex:durableId="28209B6A" w16cex:dateUtc="2023-05-29T17:41:00Z"/>
  <w16cex:commentExtensible w16cex:durableId="28209B87" w16cex:dateUtc="2023-05-30T19:57:00Z"/>
  <w16cex:commentExtensible w16cex:durableId="280FD767" w16cex:dateUtc="2023-05-18T02:44:00Z"/>
  <w16cex:commentExtensible w16cex:durableId="281F2FD2" w16cex:dateUtc="2023-05-29T18:06:00Z"/>
  <w16cex:commentExtensible w16cex:durableId="2821CC26" w16cex:dateUtc="2023-05-31T17:37:00Z"/>
  <w16cex:commentExtensible w16cex:durableId="28207AD8" w16cex:dateUtc="2023-05-11T17:01:00Z"/>
  <w16cex:commentExtensible w16cex:durableId="28207AD7" w16cex:dateUtc="2023-05-13T17:37:00Z"/>
  <w16cex:commentExtensible w16cex:durableId="280FDB98" w16cex:dateUtc="2023-05-18T03:02:00Z"/>
  <w16cex:commentExtensible w16cex:durableId="28108571" w16cex:dateUtc="2023-05-18T15:07:00Z"/>
  <w16cex:commentExtensible w16cex:durableId="2821C56D" w16cex:dateUtc="2023-05-31T17:09:00Z"/>
  <w16cex:commentExtensible w16cex:durableId="2821C5C3" w16cex:dateUtc="2023-05-31T17:10:00Z"/>
  <w16cex:commentExtensible w16cex:durableId="2820837E" w16cex:dateUtc="2023-05-14T00:42:00Z"/>
  <w16cex:commentExtensible w16cex:durableId="2820837D" w16cex:dateUtc="2023-05-29T18:20:00Z"/>
  <w16cex:commentExtensible w16cex:durableId="2804CB66" w16cex:dateUtc="2023-05-09T17:38:00Z"/>
  <w16cex:commentExtensible w16cex:durableId="2804CBDF" w16cex:dateUtc="2023-05-09T17:40:00Z"/>
  <w16cex:commentExtensible w16cex:durableId="281DF7E8" w16cex:dateUtc="2023-05-28T19:55:00Z"/>
  <w16cex:commentExtensible w16cex:durableId="2821FC84" w16cex:dateUtc="2023-05-31T21:04:00Z"/>
  <w16cex:commentExtensible w16cex:durableId="280F72C1" w16cex:dateUtc="2023-05-17T19:35:00Z"/>
  <w16cex:commentExtensible w16cex:durableId="2815F668" w16cex:dateUtc="2023-05-22T18:10:00Z"/>
  <w16cex:commentExtensible w16cex:durableId="2804F939" w16cex:dateUtc="2023-05-09T20:54:00Z"/>
  <w16cex:commentExtensible w16cex:durableId="280FDE58" w16cex:dateUtc="2023-05-18T0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DFA5F1" w16cid:durableId="28069BE3"/>
  <w16cid:commentId w16cid:paraId="29DCC793" w16cid:durableId="28075B29"/>
  <w16cid:commentId w16cid:paraId="7FC57E6A" w16cid:durableId="280761FA"/>
  <w16cid:commentId w16cid:paraId="463EA7A6" w16cid:durableId="28076616"/>
  <w16cid:commentId w16cid:paraId="674FAD8B" w16cid:durableId="280881B5"/>
  <w16cid:commentId w16cid:paraId="0C3539C4" w16cid:durableId="28069E10"/>
  <w16cid:commentId w16cid:paraId="48AE95A9" w16cid:durableId="280755D9"/>
  <w16cid:commentId w16cid:paraId="6F288D4D" w16cid:durableId="281DEBD8"/>
  <w16cid:commentId w16cid:paraId="18DF28FD" w16cid:durableId="280FCF17"/>
  <w16cid:commentId w16cid:paraId="2EFD3A75" w16cid:durableId="280F6508"/>
  <w16cid:commentId w16cid:paraId="5D4A399C" w16cid:durableId="281215C6"/>
  <w16cid:commentId w16cid:paraId="7F76889A" w16cid:durableId="280F5E41"/>
  <w16cid:commentId w16cid:paraId="036965E2" w16cid:durableId="28069EDC"/>
  <w16cid:commentId w16cid:paraId="56317977" w16cid:durableId="2807846E"/>
  <w16cid:commentId w16cid:paraId="202110CA" w16cid:durableId="2804D975"/>
  <w16cid:commentId w16cid:paraId="0D561CDF" w16cid:durableId="2805F861"/>
  <w16cid:commentId w16cid:paraId="6887B059" w16cid:durableId="27F8FBF3"/>
  <w16cid:commentId w16cid:paraId="06005DBA" w16cid:durableId="2806A5FD"/>
  <w16cid:commentId w16cid:paraId="3442B1D7" w16cid:durableId="28075648"/>
  <w16cid:commentId w16cid:paraId="3F1AE074" w16cid:durableId="280760E9"/>
  <w16cid:commentId w16cid:paraId="1C3969D3" w16cid:durableId="2804F4B7"/>
  <w16cid:commentId w16cid:paraId="19610AD2" w16cid:durableId="2805FAC9"/>
  <w16cid:commentId w16cid:paraId="2C08A3E4" w16cid:durableId="28061C5F"/>
  <w16cid:commentId w16cid:paraId="469B4178" w16cid:durableId="2804F814"/>
  <w16cid:commentId w16cid:paraId="13B623BF" w16cid:durableId="2805F8C0"/>
  <w16cid:commentId w16cid:paraId="470103F4" w16cid:durableId="2805FCD2"/>
  <w16cid:commentId w16cid:paraId="298EAB6B" w16cid:durableId="2809F9A3"/>
  <w16cid:commentId w16cid:paraId="6BD69ADE" w16cid:durableId="280F6EB7"/>
  <w16cid:commentId w16cid:paraId="614D794B" w16cid:durableId="2812158D"/>
  <w16cid:commentId w16cid:paraId="4C86EB89" w16cid:durableId="280F70EB"/>
  <w16cid:commentId w16cid:paraId="4FD87F29" w16cid:durableId="28088AEB"/>
  <w16cid:commentId w16cid:paraId="26956341" w16cid:durableId="280A142E"/>
  <w16cid:commentId w16cid:paraId="132474E1" w16cid:durableId="280FC913"/>
  <w16cid:commentId w16cid:paraId="4C8AA4CA" w16cid:durableId="2810A549"/>
  <w16cid:commentId w16cid:paraId="4509E3CC" w16cid:durableId="27F7B35C"/>
  <w16cid:commentId w16cid:paraId="2FEA0F50" w16cid:durableId="27F7B3C2"/>
  <w16cid:commentId w16cid:paraId="3A12AC55" w16cid:durableId="27F7DAC0"/>
  <w16cid:commentId w16cid:paraId="6F5637F8" w16cid:durableId="2808886B"/>
  <w16cid:commentId w16cid:paraId="6A546752" w16cid:durableId="2809F05A"/>
  <w16cid:commentId w16cid:paraId="4E82D699" w16cid:durableId="280C8B23"/>
  <w16cid:commentId w16cid:paraId="45E73B4C" w16cid:durableId="281E5A47"/>
  <w16cid:commentId w16cid:paraId="140FE5E9" w16cid:durableId="2809F960"/>
  <w16cid:commentId w16cid:paraId="20989D38" w16cid:durableId="280A106C"/>
  <w16cid:commentId w16cid:paraId="1CCB9510" w16cid:durableId="27FA2715"/>
  <w16cid:commentId w16cid:paraId="6B91A249" w16cid:durableId="280A10F3"/>
  <w16cid:commentId w16cid:paraId="38B7794B" w16cid:durableId="28209B6A"/>
  <w16cid:commentId w16cid:paraId="71B4F7C7" w16cid:durableId="28209B87"/>
  <w16cid:commentId w16cid:paraId="2C14F9B7" w16cid:durableId="280FD767"/>
  <w16cid:commentId w16cid:paraId="1F8471DD" w16cid:durableId="281F2FD2"/>
  <w16cid:commentId w16cid:paraId="56769A35" w16cid:durableId="2821CC26"/>
  <w16cid:commentId w16cid:paraId="77E9C6D9" w16cid:durableId="28207AD8"/>
  <w16cid:commentId w16cid:paraId="5E7E7654" w16cid:durableId="28207AD7"/>
  <w16cid:commentId w16cid:paraId="348E6C54" w16cid:durableId="280FDB98"/>
  <w16cid:commentId w16cid:paraId="56DE9700" w16cid:durableId="28108571"/>
  <w16cid:commentId w16cid:paraId="3453B597" w16cid:durableId="2821C56D"/>
  <w16cid:commentId w16cid:paraId="0A6A2C7D" w16cid:durableId="2821C5C3"/>
  <w16cid:commentId w16cid:paraId="1498D07B" w16cid:durableId="2820837E"/>
  <w16cid:commentId w16cid:paraId="4582C33E" w16cid:durableId="2820837D"/>
  <w16cid:commentId w16cid:paraId="603DB119" w16cid:durableId="2804CB66"/>
  <w16cid:commentId w16cid:paraId="39BFE3D3" w16cid:durableId="2804CBDF"/>
  <w16cid:commentId w16cid:paraId="4CEA65BF" w16cid:durableId="281DF7E8"/>
  <w16cid:commentId w16cid:paraId="08AF4D05" w16cid:durableId="2821FC84"/>
  <w16cid:commentId w16cid:paraId="1193E408" w16cid:durableId="280F72C1"/>
  <w16cid:commentId w16cid:paraId="65AB0731" w16cid:durableId="2815F668"/>
  <w16cid:commentId w16cid:paraId="719FBA3B" w16cid:durableId="2804F939"/>
  <w16cid:commentId w16cid:paraId="17B85389" w16cid:durableId="280FDE5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D29AFA" w14:textId="77777777" w:rsidR="00FA4ACF" w:rsidRDefault="00FA4ACF">
      <w:r>
        <w:separator/>
      </w:r>
    </w:p>
  </w:endnote>
  <w:endnote w:type="continuationSeparator" w:id="0">
    <w:p w14:paraId="05E4F26A" w14:textId="77777777" w:rsidR="00FA4ACF" w:rsidRDefault="00FA4A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B8B0F9" w14:textId="77777777" w:rsidR="00FA4ACF" w:rsidRDefault="00FA4ACF">
      <w:r>
        <w:separator/>
      </w:r>
    </w:p>
  </w:footnote>
  <w:footnote w:type="continuationSeparator" w:id="0">
    <w:p w14:paraId="7C9CE884" w14:textId="77777777" w:rsidR="00FA4ACF" w:rsidRDefault="00FA4A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0846D8"/>
    <w:multiLevelType w:val="multilevel"/>
    <w:tmpl w:val="3558F2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47729A"/>
    <w:multiLevelType w:val="multilevel"/>
    <w:tmpl w:val="9DBCBC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B081D51"/>
    <w:multiLevelType w:val="hybridMultilevel"/>
    <w:tmpl w:val="DDD831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435F33"/>
    <w:multiLevelType w:val="multilevel"/>
    <w:tmpl w:val="E7729E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2"/>
  </w:num>
  <w:num w:numId="2" w16cid:durableId="1826706116">
    <w:abstractNumId w:val="3"/>
  </w:num>
  <w:num w:numId="3" w16cid:durableId="239213455">
    <w:abstractNumId w:val="7"/>
  </w:num>
  <w:num w:numId="4" w16cid:durableId="836846848">
    <w:abstractNumId w:val="1"/>
  </w:num>
  <w:num w:numId="5" w16cid:durableId="1938904138">
    <w:abstractNumId w:val="6"/>
  </w:num>
  <w:num w:numId="6" w16cid:durableId="1553301329">
    <w:abstractNumId w:val="4"/>
  </w:num>
  <w:num w:numId="7" w16cid:durableId="446318279">
    <w:abstractNumId w:val="0"/>
  </w:num>
  <w:num w:numId="8" w16cid:durableId="42751077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i, Sen">
    <w15:presenceInfo w15:providerId="AD" w15:userId="S::sp3449@cumc.columbia.edu::4f42f4a9-97b2-47e4-aa1c-1aaec5c070cb"/>
  </w15:person>
  <w15:person w15:author="Cascante Vega, Jaime E.">
    <w15:presenceInfo w15:providerId="AD" w15:userId="S::jc5647@cumc.columbia.edu::3677c03d-1a31-4cc1-b5d3-d4cdd0e39dc4"/>
  </w15:person>
  <w15:person w15:author="Shaman, Jeffrey L.">
    <w15:presenceInfo w15:providerId="AD" w15:userId="S::jls106@cumc.columbia.edu::af869bbb-0c63-4e57-829a-e2ceb9da3a09"/>
  </w15:person>
  <w15:person w15:author="Yaari, Rami A.">
    <w15:presenceInfo w15:providerId="AD" w15:userId="S::ry2460@cumc.columbia.edu::1f4ead09-f3d8-4298-9374-1da91d4ab4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33D"/>
    <w:rsid w:val="00000B76"/>
    <w:rsid w:val="00001016"/>
    <w:rsid w:val="00001631"/>
    <w:rsid w:val="00002547"/>
    <w:rsid w:val="00003B97"/>
    <w:rsid w:val="00003CCD"/>
    <w:rsid w:val="00004BD6"/>
    <w:rsid w:val="00004BDF"/>
    <w:rsid w:val="000062CE"/>
    <w:rsid w:val="000065D0"/>
    <w:rsid w:val="000068E3"/>
    <w:rsid w:val="00006FA2"/>
    <w:rsid w:val="000072A6"/>
    <w:rsid w:val="000077ED"/>
    <w:rsid w:val="000079A7"/>
    <w:rsid w:val="00010D7D"/>
    <w:rsid w:val="00011462"/>
    <w:rsid w:val="000120EB"/>
    <w:rsid w:val="0001286B"/>
    <w:rsid w:val="00012E92"/>
    <w:rsid w:val="000130E3"/>
    <w:rsid w:val="00013879"/>
    <w:rsid w:val="00013C9C"/>
    <w:rsid w:val="00014090"/>
    <w:rsid w:val="0001423F"/>
    <w:rsid w:val="00014BA1"/>
    <w:rsid w:val="00014C00"/>
    <w:rsid w:val="00014CC2"/>
    <w:rsid w:val="00014D35"/>
    <w:rsid w:val="00015119"/>
    <w:rsid w:val="000154A8"/>
    <w:rsid w:val="0001617A"/>
    <w:rsid w:val="00016E7D"/>
    <w:rsid w:val="00017439"/>
    <w:rsid w:val="000208E2"/>
    <w:rsid w:val="000209A5"/>
    <w:rsid w:val="00020D6E"/>
    <w:rsid w:val="000221F7"/>
    <w:rsid w:val="000222BC"/>
    <w:rsid w:val="00022358"/>
    <w:rsid w:val="00022525"/>
    <w:rsid w:val="00023A3A"/>
    <w:rsid w:val="00024250"/>
    <w:rsid w:val="00024B0E"/>
    <w:rsid w:val="00024DE6"/>
    <w:rsid w:val="00024FD3"/>
    <w:rsid w:val="00024FE6"/>
    <w:rsid w:val="00025B90"/>
    <w:rsid w:val="000267A5"/>
    <w:rsid w:val="00030143"/>
    <w:rsid w:val="00030D32"/>
    <w:rsid w:val="00031A0A"/>
    <w:rsid w:val="0003280C"/>
    <w:rsid w:val="000335D3"/>
    <w:rsid w:val="000339B7"/>
    <w:rsid w:val="00033A03"/>
    <w:rsid w:val="00033EC0"/>
    <w:rsid w:val="000343F9"/>
    <w:rsid w:val="000345E8"/>
    <w:rsid w:val="00034AD7"/>
    <w:rsid w:val="00034DD8"/>
    <w:rsid w:val="00034ECB"/>
    <w:rsid w:val="00035EBC"/>
    <w:rsid w:val="0003636A"/>
    <w:rsid w:val="00036669"/>
    <w:rsid w:val="000376E8"/>
    <w:rsid w:val="000401F1"/>
    <w:rsid w:val="000420E0"/>
    <w:rsid w:val="0004304A"/>
    <w:rsid w:val="00043AC1"/>
    <w:rsid w:val="000443BD"/>
    <w:rsid w:val="000446EF"/>
    <w:rsid w:val="00044A3C"/>
    <w:rsid w:val="000450EE"/>
    <w:rsid w:val="00045125"/>
    <w:rsid w:val="0004676A"/>
    <w:rsid w:val="0004678C"/>
    <w:rsid w:val="00050C09"/>
    <w:rsid w:val="00052008"/>
    <w:rsid w:val="00053264"/>
    <w:rsid w:val="00054697"/>
    <w:rsid w:val="0005499D"/>
    <w:rsid w:val="00054A81"/>
    <w:rsid w:val="00056A78"/>
    <w:rsid w:val="00056BEB"/>
    <w:rsid w:val="000572B4"/>
    <w:rsid w:val="00057885"/>
    <w:rsid w:val="00057B63"/>
    <w:rsid w:val="0006008A"/>
    <w:rsid w:val="000609CE"/>
    <w:rsid w:val="00061DEF"/>
    <w:rsid w:val="0006235C"/>
    <w:rsid w:val="000632D3"/>
    <w:rsid w:val="0006342B"/>
    <w:rsid w:val="0006381A"/>
    <w:rsid w:val="00063A92"/>
    <w:rsid w:val="00064CC0"/>
    <w:rsid w:val="0006580F"/>
    <w:rsid w:val="00065838"/>
    <w:rsid w:val="00065A64"/>
    <w:rsid w:val="00065E7F"/>
    <w:rsid w:val="00066125"/>
    <w:rsid w:val="0006642F"/>
    <w:rsid w:val="00066B88"/>
    <w:rsid w:val="00067408"/>
    <w:rsid w:val="00067BE8"/>
    <w:rsid w:val="00070F49"/>
    <w:rsid w:val="000710C7"/>
    <w:rsid w:val="00071BC9"/>
    <w:rsid w:val="00072852"/>
    <w:rsid w:val="00072912"/>
    <w:rsid w:val="000735E2"/>
    <w:rsid w:val="000739BF"/>
    <w:rsid w:val="00073C0B"/>
    <w:rsid w:val="000753F5"/>
    <w:rsid w:val="000768C9"/>
    <w:rsid w:val="00076F51"/>
    <w:rsid w:val="000806EA"/>
    <w:rsid w:val="00081AEE"/>
    <w:rsid w:val="000820BF"/>
    <w:rsid w:val="0008225D"/>
    <w:rsid w:val="0008318B"/>
    <w:rsid w:val="00083416"/>
    <w:rsid w:val="0008343E"/>
    <w:rsid w:val="00083BCA"/>
    <w:rsid w:val="00084F7E"/>
    <w:rsid w:val="000850E0"/>
    <w:rsid w:val="000857B0"/>
    <w:rsid w:val="00085B18"/>
    <w:rsid w:val="00085B1C"/>
    <w:rsid w:val="000876D7"/>
    <w:rsid w:val="000909F0"/>
    <w:rsid w:val="00090F5C"/>
    <w:rsid w:val="000912EE"/>
    <w:rsid w:val="00091724"/>
    <w:rsid w:val="00091933"/>
    <w:rsid w:val="00091B6D"/>
    <w:rsid w:val="000925D3"/>
    <w:rsid w:val="000928E7"/>
    <w:rsid w:val="000929EE"/>
    <w:rsid w:val="00092DEF"/>
    <w:rsid w:val="00092EBF"/>
    <w:rsid w:val="000930AB"/>
    <w:rsid w:val="00093402"/>
    <w:rsid w:val="00093445"/>
    <w:rsid w:val="00094565"/>
    <w:rsid w:val="00094A37"/>
    <w:rsid w:val="00094CAC"/>
    <w:rsid w:val="00095B9B"/>
    <w:rsid w:val="00095C02"/>
    <w:rsid w:val="000961BD"/>
    <w:rsid w:val="00096400"/>
    <w:rsid w:val="00096586"/>
    <w:rsid w:val="00097519"/>
    <w:rsid w:val="000979B1"/>
    <w:rsid w:val="000A02ED"/>
    <w:rsid w:val="000A0556"/>
    <w:rsid w:val="000A06E5"/>
    <w:rsid w:val="000A1583"/>
    <w:rsid w:val="000A1B52"/>
    <w:rsid w:val="000A275B"/>
    <w:rsid w:val="000A27BA"/>
    <w:rsid w:val="000A2803"/>
    <w:rsid w:val="000A2BE6"/>
    <w:rsid w:val="000A36EF"/>
    <w:rsid w:val="000A42FB"/>
    <w:rsid w:val="000A4430"/>
    <w:rsid w:val="000A47AB"/>
    <w:rsid w:val="000A5327"/>
    <w:rsid w:val="000A69B3"/>
    <w:rsid w:val="000B0E4F"/>
    <w:rsid w:val="000B14B4"/>
    <w:rsid w:val="000B17CC"/>
    <w:rsid w:val="000B1E5A"/>
    <w:rsid w:val="000B2672"/>
    <w:rsid w:val="000B267F"/>
    <w:rsid w:val="000B3A92"/>
    <w:rsid w:val="000B3C23"/>
    <w:rsid w:val="000B4314"/>
    <w:rsid w:val="000B4B4D"/>
    <w:rsid w:val="000B63FF"/>
    <w:rsid w:val="000B6801"/>
    <w:rsid w:val="000B6848"/>
    <w:rsid w:val="000B72A6"/>
    <w:rsid w:val="000B7513"/>
    <w:rsid w:val="000C0303"/>
    <w:rsid w:val="000C0AAD"/>
    <w:rsid w:val="000C0B30"/>
    <w:rsid w:val="000C1853"/>
    <w:rsid w:val="000C1C44"/>
    <w:rsid w:val="000C22A3"/>
    <w:rsid w:val="000C2922"/>
    <w:rsid w:val="000C3044"/>
    <w:rsid w:val="000C313F"/>
    <w:rsid w:val="000C31C3"/>
    <w:rsid w:val="000C3440"/>
    <w:rsid w:val="000C38C2"/>
    <w:rsid w:val="000C3F3E"/>
    <w:rsid w:val="000C497C"/>
    <w:rsid w:val="000C4A62"/>
    <w:rsid w:val="000C598E"/>
    <w:rsid w:val="000C5E6D"/>
    <w:rsid w:val="000C64A8"/>
    <w:rsid w:val="000C6778"/>
    <w:rsid w:val="000C6D15"/>
    <w:rsid w:val="000C6E3F"/>
    <w:rsid w:val="000D040E"/>
    <w:rsid w:val="000D1C4C"/>
    <w:rsid w:val="000D2E02"/>
    <w:rsid w:val="000D353F"/>
    <w:rsid w:val="000D39A1"/>
    <w:rsid w:val="000D437F"/>
    <w:rsid w:val="000D56B5"/>
    <w:rsid w:val="000D6155"/>
    <w:rsid w:val="000D6C41"/>
    <w:rsid w:val="000E0352"/>
    <w:rsid w:val="000E0B81"/>
    <w:rsid w:val="000E0B8B"/>
    <w:rsid w:val="000E0CE1"/>
    <w:rsid w:val="000E0EE9"/>
    <w:rsid w:val="000E12D9"/>
    <w:rsid w:val="000E137B"/>
    <w:rsid w:val="000E161A"/>
    <w:rsid w:val="000E17B8"/>
    <w:rsid w:val="000E1854"/>
    <w:rsid w:val="000E2035"/>
    <w:rsid w:val="000E2D44"/>
    <w:rsid w:val="000E3038"/>
    <w:rsid w:val="000E36FD"/>
    <w:rsid w:val="000E38A1"/>
    <w:rsid w:val="000E3957"/>
    <w:rsid w:val="000E4081"/>
    <w:rsid w:val="000E4321"/>
    <w:rsid w:val="000E4C1E"/>
    <w:rsid w:val="000E526E"/>
    <w:rsid w:val="000E5435"/>
    <w:rsid w:val="000E7B07"/>
    <w:rsid w:val="000E7EC7"/>
    <w:rsid w:val="000F17BE"/>
    <w:rsid w:val="000F1D97"/>
    <w:rsid w:val="000F2287"/>
    <w:rsid w:val="000F2CCA"/>
    <w:rsid w:val="000F4372"/>
    <w:rsid w:val="000F4CD3"/>
    <w:rsid w:val="000F56DE"/>
    <w:rsid w:val="000F6CCC"/>
    <w:rsid w:val="000F757F"/>
    <w:rsid w:val="00100146"/>
    <w:rsid w:val="001004A6"/>
    <w:rsid w:val="00100535"/>
    <w:rsid w:val="001005BB"/>
    <w:rsid w:val="00100B0A"/>
    <w:rsid w:val="00101040"/>
    <w:rsid w:val="00101D67"/>
    <w:rsid w:val="0010230A"/>
    <w:rsid w:val="00102A97"/>
    <w:rsid w:val="00102D22"/>
    <w:rsid w:val="00104228"/>
    <w:rsid w:val="00104BC5"/>
    <w:rsid w:val="00105C0B"/>
    <w:rsid w:val="00110B03"/>
    <w:rsid w:val="00111132"/>
    <w:rsid w:val="00111CCD"/>
    <w:rsid w:val="00112804"/>
    <w:rsid w:val="00112AC4"/>
    <w:rsid w:val="00113087"/>
    <w:rsid w:val="00113187"/>
    <w:rsid w:val="001146D8"/>
    <w:rsid w:val="00114B6E"/>
    <w:rsid w:val="00114E53"/>
    <w:rsid w:val="00115A29"/>
    <w:rsid w:val="001160B9"/>
    <w:rsid w:val="0011624C"/>
    <w:rsid w:val="00116BE8"/>
    <w:rsid w:val="00116D03"/>
    <w:rsid w:val="00117302"/>
    <w:rsid w:val="00117A20"/>
    <w:rsid w:val="00117A75"/>
    <w:rsid w:val="00117D78"/>
    <w:rsid w:val="00120354"/>
    <w:rsid w:val="001205CD"/>
    <w:rsid w:val="00120F2F"/>
    <w:rsid w:val="001214F2"/>
    <w:rsid w:val="0012157F"/>
    <w:rsid w:val="001215DB"/>
    <w:rsid w:val="0012166B"/>
    <w:rsid w:val="001217E3"/>
    <w:rsid w:val="00121AD6"/>
    <w:rsid w:val="00121FDE"/>
    <w:rsid w:val="001236E0"/>
    <w:rsid w:val="00123FDA"/>
    <w:rsid w:val="00124A20"/>
    <w:rsid w:val="00124BF9"/>
    <w:rsid w:val="00125AA4"/>
    <w:rsid w:val="00125CD2"/>
    <w:rsid w:val="00127C04"/>
    <w:rsid w:val="001314F1"/>
    <w:rsid w:val="00131AD6"/>
    <w:rsid w:val="001323B3"/>
    <w:rsid w:val="00132724"/>
    <w:rsid w:val="001329A1"/>
    <w:rsid w:val="00132CE3"/>
    <w:rsid w:val="001331B3"/>
    <w:rsid w:val="00133910"/>
    <w:rsid w:val="001339C8"/>
    <w:rsid w:val="00133BEF"/>
    <w:rsid w:val="00133F87"/>
    <w:rsid w:val="00134072"/>
    <w:rsid w:val="001343A2"/>
    <w:rsid w:val="00134467"/>
    <w:rsid w:val="0013549A"/>
    <w:rsid w:val="00136653"/>
    <w:rsid w:val="0013677E"/>
    <w:rsid w:val="001375A8"/>
    <w:rsid w:val="00140321"/>
    <w:rsid w:val="00140348"/>
    <w:rsid w:val="00140986"/>
    <w:rsid w:val="00140AA5"/>
    <w:rsid w:val="00141099"/>
    <w:rsid w:val="001411B0"/>
    <w:rsid w:val="00141278"/>
    <w:rsid w:val="00141527"/>
    <w:rsid w:val="001415AE"/>
    <w:rsid w:val="001417BA"/>
    <w:rsid w:val="00142616"/>
    <w:rsid w:val="001429E8"/>
    <w:rsid w:val="00142B55"/>
    <w:rsid w:val="001434BB"/>
    <w:rsid w:val="0014462F"/>
    <w:rsid w:val="001449CE"/>
    <w:rsid w:val="0014502B"/>
    <w:rsid w:val="00145277"/>
    <w:rsid w:val="00145931"/>
    <w:rsid w:val="00145E0E"/>
    <w:rsid w:val="00145F06"/>
    <w:rsid w:val="00146381"/>
    <w:rsid w:val="001465E6"/>
    <w:rsid w:val="00146660"/>
    <w:rsid w:val="00146CBF"/>
    <w:rsid w:val="00146ED4"/>
    <w:rsid w:val="00147871"/>
    <w:rsid w:val="00150795"/>
    <w:rsid w:val="001513D5"/>
    <w:rsid w:val="001516B4"/>
    <w:rsid w:val="00151747"/>
    <w:rsid w:val="00151A17"/>
    <w:rsid w:val="00151FC9"/>
    <w:rsid w:val="00152331"/>
    <w:rsid w:val="00152CF3"/>
    <w:rsid w:val="0015356C"/>
    <w:rsid w:val="00154160"/>
    <w:rsid w:val="001543FC"/>
    <w:rsid w:val="0015492B"/>
    <w:rsid w:val="00154996"/>
    <w:rsid w:val="00154C10"/>
    <w:rsid w:val="00156368"/>
    <w:rsid w:val="001573BC"/>
    <w:rsid w:val="0015745D"/>
    <w:rsid w:val="0015747E"/>
    <w:rsid w:val="00157642"/>
    <w:rsid w:val="00157FE0"/>
    <w:rsid w:val="001611EF"/>
    <w:rsid w:val="001618B5"/>
    <w:rsid w:val="00161B21"/>
    <w:rsid w:val="00161BCE"/>
    <w:rsid w:val="00162827"/>
    <w:rsid w:val="00165CE1"/>
    <w:rsid w:val="00166149"/>
    <w:rsid w:val="00167609"/>
    <w:rsid w:val="0017078C"/>
    <w:rsid w:val="00170C7C"/>
    <w:rsid w:val="00170E01"/>
    <w:rsid w:val="00170E3A"/>
    <w:rsid w:val="001712C2"/>
    <w:rsid w:val="001716F2"/>
    <w:rsid w:val="00171786"/>
    <w:rsid w:val="00172D0B"/>
    <w:rsid w:val="00173A4D"/>
    <w:rsid w:val="001741D0"/>
    <w:rsid w:val="001778D7"/>
    <w:rsid w:val="00177987"/>
    <w:rsid w:val="00180A4A"/>
    <w:rsid w:val="001811E0"/>
    <w:rsid w:val="00182668"/>
    <w:rsid w:val="00183BB6"/>
    <w:rsid w:val="00184896"/>
    <w:rsid w:val="00184EC6"/>
    <w:rsid w:val="0018679C"/>
    <w:rsid w:val="00186FFC"/>
    <w:rsid w:val="00187E74"/>
    <w:rsid w:val="001901DC"/>
    <w:rsid w:val="00190A6D"/>
    <w:rsid w:val="001911DC"/>
    <w:rsid w:val="001917DA"/>
    <w:rsid w:val="00192BD8"/>
    <w:rsid w:val="00192ED9"/>
    <w:rsid w:val="00192F6D"/>
    <w:rsid w:val="001933BF"/>
    <w:rsid w:val="00193D04"/>
    <w:rsid w:val="00194203"/>
    <w:rsid w:val="00195149"/>
    <w:rsid w:val="00195873"/>
    <w:rsid w:val="00197222"/>
    <w:rsid w:val="001A0C9C"/>
    <w:rsid w:val="001A0DCB"/>
    <w:rsid w:val="001A188A"/>
    <w:rsid w:val="001A22FD"/>
    <w:rsid w:val="001A3327"/>
    <w:rsid w:val="001A365F"/>
    <w:rsid w:val="001A3AEB"/>
    <w:rsid w:val="001A3D5F"/>
    <w:rsid w:val="001A3FC3"/>
    <w:rsid w:val="001A4485"/>
    <w:rsid w:val="001A44B7"/>
    <w:rsid w:val="001A4C71"/>
    <w:rsid w:val="001A5A60"/>
    <w:rsid w:val="001A671D"/>
    <w:rsid w:val="001A6B5B"/>
    <w:rsid w:val="001A70E2"/>
    <w:rsid w:val="001A740A"/>
    <w:rsid w:val="001A7D56"/>
    <w:rsid w:val="001B00F6"/>
    <w:rsid w:val="001B1D3B"/>
    <w:rsid w:val="001B1FAC"/>
    <w:rsid w:val="001B35D9"/>
    <w:rsid w:val="001B3C9B"/>
    <w:rsid w:val="001B3CA4"/>
    <w:rsid w:val="001B4BB7"/>
    <w:rsid w:val="001B511A"/>
    <w:rsid w:val="001B5700"/>
    <w:rsid w:val="001B5B0D"/>
    <w:rsid w:val="001B68A9"/>
    <w:rsid w:val="001B6967"/>
    <w:rsid w:val="001B6C3E"/>
    <w:rsid w:val="001B6E20"/>
    <w:rsid w:val="001B7495"/>
    <w:rsid w:val="001B7689"/>
    <w:rsid w:val="001C0086"/>
    <w:rsid w:val="001C03C2"/>
    <w:rsid w:val="001C100A"/>
    <w:rsid w:val="001C169C"/>
    <w:rsid w:val="001C1BA3"/>
    <w:rsid w:val="001C475F"/>
    <w:rsid w:val="001C4A9E"/>
    <w:rsid w:val="001C5099"/>
    <w:rsid w:val="001C5427"/>
    <w:rsid w:val="001C54DA"/>
    <w:rsid w:val="001C5AD8"/>
    <w:rsid w:val="001D1159"/>
    <w:rsid w:val="001D1A1B"/>
    <w:rsid w:val="001D1A56"/>
    <w:rsid w:val="001D3379"/>
    <w:rsid w:val="001D34C6"/>
    <w:rsid w:val="001D37D4"/>
    <w:rsid w:val="001D471C"/>
    <w:rsid w:val="001D49B6"/>
    <w:rsid w:val="001D4FDA"/>
    <w:rsid w:val="001D5057"/>
    <w:rsid w:val="001D5FE8"/>
    <w:rsid w:val="001D63F8"/>
    <w:rsid w:val="001D6985"/>
    <w:rsid w:val="001D6A67"/>
    <w:rsid w:val="001D72F0"/>
    <w:rsid w:val="001E0514"/>
    <w:rsid w:val="001E07C7"/>
    <w:rsid w:val="001E16C2"/>
    <w:rsid w:val="001E198C"/>
    <w:rsid w:val="001E1D71"/>
    <w:rsid w:val="001E2F33"/>
    <w:rsid w:val="001E3CC9"/>
    <w:rsid w:val="001E3EF1"/>
    <w:rsid w:val="001E43B2"/>
    <w:rsid w:val="001E5721"/>
    <w:rsid w:val="001E5BA3"/>
    <w:rsid w:val="001F15B5"/>
    <w:rsid w:val="001F303C"/>
    <w:rsid w:val="001F37F9"/>
    <w:rsid w:val="001F3BDD"/>
    <w:rsid w:val="001F4437"/>
    <w:rsid w:val="001F4A1A"/>
    <w:rsid w:val="001F4B5E"/>
    <w:rsid w:val="001F5376"/>
    <w:rsid w:val="001F6211"/>
    <w:rsid w:val="001F621B"/>
    <w:rsid w:val="001F649C"/>
    <w:rsid w:val="001F6AC2"/>
    <w:rsid w:val="001F6FAA"/>
    <w:rsid w:val="0020074D"/>
    <w:rsid w:val="002025E0"/>
    <w:rsid w:val="0020306C"/>
    <w:rsid w:val="00203F4B"/>
    <w:rsid w:val="002058B3"/>
    <w:rsid w:val="00205AA7"/>
    <w:rsid w:val="0020667D"/>
    <w:rsid w:val="002068D2"/>
    <w:rsid w:val="002074A4"/>
    <w:rsid w:val="00207AF2"/>
    <w:rsid w:val="00211E19"/>
    <w:rsid w:val="00213C85"/>
    <w:rsid w:val="00213EB4"/>
    <w:rsid w:val="00214096"/>
    <w:rsid w:val="00214969"/>
    <w:rsid w:val="00215411"/>
    <w:rsid w:val="00215F17"/>
    <w:rsid w:val="002167EA"/>
    <w:rsid w:val="00217CBA"/>
    <w:rsid w:val="00217D7E"/>
    <w:rsid w:val="002205BD"/>
    <w:rsid w:val="00220DE6"/>
    <w:rsid w:val="00221141"/>
    <w:rsid w:val="00221DF0"/>
    <w:rsid w:val="002223F5"/>
    <w:rsid w:val="0022305B"/>
    <w:rsid w:val="00224D1A"/>
    <w:rsid w:val="00224FA0"/>
    <w:rsid w:val="002251DA"/>
    <w:rsid w:val="002253E5"/>
    <w:rsid w:val="00225EAF"/>
    <w:rsid w:val="0022603F"/>
    <w:rsid w:val="00226206"/>
    <w:rsid w:val="00226653"/>
    <w:rsid w:val="00227DF0"/>
    <w:rsid w:val="00231063"/>
    <w:rsid w:val="00231131"/>
    <w:rsid w:val="00232A6F"/>
    <w:rsid w:val="00233C17"/>
    <w:rsid w:val="0023523C"/>
    <w:rsid w:val="0023567E"/>
    <w:rsid w:val="00236202"/>
    <w:rsid w:val="0023630B"/>
    <w:rsid w:val="002363EC"/>
    <w:rsid w:val="00237AB5"/>
    <w:rsid w:val="00240131"/>
    <w:rsid w:val="00240DB5"/>
    <w:rsid w:val="00241422"/>
    <w:rsid w:val="002446EF"/>
    <w:rsid w:val="002450F7"/>
    <w:rsid w:val="00245322"/>
    <w:rsid w:val="002453CF"/>
    <w:rsid w:val="002457B3"/>
    <w:rsid w:val="002458C5"/>
    <w:rsid w:val="00245EA5"/>
    <w:rsid w:val="00247247"/>
    <w:rsid w:val="00247402"/>
    <w:rsid w:val="00250A15"/>
    <w:rsid w:val="002514FA"/>
    <w:rsid w:val="00254B91"/>
    <w:rsid w:val="00255CBB"/>
    <w:rsid w:val="00255D79"/>
    <w:rsid w:val="0025660E"/>
    <w:rsid w:val="00256871"/>
    <w:rsid w:val="0025778E"/>
    <w:rsid w:val="00257CB8"/>
    <w:rsid w:val="002606B4"/>
    <w:rsid w:val="002615B1"/>
    <w:rsid w:val="00261C84"/>
    <w:rsid w:val="00261F11"/>
    <w:rsid w:val="00261F4B"/>
    <w:rsid w:val="0026248C"/>
    <w:rsid w:val="002629B4"/>
    <w:rsid w:val="00262DF8"/>
    <w:rsid w:val="0026309F"/>
    <w:rsid w:val="00263BFB"/>
    <w:rsid w:val="00263FF9"/>
    <w:rsid w:val="00264B35"/>
    <w:rsid w:val="00266CE4"/>
    <w:rsid w:val="00267A82"/>
    <w:rsid w:val="00270945"/>
    <w:rsid w:val="00270F48"/>
    <w:rsid w:val="00270F76"/>
    <w:rsid w:val="00271336"/>
    <w:rsid w:val="00272265"/>
    <w:rsid w:val="00272816"/>
    <w:rsid w:val="0027363B"/>
    <w:rsid w:val="00273DAD"/>
    <w:rsid w:val="00274655"/>
    <w:rsid w:val="00274A77"/>
    <w:rsid w:val="002752E1"/>
    <w:rsid w:val="002774EE"/>
    <w:rsid w:val="00277723"/>
    <w:rsid w:val="00277C69"/>
    <w:rsid w:val="00277F51"/>
    <w:rsid w:val="0028055A"/>
    <w:rsid w:val="00280A15"/>
    <w:rsid w:val="00280DC9"/>
    <w:rsid w:val="00280E7F"/>
    <w:rsid w:val="00281722"/>
    <w:rsid w:val="00281E4F"/>
    <w:rsid w:val="002820D7"/>
    <w:rsid w:val="0028257A"/>
    <w:rsid w:val="0028266D"/>
    <w:rsid w:val="00284B05"/>
    <w:rsid w:val="0028556E"/>
    <w:rsid w:val="002857BB"/>
    <w:rsid w:val="00285D01"/>
    <w:rsid w:val="00285E5A"/>
    <w:rsid w:val="00286943"/>
    <w:rsid w:val="002876C6"/>
    <w:rsid w:val="002902C1"/>
    <w:rsid w:val="002905A9"/>
    <w:rsid w:val="00291A67"/>
    <w:rsid w:val="002926A9"/>
    <w:rsid w:val="00292930"/>
    <w:rsid w:val="0029351D"/>
    <w:rsid w:val="00293D3C"/>
    <w:rsid w:val="00295BCF"/>
    <w:rsid w:val="00296ECE"/>
    <w:rsid w:val="002970FD"/>
    <w:rsid w:val="002974DD"/>
    <w:rsid w:val="002A0439"/>
    <w:rsid w:val="002A079D"/>
    <w:rsid w:val="002A0A8E"/>
    <w:rsid w:val="002A12C0"/>
    <w:rsid w:val="002A1A43"/>
    <w:rsid w:val="002A1ABE"/>
    <w:rsid w:val="002A3468"/>
    <w:rsid w:val="002A46FD"/>
    <w:rsid w:val="002A59B9"/>
    <w:rsid w:val="002A5AD9"/>
    <w:rsid w:val="002A5E94"/>
    <w:rsid w:val="002A7053"/>
    <w:rsid w:val="002B02CB"/>
    <w:rsid w:val="002B0D84"/>
    <w:rsid w:val="002B24A5"/>
    <w:rsid w:val="002B276A"/>
    <w:rsid w:val="002B2848"/>
    <w:rsid w:val="002B2A86"/>
    <w:rsid w:val="002B2C40"/>
    <w:rsid w:val="002B3387"/>
    <w:rsid w:val="002B45CF"/>
    <w:rsid w:val="002B4BAC"/>
    <w:rsid w:val="002B5C3A"/>
    <w:rsid w:val="002B60E3"/>
    <w:rsid w:val="002B6A7B"/>
    <w:rsid w:val="002B6DF0"/>
    <w:rsid w:val="002C02CB"/>
    <w:rsid w:val="002C0C46"/>
    <w:rsid w:val="002C0CF8"/>
    <w:rsid w:val="002C3109"/>
    <w:rsid w:val="002C3A4F"/>
    <w:rsid w:val="002C4682"/>
    <w:rsid w:val="002D0A62"/>
    <w:rsid w:val="002D192C"/>
    <w:rsid w:val="002D1BE6"/>
    <w:rsid w:val="002D20AA"/>
    <w:rsid w:val="002D2133"/>
    <w:rsid w:val="002D2D3A"/>
    <w:rsid w:val="002D41AA"/>
    <w:rsid w:val="002D455B"/>
    <w:rsid w:val="002D5660"/>
    <w:rsid w:val="002D5D7C"/>
    <w:rsid w:val="002D602E"/>
    <w:rsid w:val="002D6BA5"/>
    <w:rsid w:val="002D7AF7"/>
    <w:rsid w:val="002E009F"/>
    <w:rsid w:val="002E0A8F"/>
    <w:rsid w:val="002E0C54"/>
    <w:rsid w:val="002E147F"/>
    <w:rsid w:val="002E188F"/>
    <w:rsid w:val="002E1FA8"/>
    <w:rsid w:val="002E281F"/>
    <w:rsid w:val="002E314B"/>
    <w:rsid w:val="002E47F2"/>
    <w:rsid w:val="002E49AD"/>
    <w:rsid w:val="002E4CF3"/>
    <w:rsid w:val="002E5B29"/>
    <w:rsid w:val="002E7F20"/>
    <w:rsid w:val="002E7F38"/>
    <w:rsid w:val="002F00D3"/>
    <w:rsid w:val="002F05EC"/>
    <w:rsid w:val="002F1491"/>
    <w:rsid w:val="002F182F"/>
    <w:rsid w:val="002F1B0A"/>
    <w:rsid w:val="002F2F2D"/>
    <w:rsid w:val="002F3AFA"/>
    <w:rsid w:val="002F3F25"/>
    <w:rsid w:val="002F41AC"/>
    <w:rsid w:val="002F448A"/>
    <w:rsid w:val="002F5FF5"/>
    <w:rsid w:val="002F7085"/>
    <w:rsid w:val="002F7394"/>
    <w:rsid w:val="00300ED6"/>
    <w:rsid w:val="00301858"/>
    <w:rsid w:val="00301CE7"/>
    <w:rsid w:val="00302B79"/>
    <w:rsid w:val="00302F20"/>
    <w:rsid w:val="003038C3"/>
    <w:rsid w:val="00304DCE"/>
    <w:rsid w:val="003058FB"/>
    <w:rsid w:val="00305A2F"/>
    <w:rsid w:val="00306258"/>
    <w:rsid w:val="00307720"/>
    <w:rsid w:val="0031064D"/>
    <w:rsid w:val="00310818"/>
    <w:rsid w:val="003116B3"/>
    <w:rsid w:val="0031270F"/>
    <w:rsid w:val="00312E79"/>
    <w:rsid w:val="0031333D"/>
    <w:rsid w:val="003139B0"/>
    <w:rsid w:val="003139E3"/>
    <w:rsid w:val="00313A1C"/>
    <w:rsid w:val="00313C8F"/>
    <w:rsid w:val="00314185"/>
    <w:rsid w:val="0031480A"/>
    <w:rsid w:val="0031564A"/>
    <w:rsid w:val="00315F12"/>
    <w:rsid w:val="003179E9"/>
    <w:rsid w:val="00317CD2"/>
    <w:rsid w:val="00321A3D"/>
    <w:rsid w:val="00321B8A"/>
    <w:rsid w:val="00322D8C"/>
    <w:rsid w:val="003234E4"/>
    <w:rsid w:val="00325168"/>
    <w:rsid w:val="00325BBE"/>
    <w:rsid w:val="00325C95"/>
    <w:rsid w:val="0032640E"/>
    <w:rsid w:val="00326595"/>
    <w:rsid w:val="0032681B"/>
    <w:rsid w:val="00326DFC"/>
    <w:rsid w:val="00327144"/>
    <w:rsid w:val="0032734C"/>
    <w:rsid w:val="00327C1F"/>
    <w:rsid w:val="003301BF"/>
    <w:rsid w:val="00331186"/>
    <w:rsid w:val="00331684"/>
    <w:rsid w:val="00332C54"/>
    <w:rsid w:val="00332E14"/>
    <w:rsid w:val="00333033"/>
    <w:rsid w:val="003330CC"/>
    <w:rsid w:val="0033347B"/>
    <w:rsid w:val="00333F4D"/>
    <w:rsid w:val="003341D4"/>
    <w:rsid w:val="0033470D"/>
    <w:rsid w:val="00334830"/>
    <w:rsid w:val="00334957"/>
    <w:rsid w:val="00334A18"/>
    <w:rsid w:val="00335B80"/>
    <w:rsid w:val="0033685C"/>
    <w:rsid w:val="00336C9D"/>
    <w:rsid w:val="0033745E"/>
    <w:rsid w:val="0034016E"/>
    <w:rsid w:val="00340622"/>
    <w:rsid w:val="00340D12"/>
    <w:rsid w:val="00341689"/>
    <w:rsid w:val="0034191B"/>
    <w:rsid w:val="00343899"/>
    <w:rsid w:val="00343AD3"/>
    <w:rsid w:val="003442AF"/>
    <w:rsid w:val="003445C1"/>
    <w:rsid w:val="0034476D"/>
    <w:rsid w:val="003447A9"/>
    <w:rsid w:val="00344B19"/>
    <w:rsid w:val="00344B8B"/>
    <w:rsid w:val="00345926"/>
    <w:rsid w:val="00346B86"/>
    <w:rsid w:val="003471BB"/>
    <w:rsid w:val="00347E80"/>
    <w:rsid w:val="00347F25"/>
    <w:rsid w:val="00350149"/>
    <w:rsid w:val="0035037C"/>
    <w:rsid w:val="003503DB"/>
    <w:rsid w:val="00350991"/>
    <w:rsid w:val="00351F63"/>
    <w:rsid w:val="003520F7"/>
    <w:rsid w:val="00352254"/>
    <w:rsid w:val="00353719"/>
    <w:rsid w:val="00353736"/>
    <w:rsid w:val="003549E9"/>
    <w:rsid w:val="00354AB9"/>
    <w:rsid w:val="00354ADF"/>
    <w:rsid w:val="00354F1A"/>
    <w:rsid w:val="00354FDB"/>
    <w:rsid w:val="0035562B"/>
    <w:rsid w:val="003559BD"/>
    <w:rsid w:val="003572ED"/>
    <w:rsid w:val="0035786C"/>
    <w:rsid w:val="0036017F"/>
    <w:rsid w:val="003621C7"/>
    <w:rsid w:val="00362599"/>
    <w:rsid w:val="00363254"/>
    <w:rsid w:val="00364ED6"/>
    <w:rsid w:val="00365053"/>
    <w:rsid w:val="00365684"/>
    <w:rsid w:val="00365A5A"/>
    <w:rsid w:val="00365BF4"/>
    <w:rsid w:val="00366CE7"/>
    <w:rsid w:val="003672EE"/>
    <w:rsid w:val="00367A03"/>
    <w:rsid w:val="00370DD9"/>
    <w:rsid w:val="00371C98"/>
    <w:rsid w:val="00371D64"/>
    <w:rsid w:val="003730D6"/>
    <w:rsid w:val="003737A0"/>
    <w:rsid w:val="00373E08"/>
    <w:rsid w:val="003741DB"/>
    <w:rsid w:val="00374A77"/>
    <w:rsid w:val="00374E84"/>
    <w:rsid w:val="00375155"/>
    <w:rsid w:val="003751FD"/>
    <w:rsid w:val="00375CDE"/>
    <w:rsid w:val="00375E79"/>
    <w:rsid w:val="00376682"/>
    <w:rsid w:val="0037751D"/>
    <w:rsid w:val="00377677"/>
    <w:rsid w:val="00377C7F"/>
    <w:rsid w:val="003802F4"/>
    <w:rsid w:val="003805F6"/>
    <w:rsid w:val="0038068E"/>
    <w:rsid w:val="0038123A"/>
    <w:rsid w:val="0038132C"/>
    <w:rsid w:val="0038158A"/>
    <w:rsid w:val="00381C6E"/>
    <w:rsid w:val="00382609"/>
    <w:rsid w:val="00382CAE"/>
    <w:rsid w:val="00382EFA"/>
    <w:rsid w:val="003830A5"/>
    <w:rsid w:val="003833B6"/>
    <w:rsid w:val="00383490"/>
    <w:rsid w:val="00383CD1"/>
    <w:rsid w:val="0038423D"/>
    <w:rsid w:val="003857B4"/>
    <w:rsid w:val="00385DA5"/>
    <w:rsid w:val="00386104"/>
    <w:rsid w:val="00386792"/>
    <w:rsid w:val="00386860"/>
    <w:rsid w:val="00386A4E"/>
    <w:rsid w:val="00386A92"/>
    <w:rsid w:val="00386CD5"/>
    <w:rsid w:val="00387517"/>
    <w:rsid w:val="00387E73"/>
    <w:rsid w:val="0039033B"/>
    <w:rsid w:val="00390ABE"/>
    <w:rsid w:val="003911E9"/>
    <w:rsid w:val="00392205"/>
    <w:rsid w:val="00392711"/>
    <w:rsid w:val="00392731"/>
    <w:rsid w:val="003931E8"/>
    <w:rsid w:val="00393482"/>
    <w:rsid w:val="00393BAF"/>
    <w:rsid w:val="00393C7C"/>
    <w:rsid w:val="0039487A"/>
    <w:rsid w:val="00395230"/>
    <w:rsid w:val="00395D8D"/>
    <w:rsid w:val="00395DF9"/>
    <w:rsid w:val="00397CC9"/>
    <w:rsid w:val="003A1B38"/>
    <w:rsid w:val="003A24FE"/>
    <w:rsid w:val="003A264D"/>
    <w:rsid w:val="003A2C53"/>
    <w:rsid w:val="003A2F01"/>
    <w:rsid w:val="003A3CFA"/>
    <w:rsid w:val="003A40D9"/>
    <w:rsid w:val="003A48B4"/>
    <w:rsid w:val="003A4ECB"/>
    <w:rsid w:val="003B1894"/>
    <w:rsid w:val="003B210B"/>
    <w:rsid w:val="003B2122"/>
    <w:rsid w:val="003B23F5"/>
    <w:rsid w:val="003B2BCA"/>
    <w:rsid w:val="003B3070"/>
    <w:rsid w:val="003B4542"/>
    <w:rsid w:val="003B47BF"/>
    <w:rsid w:val="003B5154"/>
    <w:rsid w:val="003B530E"/>
    <w:rsid w:val="003B546D"/>
    <w:rsid w:val="003B5536"/>
    <w:rsid w:val="003B5C81"/>
    <w:rsid w:val="003B5FC2"/>
    <w:rsid w:val="003B7FDE"/>
    <w:rsid w:val="003C01A7"/>
    <w:rsid w:val="003C0A88"/>
    <w:rsid w:val="003C176D"/>
    <w:rsid w:val="003C1A9C"/>
    <w:rsid w:val="003C20B9"/>
    <w:rsid w:val="003C2337"/>
    <w:rsid w:val="003C2682"/>
    <w:rsid w:val="003C2BA7"/>
    <w:rsid w:val="003C2E29"/>
    <w:rsid w:val="003C3680"/>
    <w:rsid w:val="003C3BE4"/>
    <w:rsid w:val="003C4174"/>
    <w:rsid w:val="003C51FC"/>
    <w:rsid w:val="003C5BEE"/>
    <w:rsid w:val="003D06B3"/>
    <w:rsid w:val="003D0CA7"/>
    <w:rsid w:val="003D3396"/>
    <w:rsid w:val="003D3AD1"/>
    <w:rsid w:val="003D466F"/>
    <w:rsid w:val="003D4954"/>
    <w:rsid w:val="003D53A5"/>
    <w:rsid w:val="003D5433"/>
    <w:rsid w:val="003D6104"/>
    <w:rsid w:val="003D62E6"/>
    <w:rsid w:val="003D7C21"/>
    <w:rsid w:val="003D7EAC"/>
    <w:rsid w:val="003E113C"/>
    <w:rsid w:val="003E18D5"/>
    <w:rsid w:val="003E2499"/>
    <w:rsid w:val="003E2BCF"/>
    <w:rsid w:val="003E2CF3"/>
    <w:rsid w:val="003E38BC"/>
    <w:rsid w:val="003E3A1D"/>
    <w:rsid w:val="003E3DE0"/>
    <w:rsid w:val="003E54B9"/>
    <w:rsid w:val="003E632E"/>
    <w:rsid w:val="003E7F1C"/>
    <w:rsid w:val="003F0DC8"/>
    <w:rsid w:val="003F1101"/>
    <w:rsid w:val="003F11B6"/>
    <w:rsid w:val="003F1390"/>
    <w:rsid w:val="003F1903"/>
    <w:rsid w:val="003F2A4E"/>
    <w:rsid w:val="003F2FA9"/>
    <w:rsid w:val="003F32FD"/>
    <w:rsid w:val="003F3BC2"/>
    <w:rsid w:val="003F3D9E"/>
    <w:rsid w:val="003F458D"/>
    <w:rsid w:val="003F49D3"/>
    <w:rsid w:val="003F4D38"/>
    <w:rsid w:val="003F5F0B"/>
    <w:rsid w:val="003F5FC6"/>
    <w:rsid w:val="003F620A"/>
    <w:rsid w:val="003F627C"/>
    <w:rsid w:val="003F62BC"/>
    <w:rsid w:val="003F6404"/>
    <w:rsid w:val="003F7994"/>
    <w:rsid w:val="004007BB"/>
    <w:rsid w:val="004015F8"/>
    <w:rsid w:val="00401B73"/>
    <w:rsid w:val="00401F4F"/>
    <w:rsid w:val="0040274D"/>
    <w:rsid w:val="00402F29"/>
    <w:rsid w:val="004033B5"/>
    <w:rsid w:val="004037BB"/>
    <w:rsid w:val="00404474"/>
    <w:rsid w:val="00405AEA"/>
    <w:rsid w:val="004060D0"/>
    <w:rsid w:val="004069B1"/>
    <w:rsid w:val="00407C29"/>
    <w:rsid w:val="00407F9C"/>
    <w:rsid w:val="00410E8D"/>
    <w:rsid w:val="004131D5"/>
    <w:rsid w:val="004132D0"/>
    <w:rsid w:val="00413899"/>
    <w:rsid w:val="00414177"/>
    <w:rsid w:val="004153D7"/>
    <w:rsid w:val="00415C27"/>
    <w:rsid w:val="004164CF"/>
    <w:rsid w:val="004164D7"/>
    <w:rsid w:val="0041707C"/>
    <w:rsid w:val="00417DDA"/>
    <w:rsid w:val="004202F9"/>
    <w:rsid w:val="004205FB"/>
    <w:rsid w:val="004215EC"/>
    <w:rsid w:val="0042163A"/>
    <w:rsid w:val="00421A55"/>
    <w:rsid w:val="00421E49"/>
    <w:rsid w:val="00422696"/>
    <w:rsid w:val="00422773"/>
    <w:rsid w:val="00422C76"/>
    <w:rsid w:val="004232BF"/>
    <w:rsid w:val="004238B9"/>
    <w:rsid w:val="00423CC5"/>
    <w:rsid w:val="00424629"/>
    <w:rsid w:val="00424AD6"/>
    <w:rsid w:val="00424CCB"/>
    <w:rsid w:val="00426871"/>
    <w:rsid w:val="0042752F"/>
    <w:rsid w:val="004275F6"/>
    <w:rsid w:val="004305EC"/>
    <w:rsid w:val="00430EA8"/>
    <w:rsid w:val="0043148E"/>
    <w:rsid w:val="00431A95"/>
    <w:rsid w:val="00431D57"/>
    <w:rsid w:val="00432C7C"/>
    <w:rsid w:val="00432C93"/>
    <w:rsid w:val="00432F57"/>
    <w:rsid w:val="004331DE"/>
    <w:rsid w:val="004332C2"/>
    <w:rsid w:val="00433CCA"/>
    <w:rsid w:val="004345C2"/>
    <w:rsid w:val="00434873"/>
    <w:rsid w:val="004349B1"/>
    <w:rsid w:val="00434F6D"/>
    <w:rsid w:val="00435310"/>
    <w:rsid w:val="00436934"/>
    <w:rsid w:val="00437D26"/>
    <w:rsid w:val="00437FDB"/>
    <w:rsid w:val="00437FEB"/>
    <w:rsid w:val="00441729"/>
    <w:rsid w:val="00441E11"/>
    <w:rsid w:val="004427D1"/>
    <w:rsid w:val="00442BBE"/>
    <w:rsid w:val="004435A1"/>
    <w:rsid w:val="00444896"/>
    <w:rsid w:val="004451F1"/>
    <w:rsid w:val="004460D7"/>
    <w:rsid w:val="0044630F"/>
    <w:rsid w:val="0044635E"/>
    <w:rsid w:val="0044643D"/>
    <w:rsid w:val="004465B3"/>
    <w:rsid w:val="00447148"/>
    <w:rsid w:val="00450737"/>
    <w:rsid w:val="0045184C"/>
    <w:rsid w:val="00451B53"/>
    <w:rsid w:val="00452621"/>
    <w:rsid w:val="004528EF"/>
    <w:rsid w:val="004536C0"/>
    <w:rsid w:val="00453F37"/>
    <w:rsid w:val="004546BD"/>
    <w:rsid w:val="004547F6"/>
    <w:rsid w:val="004548E1"/>
    <w:rsid w:val="00455885"/>
    <w:rsid w:val="00455E5F"/>
    <w:rsid w:val="00456CA1"/>
    <w:rsid w:val="004602E4"/>
    <w:rsid w:val="004608A9"/>
    <w:rsid w:val="004612CB"/>
    <w:rsid w:val="00461D76"/>
    <w:rsid w:val="00461E12"/>
    <w:rsid w:val="004633B1"/>
    <w:rsid w:val="00463472"/>
    <w:rsid w:val="004638A4"/>
    <w:rsid w:val="00463DFB"/>
    <w:rsid w:val="00464035"/>
    <w:rsid w:val="0046448C"/>
    <w:rsid w:val="00464502"/>
    <w:rsid w:val="004646B0"/>
    <w:rsid w:val="004662C7"/>
    <w:rsid w:val="0046641F"/>
    <w:rsid w:val="004677F5"/>
    <w:rsid w:val="00470AC6"/>
    <w:rsid w:val="00470CFB"/>
    <w:rsid w:val="00470F75"/>
    <w:rsid w:val="00472623"/>
    <w:rsid w:val="00472D0B"/>
    <w:rsid w:val="0047359C"/>
    <w:rsid w:val="004737A3"/>
    <w:rsid w:val="004739B8"/>
    <w:rsid w:val="0047443E"/>
    <w:rsid w:val="004744FC"/>
    <w:rsid w:val="0047481E"/>
    <w:rsid w:val="00474D11"/>
    <w:rsid w:val="00474D72"/>
    <w:rsid w:val="00474FFE"/>
    <w:rsid w:val="004758FF"/>
    <w:rsid w:val="00475C4E"/>
    <w:rsid w:val="00476359"/>
    <w:rsid w:val="004768C8"/>
    <w:rsid w:val="00476D3F"/>
    <w:rsid w:val="0047735C"/>
    <w:rsid w:val="00477952"/>
    <w:rsid w:val="004800C1"/>
    <w:rsid w:val="004809B4"/>
    <w:rsid w:val="004809E9"/>
    <w:rsid w:val="00481515"/>
    <w:rsid w:val="00481675"/>
    <w:rsid w:val="00483524"/>
    <w:rsid w:val="00483D1D"/>
    <w:rsid w:val="00484133"/>
    <w:rsid w:val="004849E8"/>
    <w:rsid w:val="0048503B"/>
    <w:rsid w:val="00487107"/>
    <w:rsid w:val="00487ECD"/>
    <w:rsid w:val="0049010D"/>
    <w:rsid w:val="004901AF"/>
    <w:rsid w:val="0049102D"/>
    <w:rsid w:val="004911FC"/>
    <w:rsid w:val="004916EC"/>
    <w:rsid w:val="0049196F"/>
    <w:rsid w:val="00492194"/>
    <w:rsid w:val="004921D2"/>
    <w:rsid w:val="0049270D"/>
    <w:rsid w:val="00492812"/>
    <w:rsid w:val="00492AF3"/>
    <w:rsid w:val="00493002"/>
    <w:rsid w:val="00494F0E"/>
    <w:rsid w:val="00495528"/>
    <w:rsid w:val="00496FEB"/>
    <w:rsid w:val="004977D4"/>
    <w:rsid w:val="00497BA2"/>
    <w:rsid w:val="004A0897"/>
    <w:rsid w:val="004A0D57"/>
    <w:rsid w:val="004A0F9D"/>
    <w:rsid w:val="004A137D"/>
    <w:rsid w:val="004A160B"/>
    <w:rsid w:val="004A1CAF"/>
    <w:rsid w:val="004A291C"/>
    <w:rsid w:val="004A2F80"/>
    <w:rsid w:val="004A343D"/>
    <w:rsid w:val="004A40F1"/>
    <w:rsid w:val="004A4E8B"/>
    <w:rsid w:val="004A53F5"/>
    <w:rsid w:val="004A55E9"/>
    <w:rsid w:val="004A5ED0"/>
    <w:rsid w:val="004A6006"/>
    <w:rsid w:val="004A63F7"/>
    <w:rsid w:val="004B11E4"/>
    <w:rsid w:val="004B135C"/>
    <w:rsid w:val="004B1D8F"/>
    <w:rsid w:val="004B1E6E"/>
    <w:rsid w:val="004B249D"/>
    <w:rsid w:val="004B3303"/>
    <w:rsid w:val="004B4E9F"/>
    <w:rsid w:val="004B52FA"/>
    <w:rsid w:val="004B562A"/>
    <w:rsid w:val="004B6542"/>
    <w:rsid w:val="004B6B58"/>
    <w:rsid w:val="004B7551"/>
    <w:rsid w:val="004B755B"/>
    <w:rsid w:val="004B7E37"/>
    <w:rsid w:val="004C0880"/>
    <w:rsid w:val="004C0A4B"/>
    <w:rsid w:val="004C1D5B"/>
    <w:rsid w:val="004C2054"/>
    <w:rsid w:val="004C21C5"/>
    <w:rsid w:val="004C3366"/>
    <w:rsid w:val="004C367C"/>
    <w:rsid w:val="004C37D6"/>
    <w:rsid w:val="004C4169"/>
    <w:rsid w:val="004C453D"/>
    <w:rsid w:val="004C49A2"/>
    <w:rsid w:val="004C4C42"/>
    <w:rsid w:val="004C5683"/>
    <w:rsid w:val="004C56D2"/>
    <w:rsid w:val="004C5F6A"/>
    <w:rsid w:val="004C7047"/>
    <w:rsid w:val="004C7734"/>
    <w:rsid w:val="004C7CD3"/>
    <w:rsid w:val="004D0B26"/>
    <w:rsid w:val="004D0FF4"/>
    <w:rsid w:val="004D11B3"/>
    <w:rsid w:val="004D1409"/>
    <w:rsid w:val="004D1452"/>
    <w:rsid w:val="004D2944"/>
    <w:rsid w:val="004D3D36"/>
    <w:rsid w:val="004D4828"/>
    <w:rsid w:val="004D56C1"/>
    <w:rsid w:val="004D5C5E"/>
    <w:rsid w:val="004D638E"/>
    <w:rsid w:val="004D6D86"/>
    <w:rsid w:val="004D6E1B"/>
    <w:rsid w:val="004D721B"/>
    <w:rsid w:val="004E0EBD"/>
    <w:rsid w:val="004E144F"/>
    <w:rsid w:val="004E2CE5"/>
    <w:rsid w:val="004E3538"/>
    <w:rsid w:val="004E3A25"/>
    <w:rsid w:val="004E4A36"/>
    <w:rsid w:val="004E4D59"/>
    <w:rsid w:val="004E5228"/>
    <w:rsid w:val="004E5615"/>
    <w:rsid w:val="004E5C12"/>
    <w:rsid w:val="004E5CB9"/>
    <w:rsid w:val="004E66EB"/>
    <w:rsid w:val="004E691C"/>
    <w:rsid w:val="004E6F4B"/>
    <w:rsid w:val="004E7B9B"/>
    <w:rsid w:val="004F08F3"/>
    <w:rsid w:val="004F090F"/>
    <w:rsid w:val="004F15E1"/>
    <w:rsid w:val="004F30FC"/>
    <w:rsid w:val="004F33DC"/>
    <w:rsid w:val="004F3814"/>
    <w:rsid w:val="004F3EFB"/>
    <w:rsid w:val="004F42FC"/>
    <w:rsid w:val="004F430C"/>
    <w:rsid w:val="004F4CC3"/>
    <w:rsid w:val="004F4D41"/>
    <w:rsid w:val="004F5453"/>
    <w:rsid w:val="004F55EE"/>
    <w:rsid w:val="004F579C"/>
    <w:rsid w:val="004F681D"/>
    <w:rsid w:val="004F6916"/>
    <w:rsid w:val="004F7062"/>
    <w:rsid w:val="004F7910"/>
    <w:rsid w:val="004F79D6"/>
    <w:rsid w:val="004F7AE9"/>
    <w:rsid w:val="004F7F5A"/>
    <w:rsid w:val="0050001E"/>
    <w:rsid w:val="00500A32"/>
    <w:rsid w:val="005014C5"/>
    <w:rsid w:val="005020A1"/>
    <w:rsid w:val="00502312"/>
    <w:rsid w:val="00502572"/>
    <w:rsid w:val="00502986"/>
    <w:rsid w:val="00502C76"/>
    <w:rsid w:val="00502EC5"/>
    <w:rsid w:val="005030AA"/>
    <w:rsid w:val="00503404"/>
    <w:rsid w:val="00503930"/>
    <w:rsid w:val="00503C9A"/>
    <w:rsid w:val="00504DB8"/>
    <w:rsid w:val="005051E9"/>
    <w:rsid w:val="00505884"/>
    <w:rsid w:val="00505CF1"/>
    <w:rsid w:val="00506544"/>
    <w:rsid w:val="005069FE"/>
    <w:rsid w:val="00506DEF"/>
    <w:rsid w:val="005071F8"/>
    <w:rsid w:val="00510D28"/>
    <w:rsid w:val="00511343"/>
    <w:rsid w:val="00512D00"/>
    <w:rsid w:val="0051309C"/>
    <w:rsid w:val="00513E53"/>
    <w:rsid w:val="00515766"/>
    <w:rsid w:val="005161CC"/>
    <w:rsid w:val="0051650C"/>
    <w:rsid w:val="00516A44"/>
    <w:rsid w:val="00516AAB"/>
    <w:rsid w:val="00516D8E"/>
    <w:rsid w:val="00516E9D"/>
    <w:rsid w:val="0051768D"/>
    <w:rsid w:val="00517E25"/>
    <w:rsid w:val="00517E89"/>
    <w:rsid w:val="005203DD"/>
    <w:rsid w:val="005204A8"/>
    <w:rsid w:val="005214DB"/>
    <w:rsid w:val="0052161F"/>
    <w:rsid w:val="0052181A"/>
    <w:rsid w:val="00521FAF"/>
    <w:rsid w:val="00522C38"/>
    <w:rsid w:val="005233C6"/>
    <w:rsid w:val="005256E8"/>
    <w:rsid w:val="0052599F"/>
    <w:rsid w:val="00525F5E"/>
    <w:rsid w:val="0052701C"/>
    <w:rsid w:val="00527B25"/>
    <w:rsid w:val="0053052F"/>
    <w:rsid w:val="00530658"/>
    <w:rsid w:val="00530C26"/>
    <w:rsid w:val="0053237A"/>
    <w:rsid w:val="00532406"/>
    <w:rsid w:val="00534076"/>
    <w:rsid w:val="00535C23"/>
    <w:rsid w:val="0053631E"/>
    <w:rsid w:val="005364F0"/>
    <w:rsid w:val="00536A5D"/>
    <w:rsid w:val="00536D4D"/>
    <w:rsid w:val="00536F27"/>
    <w:rsid w:val="00537FA4"/>
    <w:rsid w:val="005408D5"/>
    <w:rsid w:val="0054093F"/>
    <w:rsid w:val="005417E0"/>
    <w:rsid w:val="0054218C"/>
    <w:rsid w:val="005422A6"/>
    <w:rsid w:val="00542349"/>
    <w:rsid w:val="00542F9C"/>
    <w:rsid w:val="005434E0"/>
    <w:rsid w:val="00543EDE"/>
    <w:rsid w:val="00545163"/>
    <w:rsid w:val="00546A04"/>
    <w:rsid w:val="00546A7B"/>
    <w:rsid w:val="00546E51"/>
    <w:rsid w:val="00546E9F"/>
    <w:rsid w:val="0054770A"/>
    <w:rsid w:val="00550052"/>
    <w:rsid w:val="00550193"/>
    <w:rsid w:val="00550742"/>
    <w:rsid w:val="00550CCD"/>
    <w:rsid w:val="005515F9"/>
    <w:rsid w:val="005518E7"/>
    <w:rsid w:val="005527EE"/>
    <w:rsid w:val="0055288C"/>
    <w:rsid w:val="00552C64"/>
    <w:rsid w:val="00552FE3"/>
    <w:rsid w:val="00553BFC"/>
    <w:rsid w:val="00553CBF"/>
    <w:rsid w:val="0055693F"/>
    <w:rsid w:val="00556B4E"/>
    <w:rsid w:val="00556B98"/>
    <w:rsid w:val="00557045"/>
    <w:rsid w:val="0055712D"/>
    <w:rsid w:val="005571A5"/>
    <w:rsid w:val="00557B2B"/>
    <w:rsid w:val="005615AF"/>
    <w:rsid w:val="00561D39"/>
    <w:rsid w:val="00562547"/>
    <w:rsid w:val="00562FBE"/>
    <w:rsid w:val="00564070"/>
    <w:rsid w:val="005644DC"/>
    <w:rsid w:val="005655E4"/>
    <w:rsid w:val="0056564B"/>
    <w:rsid w:val="00565A5E"/>
    <w:rsid w:val="00565B52"/>
    <w:rsid w:val="00565DEE"/>
    <w:rsid w:val="0056646D"/>
    <w:rsid w:val="00566487"/>
    <w:rsid w:val="00566BEE"/>
    <w:rsid w:val="00567134"/>
    <w:rsid w:val="00567685"/>
    <w:rsid w:val="00567CDE"/>
    <w:rsid w:val="0057013D"/>
    <w:rsid w:val="0057323A"/>
    <w:rsid w:val="00573AA8"/>
    <w:rsid w:val="00573BCB"/>
    <w:rsid w:val="00576076"/>
    <w:rsid w:val="005803E7"/>
    <w:rsid w:val="005804F1"/>
    <w:rsid w:val="00580D2F"/>
    <w:rsid w:val="0058171C"/>
    <w:rsid w:val="00582731"/>
    <w:rsid w:val="00582A89"/>
    <w:rsid w:val="00582BE3"/>
    <w:rsid w:val="005840C7"/>
    <w:rsid w:val="00584E30"/>
    <w:rsid w:val="005850F3"/>
    <w:rsid w:val="00586351"/>
    <w:rsid w:val="00586A73"/>
    <w:rsid w:val="0058732B"/>
    <w:rsid w:val="00587362"/>
    <w:rsid w:val="00587841"/>
    <w:rsid w:val="00587B49"/>
    <w:rsid w:val="0059018B"/>
    <w:rsid w:val="00590AF7"/>
    <w:rsid w:val="00590BBA"/>
    <w:rsid w:val="00591AFB"/>
    <w:rsid w:val="00591F9D"/>
    <w:rsid w:val="0059291B"/>
    <w:rsid w:val="0059371B"/>
    <w:rsid w:val="0059444A"/>
    <w:rsid w:val="00594567"/>
    <w:rsid w:val="00595116"/>
    <w:rsid w:val="00595D2B"/>
    <w:rsid w:val="00596708"/>
    <w:rsid w:val="0059670D"/>
    <w:rsid w:val="00596797"/>
    <w:rsid w:val="005969E2"/>
    <w:rsid w:val="00596C2B"/>
    <w:rsid w:val="00596D66"/>
    <w:rsid w:val="00597149"/>
    <w:rsid w:val="00597CED"/>
    <w:rsid w:val="005A071F"/>
    <w:rsid w:val="005A094A"/>
    <w:rsid w:val="005A103A"/>
    <w:rsid w:val="005A123D"/>
    <w:rsid w:val="005A14EF"/>
    <w:rsid w:val="005A1B3A"/>
    <w:rsid w:val="005A1B4C"/>
    <w:rsid w:val="005A1CC8"/>
    <w:rsid w:val="005A216A"/>
    <w:rsid w:val="005A216D"/>
    <w:rsid w:val="005A2BC5"/>
    <w:rsid w:val="005A2D2F"/>
    <w:rsid w:val="005A3D9D"/>
    <w:rsid w:val="005A469C"/>
    <w:rsid w:val="005A5157"/>
    <w:rsid w:val="005A5EE7"/>
    <w:rsid w:val="005A690C"/>
    <w:rsid w:val="005A69DF"/>
    <w:rsid w:val="005A6CC3"/>
    <w:rsid w:val="005A78D5"/>
    <w:rsid w:val="005A7F09"/>
    <w:rsid w:val="005A7F68"/>
    <w:rsid w:val="005B01FA"/>
    <w:rsid w:val="005B0D5F"/>
    <w:rsid w:val="005B0DEC"/>
    <w:rsid w:val="005B11BB"/>
    <w:rsid w:val="005B11DB"/>
    <w:rsid w:val="005B14F6"/>
    <w:rsid w:val="005B35B3"/>
    <w:rsid w:val="005B3968"/>
    <w:rsid w:val="005B4207"/>
    <w:rsid w:val="005B4D08"/>
    <w:rsid w:val="005B4FA5"/>
    <w:rsid w:val="005B50E4"/>
    <w:rsid w:val="005B535A"/>
    <w:rsid w:val="005B5A81"/>
    <w:rsid w:val="005B60FD"/>
    <w:rsid w:val="005B696E"/>
    <w:rsid w:val="005B6FE1"/>
    <w:rsid w:val="005B7AE0"/>
    <w:rsid w:val="005B7D47"/>
    <w:rsid w:val="005C0138"/>
    <w:rsid w:val="005C0595"/>
    <w:rsid w:val="005C05C2"/>
    <w:rsid w:val="005C0C23"/>
    <w:rsid w:val="005C30A4"/>
    <w:rsid w:val="005C4182"/>
    <w:rsid w:val="005C4266"/>
    <w:rsid w:val="005C4A73"/>
    <w:rsid w:val="005C4C42"/>
    <w:rsid w:val="005C5164"/>
    <w:rsid w:val="005C61C2"/>
    <w:rsid w:val="005C6583"/>
    <w:rsid w:val="005C6C8B"/>
    <w:rsid w:val="005C784B"/>
    <w:rsid w:val="005C7DD7"/>
    <w:rsid w:val="005D031B"/>
    <w:rsid w:val="005D069A"/>
    <w:rsid w:val="005D103C"/>
    <w:rsid w:val="005D1101"/>
    <w:rsid w:val="005D2296"/>
    <w:rsid w:val="005D2403"/>
    <w:rsid w:val="005D26EC"/>
    <w:rsid w:val="005D3880"/>
    <w:rsid w:val="005D3B79"/>
    <w:rsid w:val="005D52CA"/>
    <w:rsid w:val="005D557A"/>
    <w:rsid w:val="005D629F"/>
    <w:rsid w:val="005D766E"/>
    <w:rsid w:val="005D7CD3"/>
    <w:rsid w:val="005E08F3"/>
    <w:rsid w:val="005E0FE3"/>
    <w:rsid w:val="005E1891"/>
    <w:rsid w:val="005E1FFC"/>
    <w:rsid w:val="005E275F"/>
    <w:rsid w:val="005E34AD"/>
    <w:rsid w:val="005E38DF"/>
    <w:rsid w:val="005E407D"/>
    <w:rsid w:val="005E4095"/>
    <w:rsid w:val="005E5879"/>
    <w:rsid w:val="005E5DC3"/>
    <w:rsid w:val="005E60EA"/>
    <w:rsid w:val="005E659B"/>
    <w:rsid w:val="005E69C7"/>
    <w:rsid w:val="005E785C"/>
    <w:rsid w:val="005E7C5B"/>
    <w:rsid w:val="005F02B7"/>
    <w:rsid w:val="005F0E97"/>
    <w:rsid w:val="005F114F"/>
    <w:rsid w:val="005F14F4"/>
    <w:rsid w:val="005F15B9"/>
    <w:rsid w:val="005F1F63"/>
    <w:rsid w:val="005F23B0"/>
    <w:rsid w:val="005F2A2C"/>
    <w:rsid w:val="005F2A93"/>
    <w:rsid w:val="005F31EF"/>
    <w:rsid w:val="005F4C20"/>
    <w:rsid w:val="005F52AE"/>
    <w:rsid w:val="005F5418"/>
    <w:rsid w:val="005F5757"/>
    <w:rsid w:val="005F5A03"/>
    <w:rsid w:val="005F6990"/>
    <w:rsid w:val="005F6E7C"/>
    <w:rsid w:val="005F700A"/>
    <w:rsid w:val="006006F6"/>
    <w:rsid w:val="00600DCC"/>
    <w:rsid w:val="00602273"/>
    <w:rsid w:val="00602579"/>
    <w:rsid w:val="00603516"/>
    <w:rsid w:val="00605ED3"/>
    <w:rsid w:val="00607A07"/>
    <w:rsid w:val="00610368"/>
    <w:rsid w:val="00610610"/>
    <w:rsid w:val="006117DF"/>
    <w:rsid w:val="00611AE5"/>
    <w:rsid w:val="006121E1"/>
    <w:rsid w:val="00612A1A"/>
    <w:rsid w:val="00612FF3"/>
    <w:rsid w:val="006134C8"/>
    <w:rsid w:val="0061390D"/>
    <w:rsid w:val="006139FD"/>
    <w:rsid w:val="0061447A"/>
    <w:rsid w:val="00614FC1"/>
    <w:rsid w:val="006150EB"/>
    <w:rsid w:val="00615DBC"/>
    <w:rsid w:val="0061705D"/>
    <w:rsid w:val="00617A01"/>
    <w:rsid w:val="00620E6F"/>
    <w:rsid w:val="00620F75"/>
    <w:rsid w:val="00621336"/>
    <w:rsid w:val="00621786"/>
    <w:rsid w:val="006217E5"/>
    <w:rsid w:val="00621B85"/>
    <w:rsid w:val="00621D43"/>
    <w:rsid w:val="00623869"/>
    <w:rsid w:val="006249B2"/>
    <w:rsid w:val="00624ACA"/>
    <w:rsid w:val="0062583B"/>
    <w:rsid w:val="00625E23"/>
    <w:rsid w:val="00626D92"/>
    <w:rsid w:val="00626F39"/>
    <w:rsid w:val="006278C8"/>
    <w:rsid w:val="006279C5"/>
    <w:rsid w:val="00630912"/>
    <w:rsid w:val="00631356"/>
    <w:rsid w:val="00631BBF"/>
    <w:rsid w:val="0063202C"/>
    <w:rsid w:val="00633789"/>
    <w:rsid w:val="0063441D"/>
    <w:rsid w:val="0063472F"/>
    <w:rsid w:val="00634C91"/>
    <w:rsid w:val="00635F45"/>
    <w:rsid w:val="006364A6"/>
    <w:rsid w:val="00636B3C"/>
    <w:rsid w:val="00636BBC"/>
    <w:rsid w:val="00637331"/>
    <w:rsid w:val="00637402"/>
    <w:rsid w:val="0063757F"/>
    <w:rsid w:val="00637920"/>
    <w:rsid w:val="006405CE"/>
    <w:rsid w:val="006419B7"/>
    <w:rsid w:val="00641DF3"/>
    <w:rsid w:val="00642A39"/>
    <w:rsid w:val="006432F1"/>
    <w:rsid w:val="006438A1"/>
    <w:rsid w:val="00644317"/>
    <w:rsid w:val="00644DA0"/>
    <w:rsid w:val="006474C2"/>
    <w:rsid w:val="006527D9"/>
    <w:rsid w:val="006530DE"/>
    <w:rsid w:val="00653B6A"/>
    <w:rsid w:val="00653DB1"/>
    <w:rsid w:val="00653FD6"/>
    <w:rsid w:val="00654073"/>
    <w:rsid w:val="0065457B"/>
    <w:rsid w:val="00654C0F"/>
    <w:rsid w:val="00654E53"/>
    <w:rsid w:val="00655494"/>
    <w:rsid w:val="00655F45"/>
    <w:rsid w:val="0065616F"/>
    <w:rsid w:val="00657270"/>
    <w:rsid w:val="00657C18"/>
    <w:rsid w:val="0066097E"/>
    <w:rsid w:val="00661621"/>
    <w:rsid w:val="006618BE"/>
    <w:rsid w:val="006628B2"/>
    <w:rsid w:val="0066326D"/>
    <w:rsid w:val="006637CA"/>
    <w:rsid w:val="006643E1"/>
    <w:rsid w:val="006645CF"/>
    <w:rsid w:val="006649E3"/>
    <w:rsid w:val="0066543E"/>
    <w:rsid w:val="0066609F"/>
    <w:rsid w:val="006665BB"/>
    <w:rsid w:val="006665D0"/>
    <w:rsid w:val="0067057A"/>
    <w:rsid w:val="00671489"/>
    <w:rsid w:val="00671A26"/>
    <w:rsid w:val="00671BFD"/>
    <w:rsid w:val="00671FA4"/>
    <w:rsid w:val="00672A98"/>
    <w:rsid w:val="00672EF5"/>
    <w:rsid w:val="00673330"/>
    <w:rsid w:val="00673442"/>
    <w:rsid w:val="006734AC"/>
    <w:rsid w:val="00674607"/>
    <w:rsid w:val="0067565D"/>
    <w:rsid w:val="0067575F"/>
    <w:rsid w:val="00676592"/>
    <w:rsid w:val="00676A1A"/>
    <w:rsid w:val="00676C2F"/>
    <w:rsid w:val="00676FDB"/>
    <w:rsid w:val="00677360"/>
    <w:rsid w:val="00677BC1"/>
    <w:rsid w:val="00677C3C"/>
    <w:rsid w:val="00680491"/>
    <w:rsid w:val="00681C0C"/>
    <w:rsid w:val="00682AA9"/>
    <w:rsid w:val="00682EA6"/>
    <w:rsid w:val="006839EE"/>
    <w:rsid w:val="006841ED"/>
    <w:rsid w:val="0068490E"/>
    <w:rsid w:val="006855CC"/>
    <w:rsid w:val="006858C0"/>
    <w:rsid w:val="0068591B"/>
    <w:rsid w:val="00685A26"/>
    <w:rsid w:val="00685D67"/>
    <w:rsid w:val="0068610F"/>
    <w:rsid w:val="0069026A"/>
    <w:rsid w:val="006909B3"/>
    <w:rsid w:val="00690FBA"/>
    <w:rsid w:val="00691D55"/>
    <w:rsid w:val="00692338"/>
    <w:rsid w:val="00692C01"/>
    <w:rsid w:val="00692F48"/>
    <w:rsid w:val="00692F80"/>
    <w:rsid w:val="00693319"/>
    <w:rsid w:val="006936F3"/>
    <w:rsid w:val="00693C87"/>
    <w:rsid w:val="00694312"/>
    <w:rsid w:val="00694CFD"/>
    <w:rsid w:val="00694F73"/>
    <w:rsid w:val="006964B3"/>
    <w:rsid w:val="00696A79"/>
    <w:rsid w:val="00697AC4"/>
    <w:rsid w:val="00697C33"/>
    <w:rsid w:val="006A0BFF"/>
    <w:rsid w:val="006A0C03"/>
    <w:rsid w:val="006A1CF8"/>
    <w:rsid w:val="006A1DB8"/>
    <w:rsid w:val="006A23AB"/>
    <w:rsid w:val="006A27B8"/>
    <w:rsid w:val="006A2E85"/>
    <w:rsid w:val="006A3017"/>
    <w:rsid w:val="006A33BC"/>
    <w:rsid w:val="006A3FFD"/>
    <w:rsid w:val="006A4812"/>
    <w:rsid w:val="006A6CA7"/>
    <w:rsid w:val="006A7251"/>
    <w:rsid w:val="006A7436"/>
    <w:rsid w:val="006A74CE"/>
    <w:rsid w:val="006A7B7B"/>
    <w:rsid w:val="006B0504"/>
    <w:rsid w:val="006B0D54"/>
    <w:rsid w:val="006B2ADA"/>
    <w:rsid w:val="006B3212"/>
    <w:rsid w:val="006B3449"/>
    <w:rsid w:val="006B3521"/>
    <w:rsid w:val="006B3B08"/>
    <w:rsid w:val="006B459D"/>
    <w:rsid w:val="006B4D54"/>
    <w:rsid w:val="006B51B1"/>
    <w:rsid w:val="006B5CF1"/>
    <w:rsid w:val="006B5D26"/>
    <w:rsid w:val="006B5D36"/>
    <w:rsid w:val="006B5D71"/>
    <w:rsid w:val="006B69CE"/>
    <w:rsid w:val="006B782B"/>
    <w:rsid w:val="006B7CA4"/>
    <w:rsid w:val="006C029C"/>
    <w:rsid w:val="006C0CF4"/>
    <w:rsid w:val="006C0F53"/>
    <w:rsid w:val="006C11F0"/>
    <w:rsid w:val="006C1443"/>
    <w:rsid w:val="006C2499"/>
    <w:rsid w:val="006C2842"/>
    <w:rsid w:val="006C2CF8"/>
    <w:rsid w:val="006C3F8D"/>
    <w:rsid w:val="006C4660"/>
    <w:rsid w:val="006C567A"/>
    <w:rsid w:val="006C5706"/>
    <w:rsid w:val="006C5B29"/>
    <w:rsid w:val="006C681B"/>
    <w:rsid w:val="006C6B18"/>
    <w:rsid w:val="006C752B"/>
    <w:rsid w:val="006C77AA"/>
    <w:rsid w:val="006C7F5A"/>
    <w:rsid w:val="006D0030"/>
    <w:rsid w:val="006D0B76"/>
    <w:rsid w:val="006D0F5A"/>
    <w:rsid w:val="006D31D4"/>
    <w:rsid w:val="006D40BE"/>
    <w:rsid w:val="006D45EA"/>
    <w:rsid w:val="006D46FD"/>
    <w:rsid w:val="006D492D"/>
    <w:rsid w:val="006D5394"/>
    <w:rsid w:val="006D5AC6"/>
    <w:rsid w:val="006D5BEB"/>
    <w:rsid w:val="006D5C02"/>
    <w:rsid w:val="006D723C"/>
    <w:rsid w:val="006E1739"/>
    <w:rsid w:val="006E214B"/>
    <w:rsid w:val="006E21AC"/>
    <w:rsid w:val="006E2A53"/>
    <w:rsid w:val="006E2C20"/>
    <w:rsid w:val="006E2FE6"/>
    <w:rsid w:val="006E30FA"/>
    <w:rsid w:val="006E32F7"/>
    <w:rsid w:val="006E352C"/>
    <w:rsid w:val="006E40E7"/>
    <w:rsid w:val="006E43C4"/>
    <w:rsid w:val="006E495D"/>
    <w:rsid w:val="006E56AE"/>
    <w:rsid w:val="006E6EB5"/>
    <w:rsid w:val="006E7171"/>
    <w:rsid w:val="006E7232"/>
    <w:rsid w:val="006F09F9"/>
    <w:rsid w:val="006F0E20"/>
    <w:rsid w:val="006F1A23"/>
    <w:rsid w:val="006F219B"/>
    <w:rsid w:val="006F2490"/>
    <w:rsid w:val="006F2519"/>
    <w:rsid w:val="006F2D38"/>
    <w:rsid w:val="006F35B2"/>
    <w:rsid w:val="006F3ABB"/>
    <w:rsid w:val="006F5DAF"/>
    <w:rsid w:val="006F6E0A"/>
    <w:rsid w:val="006F72E4"/>
    <w:rsid w:val="006F72EC"/>
    <w:rsid w:val="006F7537"/>
    <w:rsid w:val="006F760C"/>
    <w:rsid w:val="006F7DD4"/>
    <w:rsid w:val="00700413"/>
    <w:rsid w:val="00700744"/>
    <w:rsid w:val="007016C1"/>
    <w:rsid w:val="0070216F"/>
    <w:rsid w:val="00703114"/>
    <w:rsid w:val="00704920"/>
    <w:rsid w:val="00705776"/>
    <w:rsid w:val="00706558"/>
    <w:rsid w:val="00706D79"/>
    <w:rsid w:val="00706D87"/>
    <w:rsid w:val="00706F81"/>
    <w:rsid w:val="00707155"/>
    <w:rsid w:val="007075C1"/>
    <w:rsid w:val="00711BC3"/>
    <w:rsid w:val="00712258"/>
    <w:rsid w:val="00712D9F"/>
    <w:rsid w:val="007133D7"/>
    <w:rsid w:val="00713DCF"/>
    <w:rsid w:val="007145E3"/>
    <w:rsid w:val="00714B35"/>
    <w:rsid w:val="00714B79"/>
    <w:rsid w:val="00714D74"/>
    <w:rsid w:val="0071520D"/>
    <w:rsid w:val="0071574F"/>
    <w:rsid w:val="00715936"/>
    <w:rsid w:val="007161D9"/>
    <w:rsid w:val="007162B1"/>
    <w:rsid w:val="00716837"/>
    <w:rsid w:val="00720A6E"/>
    <w:rsid w:val="00720DDF"/>
    <w:rsid w:val="00721A44"/>
    <w:rsid w:val="00721BA7"/>
    <w:rsid w:val="00722116"/>
    <w:rsid w:val="00723009"/>
    <w:rsid w:val="007234C8"/>
    <w:rsid w:val="00723768"/>
    <w:rsid w:val="00723890"/>
    <w:rsid w:val="00723B65"/>
    <w:rsid w:val="00725227"/>
    <w:rsid w:val="00726E04"/>
    <w:rsid w:val="0072700E"/>
    <w:rsid w:val="0072712E"/>
    <w:rsid w:val="0073114B"/>
    <w:rsid w:val="00731F02"/>
    <w:rsid w:val="00732A87"/>
    <w:rsid w:val="00732DBF"/>
    <w:rsid w:val="007330C1"/>
    <w:rsid w:val="00734E5B"/>
    <w:rsid w:val="00735462"/>
    <w:rsid w:val="00735AFE"/>
    <w:rsid w:val="00735B3D"/>
    <w:rsid w:val="007362A5"/>
    <w:rsid w:val="00736754"/>
    <w:rsid w:val="007368F4"/>
    <w:rsid w:val="00736BE2"/>
    <w:rsid w:val="00737A08"/>
    <w:rsid w:val="0074163E"/>
    <w:rsid w:val="00742031"/>
    <w:rsid w:val="00742AFF"/>
    <w:rsid w:val="00742B75"/>
    <w:rsid w:val="007436B9"/>
    <w:rsid w:val="00743D36"/>
    <w:rsid w:val="007440C8"/>
    <w:rsid w:val="007440DE"/>
    <w:rsid w:val="007443E4"/>
    <w:rsid w:val="00744A7A"/>
    <w:rsid w:val="00744FF3"/>
    <w:rsid w:val="007464E4"/>
    <w:rsid w:val="0074675D"/>
    <w:rsid w:val="00747A2D"/>
    <w:rsid w:val="00750017"/>
    <w:rsid w:val="007526D3"/>
    <w:rsid w:val="007527BE"/>
    <w:rsid w:val="00752E40"/>
    <w:rsid w:val="007540DD"/>
    <w:rsid w:val="00755015"/>
    <w:rsid w:val="007552F3"/>
    <w:rsid w:val="007560C9"/>
    <w:rsid w:val="007566F8"/>
    <w:rsid w:val="00756F5E"/>
    <w:rsid w:val="0075718C"/>
    <w:rsid w:val="00757582"/>
    <w:rsid w:val="0075790B"/>
    <w:rsid w:val="00760472"/>
    <w:rsid w:val="0076083E"/>
    <w:rsid w:val="00760AD1"/>
    <w:rsid w:val="007611DF"/>
    <w:rsid w:val="007615D7"/>
    <w:rsid w:val="007615F4"/>
    <w:rsid w:val="007618FA"/>
    <w:rsid w:val="00761E25"/>
    <w:rsid w:val="00762F20"/>
    <w:rsid w:val="00764D6E"/>
    <w:rsid w:val="00764DB5"/>
    <w:rsid w:val="007652F2"/>
    <w:rsid w:val="00765470"/>
    <w:rsid w:val="00765FBD"/>
    <w:rsid w:val="007660AB"/>
    <w:rsid w:val="0076645D"/>
    <w:rsid w:val="00767966"/>
    <w:rsid w:val="00770426"/>
    <w:rsid w:val="00770E92"/>
    <w:rsid w:val="00771DE7"/>
    <w:rsid w:val="00772B93"/>
    <w:rsid w:val="00773104"/>
    <w:rsid w:val="007737BF"/>
    <w:rsid w:val="007749F0"/>
    <w:rsid w:val="007762E4"/>
    <w:rsid w:val="00776B87"/>
    <w:rsid w:val="00777469"/>
    <w:rsid w:val="007800F1"/>
    <w:rsid w:val="0078061A"/>
    <w:rsid w:val="00780C38"/>
    <w:rsid w:val="00782014"/>
    <w:rsid w:val="00783286"/>
    <w:rsid w:val="00783A89"/>
    <w:rsid w:val="0078474D"/>
    <w:rsid w:val="00785998"/>
    <w:rsid w:val="007863B0"/>
    <w:rsid w:val="007879A0"/>
    <w:rsid w:val="00787D84"/>
    <w:rsid w:val="0079028E"/>
    <w:rsid w:val="00790332"/>
    <w:rsid w:val="00790B1C"/>
    <w:rsid w:val="00790BE4"/>
    <w:rsid w:val="007910E4"/>
    <w:rsid w:val="00791699"/>
    <w:rsid w:val="00792378"/>
    <w:rsid w:val="007931C7"/>
    <w:rsid w:val="00793A6A"/>
    <w:rsid w:val="00793CA8"/>
    <w:rsid w:val="00793E82"/>
    <w:rsid w:val="00793F51"/>
    <w:rsid w:val="007940CD"/>
    <w:rsid w:val="00794A09"/>
    <w:rsid w:val="00795C16"/>
    <w:rsid w:val="00795D33"/>
    <w:rsid w:val="00795FA9"/>
    <w:rsid w:val="0079640F"/>
    <w:rsid w:val="00796E1E"/>
    <w:rsid w:val="00797834"/>
    <w:rsid w:val="007A0047"/>
    <w:rsid w:val="007A2198"/>
    <w:rsid w:val="007A258B"/>
    <w:rsid w:val="007A288C"/>
    <w:rsid w:val="007A2E7E"/>
    <w:rsid w:val="007A3AE1"/>
    <w:rsid w:val="007A4AFD"/>
    <w:rsid w:val="007A5B30"/>
    <w:rsid w:val="007A6743"/>
    <w:rsid w:val="007A6D03"/>
    <w:rsid w:val="007A70C4"/>
    <w:rsid w:val="007A713F"/>
    <w:rsid w:val="007A7777"/>
    <w:rsid w:val="007A7907"/>
    <w:rsid w:val="007B098E"/>
    <w:rsid w:val="007B0F4F"/>
    <w:rsid w:val="007B22C1"/>
    <w:rsid w:val="007B2803"/>
    <w:rsid w:val="007B3073"/>
    <w:rsid w:val="007B3C15"/>
    <w:rsid w:val="007B3E00"/>
    <w:rsid w:val="007B414B"/>
    <w:rsid w:val="007B517F"/>
    <w:rsid w:val="007B53C0"/>
    <w:rsid w:val="007B5E38"/>
    <w:rsid w:val="007B6430"/>
    <w:rsid w:val="007B6FC1"/>
    <w:rsid w:val="007C00ED"/>
    <w:rsid w:val="007C0277"/>
    <w:rsid w:val="007C099C"/>
    <w:rsid w:val="007C2D8A"/>
    <w:rsid w:val="007C3F74"/>
    <w:rsid w:val="007C4BFD"/>
    <w:rsid w:val="007C5B35"/>
    <w:rsid w:val="007C5F71"/>
    <w:rsid w:val="007C6A23"/>
    <w:rsid w:val="007C71BC"/>
    <w:rsid w:val="007C75D4"/>
    <w:rsid w:val="007D071D"/>
    <w:rsid w:val="007D0ADA"/>
    <w:rsid w:val="007D0D95"/>
    <w:rsid w:val="007D167C"/>
    <w:rsid w:val="007D2057"/>
    <w:rsid w:val="007D2224"/>
    <w:rsid w:val="007D22E2"/>
    <w:rsid w:val="007D32CD"/>
    <w:rsid w:val="007D417F"/>
    <w:rsid w:val="007D4372"/>
    <w:rsid w:val="007D4C65"/>
    <w:rsid w:val="007D551C"/>
    <w:rsid w:val="007D5733"/>
    <w:rsid w:val="007D6634"/>
    <w:rsid w:val="007D6D17"/>
    <w:rsid w:val="007D7637"/>
    <w:rsid w:val="007D795E"/>
    <w:rsid w:val="007E01E7"/>
    <w:rsid w:val="007E0A96"/>
    <w:rsid w:val="007E12D3"/>
    <w:rsid w:val="007E17D3"/>
    <w:rsid w:val="007E24BF"/>
    <w:rsid w:val="007E2F25"/>
    <w:rsid w:val="007E31D3"/>
    <w:rsid w:val="007E328C"/>
    <w:rsid w:val="007E3F88"/>
    <w:rsid w:val="007E4B75"/>
    <w:rsid w:val="007E4CBD"/>
    <w:rsid w:val="007E58E6"/>
    <w:rsid w:val="007E6643"/>
    <w:rsid w:val="007E771F"/>
    <w:rsid w:val="007E7ADA"/>
    <w:rsid w:val="007F019B"/>
    <w:rsid w:val="007F0677"/>
    <w:rsid w:val="007F15D7"/>
    <w:rsid w:val="007F465E"/>
    <w:rsid w:val="007F4EE6"/>
    <w:rsid w:val="007F4F77"/>
    <w:rsid w:val="007F5EC5"/>
    <w:rsid w:val="007F7DAB"/>
    <w:rsid w:val="0080393B"/>
    <w:rsid w:val="00803A25"/>
    <w:rsid w:val="00803FD4"/>
    <w:rsid w:val="008062DB"/>
    <w:rsid w:val="00806321"/>
    <w:rsid w:val="00806544"/>
    <w:rsid w:val="00807585"/>
    <w:rsid w:val="00807CCB"/>
    <w:rsid w:val="008101FC"/>
    <w:rsid w:val="00810504"/>
    <w:rsid w:val="008114DC"/>
    <w:rsid w:val="0081199A"/>
    <w:rsid w:val="0081199D"/>
    <w:rsid w:val="00811BC1"/>
    <w:rsid w:val="00812267"/>
    <w:rsid w:val="00812D13"/>
    <w:rsid w:val="00813907"/>
    <w:rsid w:val="008140DF"/>
    <w:rsid w:val="008144C7"/>
    <w:rsid w:val="008149CF"/>
    <w:rsid w:val="00814B04"/>
    <w:rsid w:val="008152AF"/>
    <w:rsid w:val="008159A9"/>
    <w:rsid w:val="00815FB0"/>
    <w:rsid w:val="0081638C"/>
    <w:rsid w:val="0081658D"/>
    <w:rsid w:val="00816BA8"/>
    <w:rsid w:val="00816EC8"/>
    <w:rsid w:val="008176F6"/>
    <w:rsid w:val="00817B3C"/>
    <w:rsid w:val="0082004B"/>
    <w:rsid w:val="00820755"/>
    <w:rsid w:val="0082089B"/>
    <w:rsid w:val="00820D25"/>
    <w:rsid w:val="00822014"/>
    <w:rsid w:val="0082216D"/>
    <w:rsid w:val="008224C5"/>
    <w:rsid w:val="0082289D"/>
    <w:rsid w:val="008237B2"/>
    <w:rsid w:val="00823E27"/>
    <w:rsid w:val="008247F6"/>
    <w:rsid w:val="008253F9"/>
    <w:rsid w:val="008258A5"/>
    <w:rsid w:val="00826AC5"/>
    <w:rsid w:val="008272EB"/>
    <w:rsid w:val="00827C04"/>
    <w:rsid w:val="0083058B"/>
    <w:rsid w:val="008305D2"/>
    <w:rsid w:val="008307A7"/>
    <w:rsid w:val="00830935"/>
    <w:rsid w:val="00830E56"/>
    <w:rsid w:val="00831C96"/>
    <w:rsid w:val="00832195"/>
    <w:rsid w:val="00833581"/>
    <w:rsid w:val="00833D90"/>
    <w:rsid w:val="00835171"/>
    <w:rsid w:val="00835E37"/>
    <w:rsid w:val="00835F47"/>
    <w:rsid w:val="0083724F"/>
    <w:rsid w:val="008373D0"/>
    <w:rsid w:val="0083790F"/>
    <w:rsid w:val="0084050F"/>
    <w:rsid w:val="008412EC"/>
    <w:rsid w:val="0084208C"/>
    <w:rsid w:val="00842B96"/>
    <w:rsid w:val="00842C6E"/>
    <w:rsid w:val="008438FB"/>
    <w:rsid w:val="00843C44"/>
    <w:rsid w:val="008440E5"/>
    <w:rsid w:val="008443D2"/>
    <w:rsid w:val="00844AC5"/>
    <w:rsid w:val="00845399"/>
    <w:rsid w:val="0084597F"/>
    <w:rsid w:val="00846131"/>
    <w:rsid w:val="008511B0"/>
    <w:rsid w:val="0085215E"/>
    <w:rsid w:val="0085270D"/>
    <w:rsid w:val="00852B79"/>
    <w:rsid w:val="00852DE7"/>
    <w:rsid w:val="00853D06"/>
    <w:rsid w:val="00853DD5"/>
    <w:rsid w:val="00854112"/>
    <w:rsid w:val="0085502F"/>
    <w:rsid w:val="0085576F"/>
    <w:rsid w:val="0085578E"/>
    <w:rsid w:val="008557E4"/>
    <w:rsid w:val="00855A29"/>
    <w:rsid w:val="00855CFF"/>
    <w:rsid w:val="00855FBA"/>
    <w:rsid w:val="0085645E"/>
    <w:rsid w:val="0085663E"/>
    <w:rsid w:val="00856A64"/>
    <w:rsid w:val="00856D2B"/>
    <w:rsid w:val="0085789D"/>
    <w:rsid w:val="00857ACF"/>
    <w:rsid w:val="00860844"/>
    <w:rsid w:val="0086126A"/>
    <w:rsid w:val="008629F8"/>
    <w:rsid w:val="00863DC8"/>
    <w:rsid w:val="0086557D"/>
    <w:rsid w:val="00865C6E"/>
    <w:rsid w:val="008668D0"/>
    <w:rsid w:val="00870E96"/>
    <w:rsid w:val="0087154F"/>
    <w:rsid w:val="00871937"/>
    <w:rsid w:val="008726C8"/>
    <w:rsid w:val="008726DD"/>
    <w:rsid w:val="00872B0B"/>
    <w:rsid w:val="0087372C"/>
    <w:rsid w:val="00873962"/>
    <w:rsid w:val="00874636"/>
    <w:rsid w:val="008753F5"/>
    <w:rsid w:val="00875473"/>
    <w:rsid w:val="008759CE"/>
    <w:rsid w:val="00875B26"/>
    <w:rsid w:val="0087607B"/>
    <w:rsid w:val="00877B4A"/>
    <w:rsid w:val="008809CF"/>
    <w:rsid w:val="00880D1C"/>
    <w:rsid w:val="00880E36"/>
    <w:rsid w:val="00881335"/>
    <w:rsid w:val="00881B63"/>
    <w:rsid w:val="00882983"/>
    <w:rsid w:val="0088305A"/>
    <w:rsid w:val="0088396D"/>
    <w:rsid w:val="00884B87"/>
    <w:rsid w:val="00884D5F"/>
    <w:rsid w:val="00885288"/>
    <w:rsid w:val="00885448"/>
    <w:rsid w:val="00886162"/>
    <w:rsid w:val="00886417"/>
    <w:rsid w:val="008867A5"/>
    <w:rsid w:val="00887571"/>
    <w:rsid w:val="00890876"/>
    <w:rsid w:val="0089099D"/>
    <w:rsid w:val="00890DBE"/>
    <w:rsid w:val="00890DC3"/>
    <w:rsid w:val="00891071"/>
    <w:rsid w:val="00891DFA"/>
    <w:rsid w:val="00893506"/>
    <w:rsid w:val="00893982"/>
    <w:rsid w:val="00893FE5"/>
    <w:rsid w:val="00894125"/>
    <w:rsid w:val="00895EDC"/>
    <w:rsid w:val="008972C3"/>
    <w:rsid w:val="00897589"/>
    <w:rsid w:val="00897781"/>
    <w:rsid w:val="00897E1C"/>
    <w:rsid w:val="008A066A"/>
    <w:rsid w:val="008A0D9B"/>
    <w:rsid w:val="008A0F3C"/>
    <w:rsid w:val="008A1D94"/>
    <w:rsid w:val="008A2053"/>
    <w:rsid w:val="008A24FF"/>
    <w:rsid w:val="008A27D9"/>
    <w:rsid w:val="008A28FC"/>
    <w:rsid w:val="008A2F8F"/>
    <w:rsid w:val="008A3535"/>
    <w:rsid w:val="008A35E1"/>
    <w:rsid w:val="008A379A"/>
    <w:rsid w:val="008A3976"/>
    <w:rsid w:val="008A3EDE"/>
    <w:rsid w:val="008A43E1"/>
    <w:rsid w:val="008A44C4"/>
    <w:rsid w:val="008A55C1"/>
    <w:rsid w:val="008A592B"/>
    <w:rsid w:val="008A5CDC"/>
    <w:rsid w:val="008A5D30"/>
    <w:rsid w:val="008A6841"/>
    <w:rsid w:val="008A6E1B"/>
    <w:rsid w:val="008A7866"/>
    <w:rsid w:val="008A7C69"/>
    <w:rsid w:val="008B14D6"/>
    <w:rsid w:val="008B2938"/>
    <w:rsid w:val="008B3291"/>
    <w:rsid w:val="008B3B61"/>
    <w:rsid w:val="008B40A0"/>
    <w:rsid w:val="008B4149"/>
    <w:rsid w:val="008B4389"/>
    <w:rsid w:val="008B451D"/>
    <w:rsid w:val="008B6257"/>
    <w:rsid w:val="008B6FE5"/>
    <w:rsid w:val="008B7468"/>
    <w:rsid w:val="008B7954"/>
    <w:rsid w:val="008C0016"/>
    <w:rsid w:val="008C00CA"/>
    <w:rsid w:val="008C09C8"/>
    <w:rsid w:val="008C1C37"/>
    <w:rsid w:val="008C1E3F"/>
    <w:rsid w:val="008C2342"/>
    <w:rsid w:val="008C2523"/>
    <w:rsid w:val="008C31D2"/>
    <w:rsid w:val="008C3626"/>
    <w:rsid w:val="008C3AB6"/>
    <w:rsid w:val="008C3CA7"/>
    <w:rsid w:val="008C44CE"/>
    <w:rsid w:val="008C53B6"/>
    <w:rsid w:val="008C66C6"/>
    <w:rsid w:val="008C7249"/>
    <w:rsid w:val="008C7653"/>
    <w:rsid w:val="008D07BD"/>
    <w:rsid w:val="008D0983"/>
    <w:rsid w:val="008D1743"/>
    <w:rsid w:val="008D1B22"/>
    <w:rsid w:val="008D1F11"/>
    <w:rsid w:val="008D2377"/>
    <w:rsid w:val="008D27AE"/>
    <w:rsid w:val="008D29DF"/>
    <w:rsid w:val="008D2A05"/>
    <w:rsid w:val="008D2AFE"/>
    <w:rsid w:val="008D30EE"/>
    <w:rsid w:val="008D3969"/>
    <w:rsid w:val="008D4D9C"/>
    <w:rsid w:val="008D505D"/>
    <w:rsid w:val="008D5193"/>
    <w:rsid w:val="008D6B2C"/>
    <w:rsid w:val="008D7B47"/>
    <w:rsid w:val="008D7E5A"/>
    <w:rsid w:val="008E0AC8"/>
    <w:rsid w:val="008E17C6"/>
    <w:rsid w:val="008E1C35"/>
    <w:rsid w:val="008E1D0D"/>
    <w:rsid w:val="008E1DC0"/>
    <w:rsid w:val="008E2E38"/>
    <w:rsid w:val="008E3088"/>
    <w:rsid w:val="008E35BA"/>
    <w:rsid w:val="008E3A41"/>
    <w:rsid w:val="008E3CA6"/>
    <w:rsid w:val="008E43B6"/>
    <w:rsid w:val="008E45DB"/>
    <w:rsid w:val="008E5167"/>
    <w:rsid w:val="008E523D"/>
    <w:rsid w:val="008E5BAF"/>
    <w:rsid w:val="008E5D51"/>
    <w:rsid w:val="008E6C66"/>
    <w:rsid w:val="008E6DB8"/>
    <w:rsid w:val="008E7038"/>
    <w:rsid w:val="008E7C8B"/>
    <w:rsid w:val="008F0100"/>
    <w:rsid w:val="008F14D4"/>
    <w:rsid w:val="008F1805"/>
    <w:rsid w:val="008F1E8E"/>
    <w:rsid w:val="008F260E"/>
    <w:rsid w:val="008F2E7F"/>
    <w:rsid w:val="008F3009"/>
    <w:rsid w:val="008F39C7"/>
    <w:rsid w:val="008F3EDA"/>
    <w:rsid w:val="008F4C68"/>
    <w:rsid w:val="008F4EA4"/>
    <w:rsid w:val="008F507C"/>
    <w:rsid w:val="008F53F8"/>
    <w:rsid w:val="008F542C"/>
    <w:rsid w:val="008F71BC"/>
    <w:rsid w:val="008F71E2"/>
    <w:rsid w:val="008F77EB"/>
    <w:rsid w:val="008F7C16"/>
    <w:rsid w:val="00900288"/>
    <w:rsid w:val="00900C46"/>
    <w:rsid w:val="00900C97"/>
    <w:rsid w:val="00900D6E"/>
    <w:rsid w:val="009015E2"/>
    <w:rsid w:val="00901819"/>
    <w:rsid w:val="009018E9"/>
    <w:rsid w:val="009021AA"/>
    <w:rsid w:val="009021FF"/>
    <w:rsid w:val="00902E88"/>
    <w:rsid w:val="009038CB"/>
    <w:rsid w:val="00903A64"/>
    <w:rsid w:val="00903E92"/>
    <w:rsid w:val="00903F5D"/>
    <w:rsid w:val="00904FBD"/>
    <w:rsid w:val="009060D5"/>
    <w:rsid w:val="00906643"/>
    <w:rsid w:val="009119E5"/>
    <w:rsid w:val="00911BF6"/>
    <w:rsid w:val="00912623"/>
    <w:rsid w:val="00912E9F"/>
    <w:rsid w:val="0091345A"/>
    <w:rsid w:val="00913940"/>
    <w:rsid w:val="00913E40"/>
    <w:rsid w:val="0091425C"/>
    <w:rsid w:val="009144FB"/>
    <w:rsid w:val="009145F8"/>
    <w:rsid w:val="00914B58"/>
    <w:rsid w:val="009157DA"/>
    <w:rsid w:val="00915CE1"/>
    <w:rsid w:val="00915E28"/>
    <w:rsid w:val="00915F65"/>
    <w:rsid w:val="009168AA"/>
    <w:rsid w:val="009172E4"/>
    <w:rsid w:val="00917544"/>
    <w:rsid w:val="009176C7"/>
    <w:rsid w:val="009201A9"/>
    <w:rsid w:val="00920BB6"/>
    <w:rsid w:val="00920DD0"/>
    <w:rsid w:val="00920E02"/>
    <w:rsid w:val="00921471"/>
    <w:rsid w:val="00921C54"/>
    <w:rsid w:val="00921EFA"/>
    <w:rsid w:val="00922F1D"/>
    <w:rsid w:val="00923E2E"/>
    <w:rsid w:val="00923EB8"/>
    <w:rsid w:val="009247A9"/>
    <w:rsid w:val="00924B61"/>
    <w:rsid w:val="0092525F"/>
    <w:rsid w:val="009255DA"/>
    <w:rsid w:val="00925D60"/>
    <w:rsid w:val="00925FE4"/>
    <w:rsid w:val="00926DF2"/>
    <w:rsid w:val="0092703E"/>
    <w:rsid w:val="00927FA9"/>
    <w:rsid w:val="00930565"/>
    <w:rsid w:val="00930659"/>
    <w:rsid w:val="00930906"/>
    <w:rsid w:val="009309CB"/>
    <w:rsid w:val="00930CAE"/>
    <w:rsid w:val="00931D76"/>
    <w:rsid w:val="009326AB"/>
    <w:rsid w:val="00932E8C"/>
    <w:rsid w:val="009343BD"/>
    <w:rsid w:val="00935104"/>
    <w:rsid w:val="009352A8"/>
    <w:rsid w:val="0093536E"/>
    <w:rsid w:val="00935400"/>
    <w:rsid w:val="00935C3B"/>
    <w:rsid w:val="00936316"/>
    <w:rsid w:val="00936C3D"/>
    <w:rsid w:val="0093729A"/>
    <w:rsid w:val="0093787C"/>
    <w:rsid w:val="00937ACE"/>
    <w:rsid w:val="00940271"/>
    <w:rsid w:val="00940629"/>
    <w:rsid w:val="0094075C"/>
    <w:rsid w:val="00940797"/>
    <w:rsid w:val="00940BB4"/>
    <w:rsid w:val="00940CAF"/>
    <w:rsid w:val="00940CC3"/>
    <w:rsid w:val="00940EA0"/>
    <w:rsid w:val="0094137D"/>
    <w:rsid w:val="009413E9"/>
    <w:rsid w:val="00942FEA"/>
    <w:rsid w:val="00943DB5"/>
    <w:rsid w:val="0094424C"/>
    <w:rsid w:val="00946062"/>
    <w:rsid w:val="0094761A"/>
    <w:rsid w:val="009521A0"/>
    <w:rsid w:val="00952831"/>
    <w:rsid w:val="00953609"/>
    <w:rsid w:val="009544C2"/>
    <w:rsid w:val="00954AE2"/>
    <w:rsid w:val="00955019"/>
    <w:rsid w:val="009552B2"/>
    <w:rsid w:val="0095559A"/>
    <w:rsid w:val="009574B8"/>
    <w:rsid w:val="0095791C"/>
    <w:rsid w:val="009600A3"/>
    <w:rsid w:val="009604EB"/>
    <w:rsid w:val="00961A94"/>
    <w:rsid w:val="00962E89"/>
    <w:rsid w:val="0096338E"/>
    <w:rsid w:val="00963C0B"/>
    <w:rsid w:val="009641F4"/>
    <w:rsid w:val="00964E46"/>
    <w:rsid w:val="00964EE3"/>
    <w:rsid w:val="0096628A"/>
    <w:rsid w:val="00966481"/>
    <w:rsid w:val="00966851"/>
    <w:rsid w:val="00966FEA"/>
    <w:rsid w:val="00967D01"/>
    <w:rsid w:val="009706EC"/>
    <w:rsid w:val="0097085D"/>
    <w:rsid w:val="00970E3F"/>
    <w:rsid w:val="00970F59"/>
    <w:rsid w:val="009725B1"/>
    <w:rsid w:val="00973558"/>
    <w:rsid w:val="00973F74"/>
    <w:rsid w:val="00974338"/>
    <w:rsid w:val="0097492E"/>
    <w:rsid w:val="00974F55"/>
    <w:rsid w:val="00975569"/>
    <w:rsid w:val="00975CB5"/>
    <w:rsid w:val="00976371"/>
    <w:rsid w:val="009769C5"/>
    <w:rsid w:val="00976A5A"/>
    <w:rsid w:val="00976DDC"/>
    <w:rsid w:val="009802FC"/>
    <w:rsid w:val="0098036A"/>
    <w:rsid w:val="00980C22"/>
    <w:rsid w:val="00981858"/>
    <w:rsid w:val="009840B5"/>
    <w:rsid w:val="00986C7E"/>
    <w:rsid w:val="00990572"/>
    <w:rsid w:val="00991233"/>
    <w:rsid w:val="00991421"/>
    <w:rsid w:val="009914B1"/>
    <w:rsid w:val="00991EBD"/>
    <w:rsid w:val="0099207F"/>
    <w:rsid w:val="009923DC"/>
    <w:rsid w:val="00992961"/>
    <w:rsid w:val="00992F74"/>
    <w:rsid w:val="0099394E"/>
    <w:rsid w:val="00993B32"/>
    <w:rsid w:val="00993C0B"/>
    <w:rsid w:val="00994429"/>
    <w:rsid w:val="009945A5"/>
    <w:rsid w:val="0099539E"/>
    <w:rsid w:val="0099658B"/>
    <w:rsid w:val="009978C0"/>
    <w:rsid w:val="00997A84"/>
    <w:rsid w:val="00997AE0"/>
    <w:rsid w:val="00997C2C"/>
    <w:rsid w:val="00997C60"/>
    <w:rsid w:val="009A00D0"/>
    <w:rsid w:val="009A0B22"/>
    <w:rsid w:val="009A1D2E"/>
    <w:rsid w:val="009A1FFD"/>
    <w:rsid w:val="009A20FB"/>
    <w:rsid w:val="009A269E"/>
    <w:rsid w:val="009A3033"/>
    <w:rsid w:val="009A3777"/>
    <w:rsid w:val="009A38D6"/>
    <w:rsid w:val="009A3999"/>
    <w:rsid w:val="009A3A64"/>
    <w:rsid w:val="009A411A"/>
    <w:rsid w:val="009A444B"/>
    <w:rsid w:val="009A5094"/>
    <w:rsid w:val="009A522E"/>
    <w:rsid w:val="009A589D"/>
    <w:rsid w:val="009A5BB9"/>
    <w:rsid w:val="009A6C7C"/>
    <w:rsid w:val="009A70A3"/>
    <w:rsid w:val="009A79D4"/>
    <w:rsid w:val="009A7F4F"/>
    <w:rsid w:val="009B19B1"/>
    <w:rsid w:val="009B1A08"/>
    <w:rsid w:val="009B54CA"/>
    <w:rsid w:val="009B5F2B"/>
    <w:rsid w:val="009B61F4"/>
    <w:rsid w:val="009B646E"/>
    <w:rsid w:val="009B659A"/>
    <w:rsid w:val="009B72D3"/>
    <w:rsid w:val="009B7446"/>
    <w:rsid w:val="009C01B6"/>
    <w:rsid w:val="009C0AE0"/>
    <w:rsid w:val="009C0C82"/>
    <w:rsid w:val="009C1036"/>
    <w:rsid w:val="009C2795"/>
    <w:rsid w:val="009C2AFD"/>
    <w:rsid w:val="009C2BD8"/>
    <w:rsid w:val="009C31BF"/>
    <w:rsid w:val="009C385A"/>
    <w:rsid w:val="009C49CA"/>
    <w:rsid w:val="009C5224"/>
    <w:rsid w:val="009C558C"/>
    <w:rsid w:val="009C592E"/>
    <w:rsid w:val="009C5C8F"/>
    <w:rsid w:val="009C79D9"/>
    <w:rsid w:val="009D019F"/>
    <w:rsid w:val="009D01B0"/>
    <w:rsid w:val="009D0C12"/>
    <w:rsid w:val="009D1144"/>
    <w:rsid w:val="009D1C68"/>
    <w:rsid w:val="009D1FEC"/>
    <w:rsid w:val="009D3121"/>
    <w:rsid w:val="009D326C"/>
    <w:rsid w:val="009D39E8"/>
    <w:rsid w:val="009D3DD5"/>
    <w:rsid w:val="009D41D2"/>
    <w:rsid w:val="009D5B58"/>
    <w:rsid w:val="009D6534"/>
    <w:rsid w:val="009D7324"/>
    <w:rsid w:val="009D7A26"/>
    <w:rsid w:val="009E0461"/>
    <w:rsid w:val="009E10EE"/>
    <w:rsid w:val="009E1310"/>
    <w:rsid w:val="009E1C7C"/>
    <w:rsid w:val="009E1FAE"/>
    <w:rsid w:val="009E2A6C"/>
    <w:rsid w:val="009E34C8"/>
    <w:rsid w:val="009E601A"/>
    <w:rsid w:val="009E6033"/>
    <w:rsid w:val="009E60B4"/>
    <w:rsid w:val="009E6A1D"/>
    <w:rsid w:val="009E6C31"/>
    <w:rsid w:val="009E71B8"/>
    <w:rsid w:val="009E726B"/>
    <w:rsid w:val="009E7C6D"/>
    <w:rsid w:val="009E7EB3"/>
    <w:rsid w:val="009F022F"/>
    <w:rsid w:val="009F0521"/>
    <w:rsid w:val="009F166D"/>
    <w:rsid w:val="009F2292"/>
    <w:rsid w:val="009F358D"/>
    <w:rsid w:val="009F388B"/>
    <w:rsid w:val="009F3F46"/>
    <w:rsid w:val="009F5BB0"/>
    <w:rsid w:val="009F66BE"/>
    <w:rsid w:val="009F7225"/>
    <w:rsid w:val="00A01817"/>
    <w:rsid w:val="00A01E2C"/>
    <w:rsid w:val="00A01E3A"/>
    <w:rsid w:val="00A02A48"/>
    <w:rsid w:val="00A0339C"/>
    <w:rsid w:val="00A035CE"/>
    <w:rsid w:val="00A0408D"/>
    <w:rsid w:val="00A04FED"/>
    <w:rsid w:val="00A06398"/>
    <w:rsid w:val="00A06F88"/>
    <w:rsid w:val="00A0721F"/>
    <w:rsid w:val="00A0732F"/>
    <w:rsid w:val="00A1016C"/>
    <w:rsid w:val="00A11074"/>
    <w:rsid w:val="00A11281"/>
    <w:rsid w:val="00A1133E"/>
    <w:rsid w:val="00A11841"/>
    <w:rsid w:val="00A122C2"/>
    <w:rsid w:val="00A1282F"/>
    <w:rsid w:val="00A133EE"/>
    <w:rsid w:val="00A13957"/>
    <w:rsid w:val="00A1401C"/>
    <w:rsid w:val="00A14144"/>
    <w:rsid w:val="00A142FF"/>
    <w:rsid w:val="00A14D12"/>
    <w:rsid w:val="00A14EBD"/>
    <w:rsid w:val="00A1532F"/>
    <w:rsid w:val="00A15861"/>
    <w:rsid w:val="00A15FBA"/>
    <w:rsid w:val="00A1600A"/>
    <w:rsid w:val="00A20445"/>
    <w:rsid w:val="00A20DB0"/>
    <w:rsid w:val="00A20FD8"/>
    <w:rsid w:val="00A212DC"/>
    <w:rsid w:val="00A21447"/>
    <w:rsid w:val="00A21486"/>
    <w:rsid w:val="00A226C5"/>
    <w:rsid w:val="00A22729"/>
    <w:rsid w:val="00A229F3"/>
    <w:rsid w:val="00A240DC"/>
    <w:rsid w:val="00A24B9F"/>
    <w:rsid w:val="00A25F53"/>
    <w:rsid w:val="00A2614A"/>
    <w:rsid w:val="00A26322"/>
    <w:rsid w:val="00A26500"/>
    <w:rsid w:val="00A266C0"/>
    <w:rsid w:val="00A269F7"/>
    <w:rsid w:val="00A26B52"/>
    <w:rsid w:val="00A27A7C"/>
    <w:rsid w:val="00A300B0"/>
    <w:rsid w:val="00A30778"/>
    <w:rsid w:val="00A3144C"/>
    <w:rsid w:val="00A32D48"/>
    <w:rsid w:val="00A332E3"/>
    <w:rsid w:val="00A334A0"/>
    <w:rsid w:val="00A3364A"/>
    <w:rsid w:val="00A34254"/>
    <w:rsid w:val="00A34449"/>
    <w:rsid w:val="00A344F7"/>
    <w:rsid w:val="00A3459A"/>
    <w:rsid w:val="00A3497D"/>
    <w:rsid w:val="00A3586F"/>
    <w:rsid w:val="00A35A7C"/>
    <w:rsid w:val="00A35DCF"/>
    <w:rsid w:val="00A35F60"/>
    <w:rsid w:val="00A36209"/>
    <w:rsid w:val="00A36349"/>
    <w:rsid w:val="00A36599"/>
    <w:rsid w:val="00A36E30"/>
    <w:rsid w:val="00A40099"/>
    <w:rsid w:val="00A4017E"/>
    <w:rsid w:val="00A408B3"/>
    <w:rsid w:val="00A41056"/>
    <w:rsid w:val="00A415BC"/>
    <w:rsid w:val="00A41DC4"/>
    <w:rsid w:val="00A45166"/>
    <w:rsid w:val="00A45550"/>
    <w:rsid w:val="00A455B9"/>
    <w:rsid w:val="00A45BFA"/>
    <w:rsid w:val="00A45C2A"/>
    <w:rsid w:val="00A465B2"/>
    <w:rsid w:val="00A46683"/>
    <w:rsid w:val="00A46800"/>
    <w:rsid w:val="00A46892"/>
    <w:rsid w:val="00A47161"/>
    <w:rsid w:val="00A47351"/>
    <w:rsid w:val="00A5069A"/>
    <w:rsid w:val="00A50A9B"/>
    <w:rsid w:val="00A50C27"/>
    <w:rsid w:val="00A50D70"/>
    <w:rsid w:val="00A5169A"/>
    <w:rsid w:val="00A51ACB"/>
    <w:rsid w:val="00A51D22"/>
    <w:rsid w:val="00A51F6D"/>
    <w:rsid w:val="00A521EA"/>
    <w:rsid w:val="00A52F92"/>
    <w:rsid w:val="00A53343"/>
    <w:rsid w:val="00A546E9"/>
    <w:rsid w:val="00A5510E"/>
    <w:rsid w:val="00A5535F"/>
    <w:rsid w:val="00A554CE"/>
    <w:rsid w:val="00A55560"/>
    <w:rsid w:val="00A558F3"/>
    <w:rsid w:val="00A560D8"/>
    <w:rsid w:val="00A56868"/>
    <w:rsid w:val="00A56BC0"/>
    <w:rsid w:val="00A56E53"/>
    <w:rsid w:val="00A57785"/>
    <w:rsid w:val="00A57B5B"/>
    <w:rsid w:val="00A57C78"/>
    <w:rsid w:val="00A602B1"/>
    <w:rsid w:val="00A607EA"/>
    <w:rsid w:val="00A60B63"/>
    <w:rsid w:val="00A61870"/>
    <w:rsid w:val="00A62147"/>
    <w:rsid w:val="00A62ECD"/>
    <w:rsid w:val="00A635A9"/>
    <w:rsid w:val="00A638C7"/>
    <w:rsid w:val="00A63C73"/>
    <w:rsid w:val="00A642C6"/>
    <w:rsid w:val="00A645DB"/>
    <w:rsid w:val="00A64B3D"/>
    <w:rsid w:val="00A654BC"/>
    <w:rsid w:val="00A659A2"/>
    <w:rsid w:val="00A66844"/>
    <w:rsid w:val="00A66999"/>
    <w:rsid w:val="00A66B94"/>
    <w:rsid w:val="00A670AC"/>
    <w:rsid w:val="00A67232"/>
    <w:rsid w:val="00A710F3"/>
    <w:rsid w:val="00A73690"/>
    <w:rsid w:val="00A74B82"/>
    <w:rsid w:val="00A752CC"/>
    <w:rsid w:val="00A75598"/>
    <w:rsid w:val="00A766A7"/>
    <w:rsid w:val="00A76746"/>
    <w:rsid w:val="00A76EE3"/>
    <w:rsid w:val="00A778E6"/>
    <w:rsid w:val="00A8158E"/>
    <w:rsid w:val="00A82A4E"/>
    <w:rsid w:val="00A83113"/>
    <w:rsid w:val="00A849C6"/>
    <w:rsid w:val="00A84A73"/>
    <w:rsid w:val="00A850C3"/>
    <w:rsid w:val="00A85255"/>
    <w:rsid w:val="00A8536A"/>
    <w:rsid w:val="00A85B07"/>
    <w:rsid w:val="00A85C31"/>
    <w:rsid w:val="00A85CC3"/>
    <w:rsid w:val="00A85E5E"/>
    <w:rsid w:val="00A85F15"/>
    <w:rsid w:val="00A86BB4"/>
    <w:rsid w:val="00A87737"/>
    <w:rsid w:val="00A9001F"/>
    <w:rsid w:val="00A90754"/>
    <w:rsid w:val="00A9255D"/>
    <w:rsid w:val="00A92A0C"/>
    <w:rsid w:val="00A92D32"/>
    <w:rsid w:val="00A92EB2"/>
    <w:rsid w:val="00A939E9"/>
    <w:rsid w:val="00A93C14"/>
    <w:rsid w:val="00A949FB"/>
    <w:rsid w:val="00A95479"/>
    <w:rsid w:val="00A9637F"/>
    <w:rsid w:val="00A9683A"/>
    <w:rsid w:val="00A96989"/>
    <w:rsid w:val="00A97C34"/>
    <w:rsid w:val="00AA013D"/>
    <w:rsid w:val="00AA03BE"/>
    <w:rsid w:val="00AA071A"/>
    <w:rsid w:val="00AA0BF9"/>
    <w:rsid w:val="00AA195F"/>
    <w:rsid w:val="00AA1B68"/>
    <w:rsid w:val="00AA2573"/>
    <w:rsid w:val="00AA4094"/>
    <w:rsid w:val="00AA4148"/>
    <w:rsid w:val="00AA4CBD"/>
    <w:rsid w:val="00AA5450"/>
    <w:rsid w:val="00AA5E18"/>
    <w:rsid w:val="00AA61F7"/>
    <w:rsid w:val="00AA63B9"/>
    <w:rsid w:val="00AA68B1"/>
    <w:rsid w:val="00AA77BA"/>
    <w:rsid w:val="00AB048B"/>
    <w:rsid w:val="00AB06AB"/>
    <w:rsid w:val="00AB0B69"/>
    <w:rsid w:val="00AB0BDC"/>
    <w:rsid w:val="00AB2498"/>
    <w:rsid w:val="00AB28CA"/>
    <w:rsid w:val="00AB2B3C"/>
    <w:rsid w:val="00AB3241"/>
    <w:rsid w:val="00AB35FB"/>
    <w:rsid w:val="00AB5417"/>
    <w:rsid w:val="00AB5D9E"/>
    <w:rsid w:val="00AB617B"/>
    <w:rsid w:val="00AB69BF"/>
    <w:rsid w:val="00AB6A50"/>
    <w:rsid w:val="00AB6C77"/>
    <w:rsid w:val="00AB7125"/>
    <w:rsid w:val="00AC1563"/>
    <w:rsid w:val="00AC1D40"/>
    <w:rsid w:val="00AC2625"/>
    <w:rsid w:val="00AC26DB"/>
    <w:rsid w:val="00AC2855"/>
    <w:rsid w:val="00AC5247"/>
    <w:rsid w:val="00AC65E6"/>
    <w:rsid w:val="00AC6B4E"/>
    <w:rsid w:val="00AC72FC"/>
    <w:rsid w:val="00AC7741"/>
    <w:rsid w:val="00AD0DCD"/>
    <w:rsid w:val="00AD0E75"/>
    <w:rsid w:val="00AD239E"/>
    <w:rsid w:val="00AD2463"/>
    <w:rsid w:val="00AD2C88"/>
    <w:rsid w:val="00AD30B9"/>
    <w:rsid w:val="00AD3524"/>
    <w:rsid w:val="00AD4412"/>
    <w:rsid w:val="00AD4835"/>
    <w:rsid w:val="00AD4B33"/>
    <w:rsid w:val="00AD50AC"/>
    <w:rsid w:val="00AD6324"/>
    <w:rsid w:val="00AD67B1"/>
    <w:rsid w:val="00AD6A66"/>
    <w:rsid w:val="00AD6FA9"/>
    <w:rsid w:val="00AE101C"/>
    <w:rsid w:val="00AE14F3"/>
    <w:rsid w:val="00AE154D"/>
    <w:rsid w:val="00AE1BCC"/>
    <w:rsid w:val="00AE1EDD"/>
    <w:rsid w:val="00AE206D"/>
    <w:rsid w:val="00AE225B"/>
    <w:rsid w:val="00AE259C"/>
    <w:rsid w:val="00AE347D"/>
    <w:rsid w:val="00AE388A"/>
    <w:rsid w:val="00AE3F81"/>
    <w:rsid w:val="00AE4C9E"/>
    <w:rsid w:val="00AE5082"/>
    <w:rsid w:val="00AE50AA"/>
    <w:rsid w:val="00AE60EF"/>
    <w:rsid w:val="00AE628C"/>
    <w:rsid w:val="00AE6525"/>
    <w:rsid w:val="00AE6F87"/>
    <w:rsid w:val="00AE77B1"/>
    <w:rsid w:val="00AF0D3C"/>
    <w:rsid w:val="00AF1F6D"/>
    <w:rsid w:val="00AF2500"/>
    <w:rsid w:val="00AF2FF1"/>
    <w:rsid w:val="00AF4D31"/>
    <w:rsid w:val="00AF50D1"/>
    <w:rsid w:val="00AF5E14"/>
    <w:rsid w:val="00B00C7B"/>
    <w:rsid w:val="00B01975"/>
    <w:rsid w:val="00B01E90"/>
    <w:rsid w:val="00B0244B"/>
    <w:rsid w:val="00B027B2"/>
    <w:rsid w:val="00B029D0"/>
    <w:rsid w:val="00B03062"/>
    <w:rsid w:val="00B03E75"/>
    <w:rsid w:val="00B04744"/>
    <w:rsid w:val="00B05C0A"/>
    <w:rsid w:val="00B07DA6"/>
    <w:rsid w:val="00B10159"/>
    <w:rsid w:val="00B10B45"/>
    <w:rsid w:val="00B10D1F"/>
    <w:rsid w:val="00B124E4"/>
    <w:rsid w:val="00B12AE3"/>
    <w:rsid w:val="00B12B7A"/>
    <w:rsid w:val="00B13B3A"/>
    <w:rsid w:val="00B1412D"/>
    <w:rsid w:val="00B14290"/>
    <w:rsid w:val="00B14453"/>
    <w:rsid w:val="00B14789"/>
    <w:rsid w:val="00B15733"/>
    <w:rsid w:val="00B157A7"/>
    <w:rsid w:val="00B158A9"/>
    <w:rsid w:val="00B15C28"/>
    <w:rsid w:val="00B16978"/>
    <w:rsid w:val="00B16C08"/>
    <w:rsid w:val="00B20C14"/>
    <w:rsid w:val="00B21222"/>
    <w:rsid w:val="00B21636"/>
    <w:rsid w:val="00B22B7F"/>
    <w:rsid w:val="00B2303E"/>
    <w:rsid w:val="00B231C4"/>
    <w:rsid w:val="00B2328D"/>
    <w:rsid w:val="00B24836"/>
    <w:rsid w:val="00B24DBE"/>
    <w:rsid w:val="00B24F01"/>
    <w:rsid w:val="00B25A9F"/>
    <w:rsid w:val="00B2681D"/>
    <w:rsid w:val="00B26B6B"/>
    <w:rsid w:val="00B30924"/>
    <w:rsid w:val="00B30B52"/>
    <w:rsid w:val="00B30B7D"/>
    <w:rsid w:val="00B31C79"/>
    <w:rsid w:val="00B320EF"/>
    <w:rsid w:val="00B324D9"/>
    <w:rsid w:val="00B327D3"/>
    <w:rsid w:val="00B34371"/>
    <w:rsid w:val="00B37828"/>
    <w:rsid w:val="00B37ECB"/>
    <w:rsid w:val="00B412CC"/>
    <w:rsid w:val="00B41624"/>
    <w:rsid w:val="00B4169B"/>
    <w:rsid w:val="00B41E3D"/>
    <w:rsid w:val="00B41FF3"/>
    <w:rsid w:val="00B43135"/>
    <w:rsid w:val="00B431E8"/>
    <w:rsid w:val="00B43419"/>
    <w:rsid w:val="00B435A7"/>
    <w:rsid w:val="00B43DD5"/>
    <w:rsid w:val="00B43DF8"/>
    <w:rsid w:val="00B43EEE"/>
    <w:rsid w:val="00B45663"/>
    <w:rsid w:val="00B4584F"/>
    <w:rsid w:val="00B45C85"/>
    <w:rsid w:val="00B45E46"/>
    <w:rsid w:val="00B45FFA"/>
    <w:rsid w:val="00B50376"/>
    <w:rsid w:val="00B50503"/>
    <w:rsid w:val="00B5085D"/>
    <w:rsid w:val="00B5222C"/>
    <w:rsid w:val="00B52336"/>
    <w:rsid w:val="00B525BC"/>
    <w:rsid w:val="00B52720"/>
    <w:rsid w:val="00B52CC8"/>
    <w:rsid w:val="00B53032"/>
    <w:rsid w:val="00B537B4"/>
    <w:rsid w:val="00B53DBC"/>
    <w:rsid w:val="00B542B1"/>
    <w:rsid w:val="00B546A2"/>
    <w:rsid w:val="00B601BC"/>
    <w:rsid w:val="00B62994"/>
    <w:rsid w:val="00B6347D"/>
    <w:rsid w:val="00B63D08"/>
    <w:rsid w:val="00B646AB"/>
    <w:rsid w:val="00B64D61"/>
    <w:rsid w:val="00B65028"/>
    <w:rsid w:val="00B65D52"/>
    <w:rsid w:val="00B667AD"/>
    <w:rsid w:val="00B70B55"/>
    <w:rsid w:val="00B71CCF"/>
    <w:rsid w:val="00B734A6"/>
    <w:rsid w:val="00B73C7B"/>
    <w:rsid w:val="00B7413D"/>
    <w:rsid w:val="00B74584"/>
    <w:rsid w:val="00B748FA"/>
    <w:rsid w:val="00B7498F"/>
    <w:rsid w:val="00B75947"/>
    <w:rsid w:val="00B75BBF"/>
    <w:rsid w:val="00B75EFA"/>
    <w:rsid w:val="00B760A0"/>
    <w:rsid w:val="00B76FAB"/>
    <w:rsid w:val="00B777C6"/>
    <w:rsid w:val="00B77E36"/>
    <w:rsid w:val="00B8033D"/>
    <w:rsid w:val="00B80361"/>
    <w:rsid w:val="00B8064A"/>
    <w:rsid w:val="00B80F8C"/>
    <w:rsid w:val="00B81C4E"/>
    <w:rsid w:val="00B82EE1"/>
    <w:rsid w:val="00B836CE"/>
    <w:rsid w:val="00B846E4"/>
    <w:rsid w:val="00B84812"/>
    <w:rsid w:val="00B84860"/>
    <w:rsid w:val="00B853EA"/>
    <w:rsid w:val="00B855D4"/>
    <w:rsid w:val="00B859B2"/>
    <w:rsid w:val="00B86384"/>
    <w:rsid w:val="00B86415"/>
    <w:rsid w:val="00B86790"/>
    <w:rsid w:val="00B86D68"/>
    <w:rsid w:val="00B878E1"/>
    <w:rsid w:val="00B87A4A"/>
    <w:rsid w:val="00B900E4"/>
    <w:rsid w:val="00B904A7"/>
    <w:rsid w:val="00B9099C"/>
    <w:rsid w:val="00B90C04"/>
    <w:rsid w:val="00B913B9"/>
    <w:rsid w:val="00B9147E"/>
    <w:rsid w:val="00B9210F"/>
    <w:rsid w:val="00B921FA"/>
    <w:rsid w:val="00B924B4"/>
    <w:rsid w:val="00B93303"/>
    <w:rsid w:val="00B93BA4"/>
    <w:rsid w:val="00B93BC5"/>
    <w:rsid w:val="00B95EB9"/>
    <w:rsid w:val="00B96759"/>
    <w:rsid w:val="00B96ECD"/>
    <w:rsid w:val="00B96FE9"/>
    <w:rsid w:val="00B97306"/>
    <w:rsid w:val="00B975C3"/>
    <w:rsid w:val="00B97B33"/>
    <w:rsid w:val="00B97BFA"/>
    <w:rsid w:val="00B97FCB"/>
    <w:rsid w:val="00BA0C84"/>
    <w:rsid w:val="00BA1611"/>
    <w:rsid w:val="00BA1BE4"/>
    <w:rsid w:val="00BA1C5E"/>
    <w:rsid w:val="00BA2007"/>
    <w:rsid w:val="00BA2089"/>
    <w:rsid w:val="00BA2402"/>
    <w:rsid w:val="00BA2451"/>
    <w:rsid w:val="00BA3FF4"/>
    <w:rsid w:val="00BA4224"/>
    <w:rsid w:val="00BA4625"/>
    <w:rsid w:val="00BA4AFD"/>
    <w:rsid w:val="00BA4E92"/>
    <w:rsid w:val="00BA68D3"/>
    <w:rsid w:val="00BA6BAA"/>
    <w:rsid w:val="00BA7155"/>
    <w:rsid w:val="00BA7674"/>
    <w:rsid w:val="00BA76D4"/>
    <w:rsid w:val="00BA7C18"/>
    <w:rsid w:val="00BB0987"/>
    <w:rsid w:val="00BB0B5B"/>
    <w:rsid w:val="00BB1E7D"/>
    <w:rsid w:val="00BB2F99"/>
    <w:rsid w:val="00BB3085"/>
    <w:rsid w:val="00BB33BE"/>
    <w:rsid w:val="00BB40DC"/>
    <w:rsid w:val="00BB41C7"/>
    <w:rsid w:val="00BB4FF6"/>
    <w:rsid w:val="00BB531D"/>
    <w:rsid w:val="00BB55FF"/>
    <w:rsid w:val="00BB57A1"/>
    <w:rsid w:val="00BB5984"/>
    <w:rsid w:val="00BB689C"/>
    <w:rsid w:val="00BB6D8A"/>
    <w:rsid w:val="00BB6F13"/>
    <w:rsid w:val="00BB7A4B"/>
    <w:rsid w:val="00BC16CF"/>
    <w:rsid w:val="00BC1FD8"/>
    <w:rsid w:val="00BC262F"/>
    <w:rsid w:val="00BC3632"/>
    <w:rsid w:val="00BC377B"/>
    <w:rsid w:val="00BC3CEE"/>
    <w:rsid w:val="00BC4045"/>
    <w:rsid w:val="00BC4196"/>
    <w:rsid w:val="00BC5358"/>
    <w:rsid w:val="00BC6536"/>
    <w:rsid w:val="00BC657D"/>
    <w:rsid w:val="00BC7CCB"/>
    <w:rsid w:val="00BC7D8D"/>
    <w:rsid w:val="00BC7EEA"/>
    <w:rsid w:val="00BD0054"/>
    <w:rsid w:val="00BD0E8E"/>
    <w:rsid w:val="00BD1439"/>
    <w:rsid w:val="00BD2702"/>
    <w:rsid w:val="00BD2850"/>
    <w:rsid w:val="00BD2D9C"/>
    <w:rsid w:val="00BD3AF3"/>
    <w:rsid w:val="00BD44BB"/>
    <w:rsid w:val="00BD46BC"/>
    <w:rsid w:val="00BD4814"/>
    <w:rsid w:val="00BD48E9"/>
    <w:rsid w:val="00BD4BCC"/>
    <w:rsid w:val="00BD4C6F"/>
    <w:rsid w:val="00BD53F4"/>
    <w:rsid w:val="00BD5857"/>
    <w:rsid w:val="00BD5F0B"/>
    <w:rsid w:val="00BD6580"/>
    <w:rsid w:val="00BD68E6"/>
    <w:rsid w:val="00BD6D42"/>
    <w:rsid w:val="00BD708B"/>
    <w:rsid w:val="00BD7F5D"/>
    <w:rsid w:val="00BE1052"/>
    <w:rsid w:val="00BE18D6"/>
    <w:rsid w:val="00BE2385"/>
    <w:rsid w:val="00BE2909"/>
    <w:rsid w:val="00BE334B"/>
    <w:rsid w:val="00BE3935"/>
    <w:rsid w:val="00BE3A79"/>
    <w:rsid w:val="00BE406C"/>
    <w:rsid w:val="00BE5C1D"/>
    <w:rsid w:val="00BE5EB3"/>
    <w:rsid w:val="00BE66DA"/>
    <w:rsid w:val="00BE6927"/>
    <w:rsid w:val="00BE71AD"/>
    <w:rsid w:val="00BE7E8B"/>
    <w:rsid w:val="00BF05C0"/>
    <w:rsid w:val="00BF0AEF"/>
    <w:rsid w:val="00BF0F36"/>
    <w:rsid w:val="00BF1544"/>
    <w:rsid w:val="00BF20E4"/>
    <w:rsid w:val="00BF2F4B"/>
    <w:rsid w:val="00BF36FD"/>
    <w:rsid w:val="00BF379A"/>
    <w:rsid w:val="00BF3978"/>
    <w:rsid w:val="00BF4333"/>
    <w:rsid w:val="00BF43DC"/>
    <w:rsid w:val="00BF45AB"/>
    <w:rsid w:val="00BF4C29"/>
    <w:rsid w:val="00BF535F"/>
    <w:rsid w:val="00BF6562"/>
    <w:rsid w:val="00BF7739"/>
    <w:rsid w:val="00BF7CF5"/>
    <w:rsid w:val="00C000F7"/>
    <w:rsid w:val="00C00901"/>
    <w:rsid w:val="00C00B44"/>
    <w:rsid w:val="00C00C7E"/>
    <w:rsid w:val="00C0193E"/>
    <w:rsid w:val="00C01B00"/>
    <w:rsid w:val="00C01B61"/>
    <w:rsid w:val="00C01C8B"/>
    <w:rsid w:val="00C02069"/>
    <w:rsid w:val="00C0268C"/>
    <w:rsid w:val="00C027BE"/>
    <w:rsid w:val="00C02BD2"/>
    <w:rsid w:val="00C02C88"/>
    <w:rsid w:val="00C02CD8"/>
    <w:rsid w:val="00C03057"/>
    <w:rsid w:val="00C03AC1"/>
    <w:rsid w:val="00C05924"/>
    <w:rsid w:val="00C05AE7"/>
    <w:rsid w:val="00C0662B"/>
    <w:rsid w:val="00C10F96"/>
    <w:rsid w:val="00C119FE"/>
    <w:rsid w:val="00C11F32"/>
    <w:rsid w:val="00C12011"/>
    <w:rsid w:val="00C125D9"/>
    <w:rsid w:val="00C12745"/>
    <w:rsid w:val="00C14F05"/>
    <w:rsid w:val="00C1527E"/>
    <w:rsid w:val="00C16185"/>
    <w:rsid w:val="00C16856"/>
    <w:rsid w:val="00C16B29"/>
    <w:rsid w:val="00C16BD5"/>
    <w:rsid w:val="00C16E3A"/>
    <w:rsid w:val="00C16F83"/>
    <w:rsid w:val="00C16FEC"/>
    <w:rsid w:val="00C17DEA"/>
    <w:rsid w:val="00C20154"/>
    <w:rsid w:val="00C20287"/>
    <w:rsid w:val="00C203AE"/>
    <w:rsid w:val="00C206CA"/>
    <w:rsid w:val="00C21754"/>
    <w:rsid w:val="00C2187D"/>
    <w:rsid w:val="00C21D7E"/>
    <w:rsid w:val="00C22FA0"/>
    <w:rsid w:val="00C23579"/>
    <w:rsid w:val="00C239AE"/>
    <w:rsid w:val="00C239D7"/>
    <w:rsid w:val="00C243C0"/>
    <w:rsid w:val="00C26675"/>
    <w:rsid w:val="00C2694F"/>
    <w:rsid w:val="00C2711E"/>
    <w:rsid w:val="00C27268"/>
    <w:rsid w:val="00C27EEA"/>
    <w:rsid w:val="00C302E2"/>
    <w:rsid w:val="00C3126D"/>
    <w:rsid w:val="00C315F6"/>
    <w:rsid w:val="00C32204"/>
    <w:rsid w:val="00C323DE"/>
    <w:rsid w:val="00C3319D"/>
    <w:rsid w:val="00C335AC"/>
    <w:rsid w:val="00C34936"/>
    <w:rsid w:val="00C35519"/>
    <w:rsid w:val="00C35C7F"/>
    <w:rsid w:val="00C3667D"/>
    <w:rsid w:val="00C369C0"/>
    <w:rsid w:val="00C36E3A"/>
    <w:rsid w:val="00C37795"/>
    <w:rsid w:val="00C37A2D"/>
    <w:rsid w:val="00C37A76"/>
    <w:rsid w:val="00C37ECC"/>
    <w:rsid w:val="00C40256"/>
    <w:rsid w:val="00C404F2"/>
    <w:rsid w:val="00C41CA2"/>
    <w:rsid w:val="00C42CD1"/>
    <w:rsid w:val="00C4376C"/>
    <w:rsid w:val="00C43784"/>
    <w:rsid w:val="00C43897"/>
    <w:rsid w:val="00C4397B"/>
    <w:rsid w:val="00C4415E"/>
    <w:rsid w:val="00C4427B"/>
    <w:rsid w:val="00C44461"/>
    <w:rsid w:val="00C45C9B"/>
    <w:rsid w:val="00C476C0"/>
    <w:rsid w:val="00C512F9"/>
    <w:rsid w:val="00C5285F"/>
    <w:rsid w:val="00C54233"/>
    <w:rsid w:val="00C5482C"/>
    <w:rsid w:val="00C54F57"/>
    <w:rsid w:val="00C56286"/>
    <w:rsid w:val="00C565E7"/>
    <w:rsid w:val="00C566BC"/>
    <w:rsid w:val="00C579D3"/>
    <w:rsid w:val="00C6038F"/>
    <w:rsid w:val="00C604E7"/>
    <w:rsid w:val="00C60BF4"/>
    <w:rsid w:val="00C60D20"/>
    <w:rsid w:val="00C61B85"/>
    <w:rsid w:val="00C6289C"/>
    <w:rsid w:val="00C62D25"/>
    <w:rsid w:val="00C62E42"/>
    <w:rsid w:val="00C63562"/>
    <w:rsid w:val="00C63D86"/>
    <w:rsid w:val="00C63DB4"/>
    <w:rsid w:val="00C641D4"/>
    <w:rsid w:val="00C65646"/>
    <w:rsid w:val="00C668FC"/>
    <w:rsid w:val="00C66BFB"/>
    <w:rsid w:val="00C67248"/>
    <w:rsid w:val="00C67FEB"/>
    <w:rsid w:val="00C701EA"/>
    <w:rsid w:val="00C7084A"/>
    <w:rsid w:val="00C70FF8"/>
    <w:rsid w:val="00C719B9"/>
    <w:rsid w:val="00C71D04"/>
    <w:rsid w:val="00C71F57"/>
    <w:rsid w:val="00C75706"/>
    <w:rsid w:val="00C75860"/>
    <w:rsid w:val="00C758B9"/>
    <w:rsid w:val="00C75C1A"/>
    <w:rsid w:val="00C760F6"/>
    <w:rsid w:val="00C7620C"/>
    <w:rsid w:val="00C7699B"/>
    <w:rsid w:val="00C76F8C"/>
    <w:rsid w:val="00C77690"/>
    <w:rsid w:val="00C77B43"/>
    <w:rsid w:val="00C805FA"/>
    <w:rsid w:val="00C80E6C"/>
    <w:rsid w:val="00C81328"/>
    <w:rsid w:val="00C820CB"/>
    <w:rsid w:val="00C8218A"/>
    <w:rsid w:val="00C82F27"/>
    <w:rsid w:val="00C83AB4"/>
    <w:rsid w:val="00C84183"/>
    <w:rsid w:val="00C84BD7"/>
    <w:rsid w:val="00C8520C"/>
    <w:rsid w:val="00C85401"/>
    <w:rsid w:val="00C85480"/>
    <w:rsid w:val="00C86CC9"/>
    <w:rsid w:val="00C86F9B"/>
    <w:rsid w:val="00C9064D"/>
    <w:rsid w:val="00C91B98"/>
    <w:rsid w:val="00C92032"/>
    <w:rsid w:val="00C92237"/>
    <w:rsid w:val="00C924A5"/>
    <w:rsid w:val="00C92968"/>
    <w:rsid w:val="00C9415E"/>
    <w:rsid w:val="00C943DC"/>
    <w:rsid w:val="00C9466E"/>
    <w:rsid w:val="00C94694"/>
    <w:rsid w:val="00C949CB"/>
    <w:rsid w:val="00C952D6"/>
    <w:rsid w:val="00C9531E"/>
    <w:rsid w:val="00C9582B"/>
    <w:rsid w:val="00C969E3"/>
    <w:rsid w:val="00C96EDD"/>
    <w:rsid w:val="00C96F86"/>
    <w:rsid w:val="00C97204"/>
    <w:rsid w:val="00C97475"/>
    <w:rsid w:val="00C977D7"/>
    <w:rsid w:val="00C97AF8"/>
    <w:rsid w:val="00CA17E4"/>
    <w:rsid w:val="00CA25C9"/>
    <w:rsid w:val="00CA33C0"/>
    <w:rsid w:val="00CA47E7"/>
    <w:rsid w:val="00CA4AAA"/>
    <w:rsid w:val="00CA61B8"/>
    <w:rsid w:val="00CA7368"/>
    <w:rsid w:val="00CA7401"/>
    <w:rsid w:val="00CA7DE0"/>
    <w:rsid w:val="00CB0742"/>
    <w:rsid w:val="00CB0878"/>
    <w:rsid w:val="00CB17C9"/>
    <w:rsid w:val="00CB196C"/>
    <w:rsid w:val="00CB2229"/>
    <w:rsid w:val="00CB24C1"/>
    <w:rsid w:val="00CB2715"/>
    <w:rsid w:val="00CB39FD"/>
    <w:rsid w:val="00CB409C"/>
    <w:rsid w:val="00CB5B28"/>
    <w:rsid w:val="00CB64F5"/>
    <w:rsid w:val="00CB735E"/>
    <w:rsid w:val="00CB7B93"/>
    <w:rsid w:val="00CC0325"/>
    <w:rsid w:val="00CC039C"/>
    <w:rsid w:val="00CC08EC"/>
    <w:rsid w:val="00CC0ECD"/>
    <w:rsid w:val="00CC18D6"/>
    <w:rsid w:val="00CC1C65"/>
    <w:rsid w:val="00CC2022"/>
    <w:rsid w:val="00CC238E"/>
    <w:rsid w:val="00CC25D7"/>
    <w:rsid w:val="00CC2A5F"/>
    <w:rsid w:val="00CC2CC9"/>
    <w:rsid w:val="00CC2DE2"/>
    <w:rsid w:val="00CC365B"/>
    <w:rsid w:val="00CC36BB"/>
    <w:rsid w:val="00CC37AD"/>
    <w:rsid w:val="00CC37FA"/>
    <w:rsid w:val="00CC3CC9"/>
    <w:rsid w:val="00CC4836"/>
    <w:rsid w:val="00CC4B12"/>
    <w:rsid w:val="00CC52A1"/>
    <w:rsid w:val="00CC5782"/>
    <w:rsid w:val="00CC67EA"/>
    <w:rsid w:val="00CC695D"/>
    <w:rsid w:val="00CC7AB9"/>
    <w:rsid w:val="00CD0168"/>
    <w:rsid w:val="00CD0E6D"/>
    <w:rsid w:val="00CD152D"/>
    <w:rsid w:val="00CD15CE"/>
    <w:rsid w:val="00CD18AD"/>
    <w:rsid w:val="00CD1A6A"/>
    <w:rsid w:val="00CD25F5"/>
    <w:rsid w:val="00CD30EB"/>
    <w:rsid w:val="00CD3E27"/>
    <w:rsid w:val="00CD4E55"/>
    <w:rsid w:val="00CD58DA"/>
    <w:rsid w:val="00CD5B9D"/>
    <w:rsid w:val="00CD61D1"/>
    <w:rsid w:val="00CD62BF"/>
    <w:rsid w:val="00CD6445"/>
    <w:rsid w:val="00CD73B0"/>
    <w:rsid w:val="00CE08B6"/>
    <w:rsid w:val="00CE0A9D"/>
    <w:rsid w:val="00CE1254"/>
    <w:rsid w:val="00CE153E"/>
    <w:rsid w:val="00CE19F7"/>
    <w:rsid w:val="00CE23ED"/>
    <w:rsid w:val="00CE2644"/>
    <w:rsid w:val="00CE3293"/>
    <w:rsid w:val="00CE3446"/>
    <w:rsid w:val="00CE3848"/>
    <w:rsid w:val="00CE3D90"/>
    <w:rsid w:val="00CE3F19"/>
    <w:rsid w:val="00CE43AB"/>
    <w:rsid w:val="00CE47E4"/>
    <w:rsid w:val="00CE489A"/>
    <w:rsid w:val="00CE54F1"/>
    <w:rsid w:val="00CE58E3"/>
    <w:rsid w:val="00CE6084"/>
    <w:rsid w:val="00CE6565"/>
    <w:rsid w:val="00CE755F"/>
    <w:rsid w:val="00CE7E78"/>
    <w:rsid w:val="00CF03AB"/>
    <w:rsid w:val="00CF0773"/>
    <w:rsid w:val="00CF17CF"/>
    <w:rsid w:val="00CF1ACD"/>
    <w:rsid w:val="00CF1B31"/>
    <w:rsid w:val="00CF3198"/>
    <w:rsid w:val="00CF35E4"/>
    <w:rsid w:val="00CF3B7E"/>
    <w:rsid w:val="00CF4140"/>
    <w:rsid w:val="00CF4D06"/>
    <w:rsid w:val="00CF5334"/>
    <w:rsid w:val="00CF5362"/>
    <w:rsid w:val="00CF57A9"/>
    <w:rsid w:val="00CF6568"/>
    <w:rsid w:val="00CF70A7"/>
    <w:rsid w:val="00CF7492"/>
    <w:rsid w:val="00CF77B0"/>
    <w:rsid w:val="00D00066"/>
    <w:rsid w:val="00D00A13"/>
    <w:rsid w:val="00D01476"/>
    <w:rsid w:val="00D01AA4"/>
    <w:rsid w:val="00D01D6A"/>
    <w:rsid w:val="00D02098"/>
    <w:rsid w:val="00D0217B"/>
    <w:rsid w:val="00D02879"/>
    <w:rsid w:val="00D03447"/>
    <w:rsid w:val="00D037A4"/>
    <w:rsid w:val="00D03B41"/>
    <w:rsid w:val="00D04B25"/>
    <w:rsid w:val="00D04EFE"/>
    <w:rsid w:val="00D04F3D"/>
    <w:rsid w:val="00D06749"/>
    <w:rsid w:val="00D07068"/>
    <w:rsid w:val="00D10231"/>
    <w:rsid w:val="00D126C9"/>
    <w:rsid w:val="00D12E3F"/>
    <w:rsid w:val="00D13858"/>
    <w:rsid w:val="00D13A9F"/>
    <w:rsid w:val="00D13FE4"/>
    <w:rsid w:val="00D140D2"/>
    <w:rsid w:val="00D14A04"/>
    <w:rsid w:val="00D14E67"/>
    <w:rsid w:val="00D15E7B"/>
    <w:rsid w:val="00D16085"/>
    <w:rsid w:val="00D161AA"/>
    <w:rsid w:val="00D16582"/>
    <w:rsid w:val="00D174AB"/>
    <w:rsid w:val="00D1761D"/>
    <w:rsid w:val="00D17D38"/>
    <w:rsid w:val="00D20771"/>
    <w:rsid w:val="00D21590"/>
    <w:rsid w:val="00D21A60"/>
    <w:rsid w:val="00D23410"/>
    <w:rsid w:val="00D23473"/>
    <w:rsid w:val="00D234BD"/>
    <w:rsid w:val="00D245CE"/>
    <w:rsid w:val="00D25FAD"/>
    <w:rsid w:val="00D26409"/>
    <w:rsid w:val="00D3205C"/>
    <w:rsid w:val="00D321F0"/>
    <w:rsid w:val="00D32545"/>
    <w:rsid w:val="00D32643"/>
    <w:rsid w:val="00D33CD0"/>
    <w:rsid w:val="00D358B8"/>
    <w:rsid w:val="00D359F3"/>
    <w:rsid w:val="00D35A3B"/>
    <w:rsid w:val="00D37012"/>
    <w:rsid w:val="00D370BD"/>
    <w:rsid w:val="00D37601"/>
    <w:rsid w:val="00D37C44"/>
    <w:rsid w:val="00D40D97"/>
    <w:rsid w:val="00D40DA5"/>
    <w:rsid w:val="00D415F4"/>
    <w:rsid w:val="00D424C8"/>
    <w:rsid w:val="00D424CD"/>
    <w:rsid w:val="00D428E3"/>
    <w:rsid w:val="00D42B16"/>
    <w:rsid w:val="00D42D23"/>
    <w:rsid w:val="00D44AC6"/>
    <w:rsid w:val="00D44F0C"/>
    <w:rsid w:val="00D45071"/>
    <w:rsid w:val="00D45DCC"/>
    <w:rsid w:val="00D46826"/>
    <w:rsid w:val="00D46B31"/>
    <w:rsid w:val="00D47236"/>
    <w:rsid w:val="00D4740B"/>
    <w:rsid w:val="00D47C91"/>
    <w:rsid w:val="00D47D43"/>
    <w:rsid w:val="00D50369"/>
    <w:rsid w:val="00D505A5"/>
    <w:rsid w:val="00D50CCA"/>
    <w:rsid w:val="00D51449"/>
    <w:rsid w:val="00D51C5D"/>
    <w:rsid w:val="00D51C68"/>
    <w:rsid w:val="00D527C5"/>
    <w:rsid w:val="00D5308E"/>
    <w:rsid w:val="00D534CE"/>
    <w:rsid w:val="00D54998"/>
    <w:rsid w:val="00D56ED6"/>
    <w:rsid w:val="00D57284"/>
    <w:rsid w:val="00D57877"/>
    <w:rsid w:val="00D60252"/>
    <w:rsid w:val="00D63087"/>
    <w:rsid w:val="00D6308A"/>
    <w:rsid w:val="00D63546"/>
    <w:rsid w:val="00D655C7"/>
    <w:rsid w:val="00D656C5"/>
    <w:rsid w:val="00D65CF6"/>
    <w:rsid w:val="00D6603B"/>
    <w:rsid w:val="00D66267"/>
    <w:rsid w:val="00D66A10"/>
    <w:rsid w:val="00D6711A"/>
    <w:rsid w:val="00D67562"/>
    <w:rsid w:val="00D677EF"/>
    <w:rsid w:val="00D67CB2"/>
    <w:rsid w:val="00D70CBE"/>
    <w:rsid w:val="00D70F89"/>
    <w:rsid w:val="00D71155"/>
    <w:rsid w:val="00D711A9"/>
    <w:rsid w:val="00D71327"/>
    <w:rsid w:val="00D7355C"/>
    <w:rsid w:val="00D73AC8"/>
    <w:rsid w:val="00D73B30"/>
    <w:rsid w:val="00D744E8"/>
    <w:rsid w:val="00D754F8"/>
    <w:rsid w:val="00D765BA"/>
    <w:rsid w:val="00D77054"/>
    <w:rsid w:val="00D77B39"/>
    <w:rsid w:val="00D77B82"/>
    <w:rsid w:val="00D77C01"/>
    <w:rsid w:val="00D8200A"/>
    <w:rsid w:val="00D82A67"/>
    <w:rsid w:val="00D82EBB"/>
    <w:rsid w:val="00D843D2"/>
    <w:rsid w:val="00D8444B"/>
    <w:rsid w:val="00D859C6"/>
    <w:rsid w:val="00D85D68"/>
    <w:rsid w:val="00D8767E"/>
    <w:rsid w:val="00D90C6C"/>
    <w:rsid w:val="00D90D23"/>
    <w:rsid w:val="00D90DA3"/>
    <w:rsid w:val="00D91B1D"/>
    <w:rsid w:val="00D92B01"/>
    <w:rsid w:val="00D941C2"/>
    <w:rsid w:val="00D94693"/>
    <w:rsid w:val="00D94B90"/>
    <w:rsid w:val="00D94BB1"/>
    <w:rsid w:val="00D94E29"/>
    <w:rsid w:val="00D9501D"/>
    <w:rsid w:val="00D95291"/>
    <w:rsid w:val="00D953C5"/>
    <w:rsid w:val="00D9666D"/>
    <w:rsid w:val="00D96746"/>
    <w:rsid w:val="00D96B80"/>
    <w:rsid w:val="00D96BC3"/>
    <w:rsid w:val="00D96CEB"/>
    <w:rsid w:val="00DA0106"/>
    <w:rsid w:val="00DA0532"/>
    <w:rsid w:val="00DA0AAC"/>
    <w:rsid w:val="00DA16D0"/>
    <w:rsid w:val="00DA2AF3"/>
    <w:rsid w:val="00DA2EDE"/>
    <w:rsid w:val="00DA3384"/>
    <w:rsid w:val="00DA367F"/>
    <w:rsid w:val="00DA36C9"/>
    <w:rsid w:val="00DA37E2"/>
    <w:rsid w:val="00DA3B7B"/>
    <w:rsid w:val="00DA4B90"/>
    <w:rsid w:val="00DA4CC2"/>
    <w:rsid w:val="00DA508A"/>
    <w:rsid w:val="00DA517E"/>
    <w:rsid w:val="00DA6206"/>
    <w:rsid w:val="00DA6339"/>
    <w:rsid w:val="00DB129D"/>
    <w:rsid w:val="00DB1394"/>
    <w:rsid w:val="00DB199A"/>
    <w:rsid w:val="00DB1A12"/>
    <w:rsid w:val="00DB2721"/>
    <w:rsid w:val="00DB2CD9"/>
    <w:rsid w:val="00DB4A2D"/>
    <w:rsid w:val="00DB591A"/>
    <w:rsid w:val="00DB5C3E"/>
    <w:rsid w:val="00DB5F34"/>
    <w:rsid w:val="00DB6F40"/>
    <w:rsid w:val="00DB7A0F"/>
    <w:rsid w:val="00DB7A34"/>
    <w:rsid w:val="00DB7E8F"/>
    <w:rsid w:val="00DB7F18"/>
    <w:rsid w:val="00DC07BE"/>
    <w:rsid w:val="00DC131A"/>
    <w:rsid w:val="00DC19F6"/>
    <w:rsid w:val="00DC26AF"/>
    <w:rsid w:val="00DC274F"/>
    <w:rsid w:val="00DC2F63"/>
    <w:rsid w:val="00DC3122"/>
    <w:rsid w:val="00DC4196"/>
    <w:rsid w:val="00DC481C"/>
    <w:rsid w:val="00DC653C"/>
    <w:rsid w:val="00DC6814"/>
    <w:rsid w:val="00DC6BE2"/>
    <w:rsid w:val="00DC7335"/>
    <w:rsid w:val="00DD003B"/>
    <w:rsid w:val="00DD07EB"/>
    <w:rsid w:val="00DD0BE4"/>
    <w:rsid w:val="00DD0C5C"/>
    <w:rsid w:val="00DD1237"/>
    <w:rsid w:val="00DD1B37"/>
    <w:rsid w:val="00DD2C12"/>
    <w:rsid w:val="00DD3078"/>
    <w:rsid w:val="00DD358C"/>
    <w:rsid w:val="00DD3A83"/>
    <w:rsid w:val="00DD7917"/>
    <w:rsid w:val="00DE02AA"/>
    <w:rsid w:val="00DE03D5"/>
    <w:rsid w:val="00DE04D8"/>
    <w:rsid w:val="00DE0646"/>
    <w:rsid w:val="00DE06B9"/>
    <w:rsid w:val="00DE170A"/>
    <w:rsid w:val="00DE19F5"/>
    <w:rsid w:val="00DE2988"/>
    <w:rsid w:val="00DE3815"/>
    <w:rsid w:val="00DE3CD8"/>
    <w:rsid w:val="00DE40F4"/>
    <w:rsid w:val="00DE76AD"/>
    <w:rsid w:val="00DF103F"/>
    <w:rsid w:val="00DF23F0"/>
    <w:rsid w:val="00DF3A50"/>
    <w:rsid w:val="00DF3D5A"/>
    <w:rsid w:val="00DF48AE"/>
    <w:rsid w:val="00DF4AF5"/>
    <w:rsid w:val="00DF543D"/>
    <w:rsid w:val="00DF563E"/>
    <w:rsid w:val="00DF684E"/>
    <w:rsid w:val="00DF72AE"/>
    <w:rsid w:val="00DF78D3"/>
    <w:rsid w:val="00E0071C"/>
    <w:rsid w:val="00E0086D"/>
    <w:rsid w:val="00E00D41"/>
    <w:rsid w:val="00E00E29"/>
    <w:rsid w:val="00E01203"/>
    <w:rsid w:val="00E01540"/>
    <w:rsid w:val="00E01958"/>
    <w:rsid w:val="00E01D1F"/>
    <w:rsid w:val="00E027E6"/>
    <w:rsid w:val="00E03174"/>
    <w:rsid w:val="00E039E2"/>
    <w:rsid w:val="00E03D77"/>
    <w:rsid w:val="00E05262"/>
    <w:rsid w:val="00E054A5"/>
    <w:rsid w:val="00E05CC3"/>
    <w:rsid w:val="00E067DE"/>
    <w:rsid w:val="00E07EF6"/>
    <w:rsid w:val="00E107BB"/>
    <w:rsid w:val="00E10F4D"/>
    <w:rsid w:val="00E11EE1"/>
    <w:rsid w:val="00E12A29"/>
    <w:rsid w:val="00E13076"/>
    <w:rsid w:val="00E1360E"/>
    <w:rsid w:val="00E13C8E"/>
    <w:rsid w:val="00E13ED7"/>
    <w:rsid w:val="00E14364"/>
    <w:rsid w:val="00E150EE"/>
    <w:rsid w:val="00E155AC"/>
    <w:rsid w:val="00E15951"/>
    <w:rsid w:val="00E16018"/>
    <w:rsid w:val="00E16882"/>
    <w:rsid w:val="00E17199"/>
    <w:rsid w:val="00E17AD2"/>
    <w:rsid w:val="00E17F10"/>
    <w:rsid w:val="00E2036D"/>
    <w:rsid w:val="00E21461"/>
    <w:rsid w:val="00E21C91"/>
    <w:rsid w:val="00E221B1"/>
    <w:rsid w:val="00E2233B"/>
    <w:rsid w:val="00E235D4"/>
    <w:rsid w:val="00E24625"/>
    <w:rsid w:val="00E24AA9"/>
    <w:rsid w:val="00E2533C"/>
    <w:rsid w:val="00E25D72"/>
    <w:rsid w:val="00E25EE8"/>
    <w:rsid w:val="00E2673A"/>
    <w:rsid w:val="00E305DE"/>
    <w:rsid w:val="00E30673"/>
    <w:rsid w:val="00E30DF9"/>
    <w:rsid w:val="00E310D0"/>
    <w:rsid w:val="00E32618"/>
    <w:rsid w:val="00E33130"/>
    <w:rsid w:val="00E33E5C"/>
    <w:rsid w:val="00E357A3"/>
    <w:rsid w:val="00E36CA4"/>
    <w:rsid w:val="00E3742F"/>
    <w:rsid w:val="00E378B6"/>
    <w:rsid w:val="00E40B70"/>
    <w:rsid w:val="00E4145A"/>
    <w:rsid w:val="00E417DF"/>
    <w:rsid w:val="00E418D0"/>
    <w:rsid w:val="00E4191B"/>
    <w:rsid w:val="00E423DC"/>
    <w:rsid w:val="00E436C8"/>
    <w:rsid w:val="00E43A4E"/>
    <w:rsid w:val="00E43E68"/>
    <w:rsid w:val="00E4475B"/>
    <w:rsid w:val="00E4500D"/>
    <w:rsid w:val="00E451D3"/>
    <w:rsid w:val="00E45DFB"/>
    <w:rsid w:val="00E462B7"/>
    <w:rsid w:val="00E4796A"/>
    <w:rsid w:val="00E47A15"/>
    <w:rsid w:val="00E47C7B"/>
    <w:rsid w:val="00E47C8E"/>
    <w:rsid w:val="00E502DA"/>
    <w:rsid w:val="00E505CB"/>
    <w:rsid w:val="00E50B18"/>
    <w:rsid w:val="00E51272"/>
    <w:rsid w:val="00E5354F"/>
    <w:rsid w:val="00E53B0E"/>
    <w:rsid w:val="00E53E3F"/>
    <w:rsid w:val="00E554A5"/>
    <w:rsid w:val="00E563BC"/>
    <w:rsid w:val="00E5751D"/>
    <w:rsid w:val="00E57775"/>
    <w:rsid w:val="00E605E3"/>
    <w:rsid w:val="00E6133D"/>
    <w:rsid w:val="00E61550"/>
    <w:rsid w:val="00E61584"/>
    <w:rsid w:val="00E621AE"/>
    <w:rsid w:val="00E62FBD"/>
    <w:rsid w:val="00E638BE"/>
    <w:rsid w:val="00E6449F"/>
    <w:rsid w:val="00E6531B"/>
    <w:rsid w:val="00E6699C"/>
    <w:rsid w:val="00E66F03"/>
    <w:rsid w:val="00E6790E"/>
    <w:rsid w:val="00E67C6E"/>
    <w:rsid w:val="00E67D7E"/>
    <w:rsid w:val="00E710D8"/>
    <w:rsid w:val="00E72DC2"/>
    <w:rsid w:val="00E737CB"/>
    <w:rsid w:val="00E73AD9"/>
    <w:rsid w:val="00E741F3"/>
    <w:rsid w:val="00E74B2F"/>
    <w:rsid w:val="00E74EFB"/>
    <w:rsid w:val="00E75BDB"/>
    <w:rsid w:val="00E75C98"/>
    <w:rsid w:val="00E76310"/>
    <w:rsid w:val="00E763A1"/>
    <w:rsid w:val="00E764D9"/>
    <w:rsid w:val="00E771D9"/>
    <w:rsid w:val="00E77386"/>
    <w:rsid w:val="00E774AD"/>
    <w:rsid w:val="00E777D9"/>
    <w:rsid w:val="00E77A72"/>
    <w:rsid w:val="00E77EA6"/>
    <w:rsid w:val="00E80553"/>
    <w:rsid w:val="00E806A9"/>
    <w:rsid w:val="00E80DF2"/>
    <w:rsid w:val="00E80F69"/>
    <w:rsid w:val="00E817DC"/>
    <w:rsid w:val="00E81F26"/>
    <w:rsid w:val="00E82383"/>
    <w:rsid w:val="00E83B46"/>
    <w:rsid w:val="00E84773"/>
    <w:rsid w:val="00E84B40"/>
    <w:rsid w:val="00E851B7"/>
    <w:rsid w:val="00E856B4"/>
    <w:rsid w:val="00E85FE2"/>
    <w:rsid w:val="00E862C8"/>
    <w:rsid w:val="00E86B69"/>
    <w:rsid w:val="00E87DE7"/>
    <w:rsid w:val="00E900AB"/>
    <w:rsid w:val="00E90E92"/>
    <w:rsid w:val="00E91599"/>
    <w:rsid w:val="00E91629"/>
    <w:rsid w:val="00E9185A"/>
    <w:rsid w:val="00E9210B"/>
    <w:rsid w:val="00E92237"/>
    <w:rsid w:val="00E932E7"/>
    <w:rsid w:val="00E940FD"/>
    <w:rsid w:val="00E94405"/>
    <w:rsid w:val="00E946BD"/>
    <w:rsid w:val="00E94962"/>
    <w:rsid w:val="00E94B11"/>
    <w:rsid w:val="00E9528B"/>
    <w:rsid w:val="00E95B7F"/>
    <w:rsid w:val="00E96706"/>
    <w:rsid w:val="00E96904"/>
    <w:rsid w:val="00E96A30"/>
    <w:rsid w:val="00E96CFB"/>
    <w:rsid w:val="00E97108"/>
    <w:rsid w:val="00E97BBF"/>
    <w:rsid w:val="00E97C56"/>
    <w:rsid w:val="00EA0109"/>
    <w:rsid w:val="00EA0409"/>
    <w:rsid w:val="00EA4BAE"/>
    <w:rsid w:val="00EA4D48"/>
    <w:rsid w:val="00EA60A8"/>
    <w:rsid w:val="00EA6323"/>
    <w:rsid w:val="00EA63D7"/>
    <w:rsid w:val="00EA7258"/>
    <w:rsid w:val="00EA7E32"/>
    <w:rsid w:val="00EB020A"/>
    <w:rsid w:val="00EB0456"/>
    <w:rsid w:val="00EB0C4F"/>
    <w:rsid w:val="00EB143A"/>
    <w:rsid w:val="00EB2235"/>
    <w:rsid w:val="00EB2269"/>
    <w:rsid w:val="00EB2691"/>
    <w:rsid w:val="00EB3C3B"/>
    <w:rsid w:val="00EB43ED"/>
    <w:rsid w:val="00EB48F5"/>
    <w:rsid w:val="00EB4C0F"/>
    <w:rsid w:val="00EB4D81"/>
    <w:rsid w:val="00EB5D8A"/>
    <w:rsid w:val="00EB6399"/>
    <w:rsid w:val="00EB663D"/>
    <w:rsid w:val="00EB6688"/>
    <w:rsid w:val="00EC034B"/>
    <w:rsid w:val="00EC1AC4"/>
    <w:rsid w:val="00EC262B"/>
    <w:rsid w:val="00EC26FA"/>
    <w:rsid w:val="00EC31C9"/>
    <w:rsid w:val="00EC4649"/>
    <w:rsid w:val="00EC57D8"/>
    <w:rsid w:val="00EC5E23"/>
    <w:rsid w:val="00EC5F78"/>
    <w:rsid w:val="00EC6859"/>
    <w:rsid w:val="00EC72F4"/>
    <w:rsid w:val="00ED0215"/>
    <w:rsid w:val="00ED02EA"/>
    <w:rsid w:val="00ED0D2F"/>
    <w:rsid w:val="00ED143F"/>
    <w:rsid w:val="00ED2122"/>
    <w:rsid w:val="00ED29AC"/>
    <w:rsid w:val="00ED3943"/>
    <w:rsid w:val="00ED3BF4"/>
    <w:rsid w:val="00ED3CFE"/>
    <w:rsid w:val="00ED406F"/>
    <w:rsid w:val="00ED48AD"/>
    <w:rsid w:val="00ED4C79"/>
    <w:rsid w:val="00ED5A41"/>
    <w:rsid w:val="00ED5BDF"/>
    <w:rsid w:val="00ED6487"/>
    <w:rsid w:val="00ED6789"/>
    <w:rsid w:val="00ED6C68"/>
    <w:rsid w:val="00ED710F"/>
    <w:rsid w:val="00ED720B"/>
    <w:rsid w:val="00ED7842"/>
    <w:rsid w:val="00EE0DD2"/>
    <w:rsid w:val="00EE1368"/>
    <w:rsid w:val="00EE1C2E"/>
    <w:rsid w:val="00EE1F7C"/>
    <w:rsid w:val="00EE220D"/>
    <w:rsid w:val="00EE2564"/>
    <w:rsid w:val="00EE25BE"/>
    <w:rsid w:val="00EE3058"/>
    <w:rsid w:val="00EE3207"/>
    <w:rsid w:val="00EE45B8"/>
    <w:rsid w:val="00EE4607"/>
    <w:rsid w:val="00EE480F"/>
    <w:rsid w:val="00EE482D"/>
    <w:rsid w:val="00EE62A5"/>
    <w:rsid w:val="00EE6493"/>
    <w:rsid w:val="00EE7455"/>
    <w:rsid w:val="00EF0CD4"/>
    <w:rsid w:val="00EF2435"/>
    <w:rsid w:val="00EF24AA"/>
    <w:rsid w:val="00EF25F6"/>
    <w:rsid w:val="00EF2C60"/>
    <w:rsid w:val="00EF3345"/>
    <w:rsid w:val="00EF353C"/>
    <w:rsid w:val="00EF447C"/>
    <w:rsid w:val="00EF45A3"/>
    <w:rsid w:val="00EF564E"/>
    <w:rsid w:val="00EF5CB1"/>
    <w:rsid w:val="00EF5F9C"/>
    <w:rsid w:val="00EF6003"/>
    <w:rsid w:val="00EF61B8"/>
    <w:rsid w:val="00EF72F2"/>
    <w:rsid w:val="00EF7BFB"/>
    <w:rsid w:val="00EF7F36"/>
    <w:rsid w:val="00F01F89"/>
    <w:rsid w:val="00F02349"/>
    <w:rsid w:val="00F024FD"/>
    <w:rsid w:val="00F02D90"/>
    <w:rsid w:val="00F03A83"/>
    <w:rsid w:val="00F0438F"/>
    <w:rsid w:val="00F05203"/>
    <w:rsid w:val="00F0586A"/>
    <w:rsid w:val="00F05B3B"/>
    <w:rsid w:val="00F067B5"/>
    <w:rsid w:val="00F07C71"/>
    <w:rsid w:val="00F10236"/>
    <w:rsid w:val="00F10E16"/>
    <w:rsid w:val="00F1109A"/>
    <w:rsid w:val="00F11823"/>
    <w:rsid w:val="00F11D9C"/>
    <w:rsid w:val="00F12210"/>
    <w:rsid w:val="00F12A7E"/>
    <w:rsid w:val="00F132B6"/>
    <w:rsid w:val="00F13502"/>
    <w:rsid w:val="00F13801"/>
    <w:rsid w:val="00F1385E"/>
    <w:rsid w:val="00F14AAD"/>
    <w:rsid w:val="00F14D87"/>
    <w:rsid w:val="00F15AA7"/>
    <w:rsid w:val="00F16FCD"/>
    <w:rsid w:val="00F1705B"/>
    <w:rsid w:val="00F174E2"/>
    <w:rsid w:val="00F212DD"/>
    <w:rsid w:val="00F22241"/>
    <w:rsid w:val="00F22763"/>
    <w:rsid w:val="00F2285F"/>
    <w:rsid w:val="00F22A28"/>
    <w:rsid w:val="00F23234"/>
    <w:rsid w:val="00F2336A"/>
    <w:rsid w:val="00F23514"/>
    <w:rsid w:val="00F23C5E"/>
    <w:rsid w:val="00F27076"/>
    <w:rsid w:val="00F274E2"/>
    <w:rsid w:val="00F27A8E"/>
    <w:rsid w:val="00F308E7"/>
    <w:rsid w:val="00F30E89"/>
    <w:rsid w:val="00F3156B"/>
    <w:rsid w:val="00F320A7"/>
    <w:rsid w:val="00F32560"/>
    <w:rsid w:val="00F32955"/>
    <w:rsid w:val="00F3343D"/>
    <w:rsid w:val="00F34198"/>
    <w:rsid w:val="00F34C7F"/>
    <w:rsid w:val="00F363A4"/>
    <w:rsid w:val="00F366FC"/>
    <w:rsid w:val="00F36C60"/>
    <w:rsid w:val="00F370E1"/>
    <w:rsid w:val="00F372CF"/>
    <w:rsid w:val="00F37628"/>
    <w:rsid w:val="00F40369"/>
    <w:rsid w:val="00F430BE"/>
    <w:rsid w:val="00F44857"/>
    <w:rsid w:val="00F4588B"/>
    <w:rsid w:val="00F4678E"/>
    <w:rsid w:val="00F473FE"/>
    <w:rsid w:val="00F47594"/>
    <w:rsid w:val="00F476A4"/>
    <w:rsid w:val="00F479C3"/>
    <w:rsid w:val="00F502F3"/>
    <w:rsid w:val="00F50639"/>
    <w:rsid w:val="00F512AA"/>
    <w:rsid w:val="00F523A6"/>
    <w:rsid w:val="00F52C79"/>
    <w:rsid w:val="00F5410E"/>
    <w:rsid w:val="00F54206"/>
    <w:rsid w:val="00F5430B"/>
    <w:rsid w:val="00F54B75"/>
    <w:rsid w:val="00F551E5"/>
    <w:rsid w:val="00F554B3"/>
    <w:rsid w:val="00F55B6B"/>
    <w:rsid w:val="00F55CAF"/>
    <w:rsid w:val="00F56084"/>
    <w:rsid w:val="00F56265"/>
    <w:rsid w:val="00F570BD"/>
    <w:rsid w:val="00F57A67"/>
    <w:rsid w:val="00F60055"/>
    <w:rsid w:val="00F60D76"/>
    <w:rsid w:val="00F6370A"/>
    <w:rsid w:val="00F63B78"/>
    <w:rsid w:val="00F63C05"/>
    <w:rsid w:val="00F64307"/>
    <w:rsid w:val="00F649EE"/>
    <w:rsid w:val="00F655A2"/>
    <w:rsid w:val="00F656C6"/>
    <w:rsid w:val="00F66744"/>
    <w:rsid w:val="00F66F5F"/>
    <w:rsid w:val="00F67124"/>
    <w:rsid w:val="00F67D33"/>
    <w:rsid w:val="00F70BCA"/>
    <w:rsid w:val="00F72015"/>
    <w:rsid w:val="00F720F9"/>
    <w:rsid w:val="00F7212D"/>
    <w:rsid w:val="00F72368"/>
    <w:rsid w:val="00F73463"/>
    <w:rsid w:val="00F73B4E"/>
    <w:rsid w:val="00F74BDD"/>
    <w:rsid w:val="00F74BE1"/>
    <w:rsid w:val="00F75F97"/>
    <w:rsid w:val="00F760F3"/>
    <w:rsid w:val="00F763DB"/>
    <w:rsid w:val="00F7666C"/>
    <w:rsid w:val="00F76F16"/>
    <w:rsid w:val="00F77C85"/>
    <w:rsid w:val="00F809F3"/>
    <w:rsid w:val="00F81DB5"/>
    <w:rsid w:val="00F823C3"/>
    <w:rsid w:val="00F82A64"/>
    <w:rsid w:val="00F838CC"/>
    <w:rsid w:val="00F839A7"/>
    <w:rsid w:val="00F8512E"/>
    <w:rsid w:val="00F8597F"/>
    <w:rsid w:val="00F85D2D"/>
    <w:rsid w:val="00F85EF1"/>
    <w:rsid w:val="00F8765F"/>
    <w:rsid w:val="00F90D10"/>
    <w:rsid w:val="00F90F55"/>
    <w:rsid w:val="00F915B2"/>
    <w:rsid w:val="00F91AE9"/>
    <w:rsid w:val="00F9367A"/>
    <w:rsid w:val="00F94185"/>
    <w:rsid w:val="00F94331"/>
    <w:rsid w:val="00F94356"/>
    <w:rsid w:val="00F96BC3"/>
    <w:rsid w:val="00F96E13"/>
    <w:rsid w:val="00FA0321"/>
    <w:rsid w:val="00FA10D0"/>
    <w:rsid w:val="00FA184E"/>
    <w:rsid w:val="00FA1C0B"/>
    <w:rsid w:val="00FA1D8C"/>
    <w:rsid w:val="00FA1EC3"/>
    <w:rsid w:val="00FA22F6"/>
    <w:rsid w:val="00FA2B3F"/>
    <w:rsid w:val="00FA3A7E"/>
    <w:rsid w:val="00FA47FB"/>
    <w:rsid w:val="00FA4ACF"/>
    <w:rsid w:val="00FA5758"/>
    <w:rsid w:val="00FA5819"/>
    <w:rsid w:val="00FA698C"/>
    <w:rsid w:val="00FB0E40"/>
    <w:rsid w:val="00FB1479"/>
    <w:rsid w:val="00FB291A"/>
    <w:rsid w:val="00FB2A18"/>
    <w:rsid w:val="00FB2B69"/>
    <w:rsid w:val="00FB35C3"/>
    <w:rsid w:val="00FB36A6"/>
    <w:rsid w:val="00FB3EB9"/>
    <w:rsid w:val="00FB56F7"/>
    <w:rsid w:val="00FB6782"/>
    <w:rsid w:val="00FB6A49"/>
    <w:rsid w:val="00FB775D"/>
    <w:rsid w:val="00FB78D8"/>
    <w:rsid w:val="00FC08F5"/>
    <w:rsid w:val="00FC100E"/>
    <w:rsid w:val="00FC296E"/>
    <w:rsid w:val="00FC3C1D"/>
    <w:rsid w:val="00FC3D4A"/>
    <w:rsid w:val="00FC3EC8"/>
    <w:rsid w:val="00FC3F7C"/>
    <w:rsid w:val="00FC4687"/>
    <w:rsid w:val="00FC5ABE"/>
    <w:rsid w:val="00FC60CB"/>
    <w:rsid w:val="00FC60F9"/>
    <w:rsid w:val="00FC655B"/>
    <w:rsid w:val="00FC6989"/>
    <w:rsid w:val="00FC72DA"/>
    <w:rsid w:val="00FD0654"/>
    <w:rsid w:val="00FD1A29"/>
    <w:rsid w:val="00FD3177"/>
    <w:rsid w:val="00FD3439"/>
    <w:rsid w:val="00FD368C"/>
    <w:rsid w:val="00FD3D72"/>
    <w:rsid w:val="00FD403B"/>
    <w:rsid w:val="00FD4093"/>
    <w:rsid w:val="00FD4E21"/>
    <w:rsid w:val="00FD5134"/>
    <w:rsid w:val="00FD5CE7"/>
    <w:rsid w:val="00FD5D76"/>
    <w:rsid w:val="00FD622E"/>
    <w:rsid w:val="00FD67EF"/>
    <w:rsid w:val="00FD67F4"/>
    <w:rsid w:val="00FD71C1"/>
    <w:rsid w:val="00FE06F4"/>
    <w:rsid w:val="00FE0745"/>
    <w:rsid w:val="00FE0850"/>
    <w:rsid w:val="00FE2103"/>
    <w:rsid w:val="00FE24B5"/>
    <w:rsid w:val="00FE2816"/>
    <w:rsid w:val="00FE2C63"/>
    <w:rsid w:val="00FE3632"/>
    <w:rsid w:val="00FE38C2"/>
    <w:rsid w:val="00FE3F97"/>
    <w:rsid w:val="00FE402A"/>
    <w:rsid w:val="00FE408F"/>
    <w:rsid w:val="00FE41ED"/>
    <w:rsid w:val="00FE4C14"/>
    <w:rsid w:val="00FE50BD"/>
    <w:rsid w:val="00FE621B"/>
    <w:rsid w:val="00FE6CF9"/>
    <w:rsid w:val="00FE7A01"/>
    <w:rsid w:val="00FE7A7F"/>
    <w:rsid w:val="00FE7BE0"/>
    <w:rsid w:val="00FE7FF6"/>
    <w:rsid w:val="00FF00A6"/>
    <w:rsid w:val="00FF04E2"/>
    <w:rsid w:val="00FF0C0F"/>
    <w:rsid w:val="00FF2679"/>
    <w:rsid w:val="00FF2F66"/>
    <w:rsid w:val="00FF33DF"/>
    <w:rsid w:val="00FF3509"/>
    <w:rsid w:val="00FF3569"/>
    <w:rsid w:val="00FF3604"/>
    <w:rsid w:val="00FF410B"/>
    <w:rsid w:val="00FF4725"/>
    <w:rsid w:val="00FF53D5"/>
    <w:rsid w:val="00FF7463"/>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docId w15:val="{6BBFB2F4-C7A7-1A4C-8F53-D01CA0474D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4EA4"/>
    <w:pPr>
      <w:spacing w:after="0"/>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0221F7"/>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rPr>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rPr>
      <w:szCs w:val="20"/>
    </w:rPr>
  </w:style>
  <w:style w:type="paragraph" w:styleId="NormalWeb">
    <w:name w:val="Normal (Web)"/>
    <w:basedOn w:val="Normal"/>
    <w:uiPriority w:val="99"/>
    <w:semiHidden/>
    <w:rsid w:val="00483D1D"/>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after="240"/>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 w:type="character" w:styleId="UnresolvedMention">
    <w:name w:val="Unresolved Mention"/>
    <w:basedOn w:val="DefaultParagraphFont"/>
    <w:uiPriority w:val="99"/>
    <w:semiHidden/>
    <w:unhideWhenUsed/>
    <w:rsid w:val="00BA2089"/>
    <w:rPr>
      <w:color w:val="605E5C"/>
      <w:shd w:val="clear" w:color="auto" w:fill="E1DFDD"/>
    </w:rPr>
  </w:style>
  <w:style w:type="table" w:styleId="TableGrid">
    <w:name w:val="Table Grid"/>
    <w:basedOn w:val="TableNormal"/>
    <w:uiPriority w:val="59"/>
    <w:rsid w:val="00D40DA5"/>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14069">
      <w:bodyDiv w:val="1"/>
      <w:marLeft w:val="0"/>
      <w:marRight w:val="0"/>
      <w:marTop w:val="0"/>
      <w:marBottom w:val="0"/>
      <w:divBdr>
        <w:top w:val="none" w:sz="0" w:space="0" w:color="auto"/>
        <w:left w:val="none" w:sz="0" w:space="0" w:color="auto"/>
        <w:bottom w:val="none" w:sz="0" w:space="0" w:color="auto"/>
        <w:right w:val="none" w:sz="0" w:space="0" w:color="auto"/>
      </w:divBdr>
    </w:div>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72822197">
      <w:bodyDiv w:val="1"/>
      <w:marLeft w:val="0"/>
      <w:marRight w:val="0"/>
      <w:marTop w:val="0"/>
      <w:marBottom w:val="0"/>
      <w:divBdr>
        <w:top w:val="none" w:sz="0" w:space="0" w:color="auto"/>
        <w:left w:val="none" w:sz="0" w:space="0" w:color="auto"/>
        <w:bottom w:val="none" w:sz="0" w:space="0" w:color="auto"/>
        <w:right w:val="none" w:sz="0" w:space="0" w:color="auto"/>
      </w:divBdr>
      <w:divsChild>
        <w:div w:id="1352217790">
          <w:marLeft w:val="0"/>
          <w:marRight w:val="0"/>
          <w:marTop w:val="0"/>
          <w:marBottom w:val="0"/>
          <w:divBdr>
            <w:top w:val="none" w:sz="0" w:space="0" w:color="auto"/>
            <w:left w:val="none" w:sz="0" w:space="0" w:color="auto"/>
            <w:bottom w:val="none" w:sz="0" w:space="0" w:color="auto"/>
            <w:right w:val="none" w:sz="0" w:space="0" w:color="auto"/>
          </w:divBdr>
          <w:divsChild>
            <w:div w:id="1182159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43273">
      <w:bodyDiv w:val="1"/>
      <w:marLeft w:val="0"/>
      <w:marRight w:val="0"/>
      <w:marTop w:val="0"/>
      <w:marBottom w:val="0"/>
      <w:divBdr>
        <w:top w:val="none" w:sz="0" w:space="0" w:color="auto"/>
        <w:left w:val="none" w:sz="0" w:space="0" w:color="auto"/>
        <w:bottom w:val="none" w:sz="0" w:space="0" w:color="auto"/>
        <w:right w:val="none" w:sz="0" w:space="0" w:color="auto"/>
      </w:divBdr>
    </w:div>
    <w:div w:id="163670691">
      <w:bodyDiv w:val="1"/>
      <w:marLeft w:val="0"/>
      <w:marRight w:val="0"/>
      <w:marTop w:val="0"/>
      <w:marBottom w:val="0"/>
      <w:divBdr>
        <w:top w:val="none" w:sz="0" w:space="0" w:color="auto"/>
        <w:left w:val="none" w:sz="0" w:space="0" w:color="auto"/>
        <w:bottom w:val="none" w:sz="0" w:space="0" w:color="auto"/>
        <w:right w:val="none" w:sz="0" w:space="0" w:color="auto"/>
      </w:divBdr>
      <w:divsChild>
        <w:div w:id="1169830052">
          <w:marLeft w:val="0"/>
          <w:marRight w:val="0"/>
          <w:marTop w:val="0"/>
          <w:marBottom w:val="0"/>
          <w:divBdr>
            <w:top w:val="none" w:sz="0" w:space="0" w:color="auto"/>
            <w:left w:val="none" w:sz="0" w:space="0" w:color="auto"/>
            <w:bottom w:val="none" w:sz="0" w:space="0" w:color="auto"/>
            <w:right w:val="none" w:sz="0" w:space="0" w:color="auto"/>
          </w:divBdr>
          <w:divsChild>
            <w:div w:id="1664776763">
              <w:marLeft w:val="0"/>
              <w:marRight w:val="0"/>
              <w:marTop w:val="0"/>
              <w:marBottom w:val="0"/>
              <w:divBdr>
                <w:top w:val="none" w:sz="0" w:space="0" w:color="auto"/>
                <w:left w:val="none" w:sz="0" w:space="0" w:color="auto"/>
                <w:bottom w:val="none" w:sz="0" w:space="0" w:color="auto"/>
                <w:right w:val="none" w:sz="0" w:space="0" w:color="auto"/>
              </w:divBdr>
              <w:divsChild>
                <w:div w:id="1049913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548883071">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666443685">
      <w:bodyDiv w:val="1"/>
      <w:marLeft w:val="0"/>
      <w:marRight w:val="0"/>
      <w:marTop w:val="0"/>
      <w:marBottom w:val="0"/>
      <w:divBdr>
        <w:top w:val="none" w:sz="0" w:space="0" w:color="auto"/>
        <w:left w:val="none" w:sz="0" w:space="0" w:color="auto"/>
        <w:bottom w:val="none" w:sz="0" w:space="0" w:color="auto"/>
        <w:right w:val="none" w:sz="0" w:space="0" w:color="auto"/>
      </w:divBdr>
    </w:div>
    <w:div w:id="697269575">
      <w:bodyDiv w:val="1"/>
      <w:marLeft w:val="0"/>
      <w:marRight w:val="0"/>
      <w:marTop w:val="0"/>
      <w:marBottom w:val="0"/>
      <w:divBdr>
        <w:top w:val="none" w:sz="0" w:space="0" w:color="auto"/>
        <w:left w:val="none" w:sz="0" w:space="0" w:color="auto"/>
        <w:bottom w:val="none" w:sz="0" w:space="0" w:color="auto"/>
        <w:right w:val="none" w:sz="0" w:space="0" w:color="auto"/>
      </w:divBdr>
    </w:div>
    <w:div w:id="832064071">
      <w:bodyDiv w:val="1"/>
      <w:marLeft w:val="0"/>
      <w:marRight w:val="0"/>
      <w:marTop w:val="0"/>
      <w:marBottom w:val="0"/>
      <w:divBdr>
        <w:top w:val="none" w:sz="0" w:space="0" w:color="auto"/>
        <w:left w:val="none" w:sz="0" w:space="0" w:color="auto"/>
        <w:bottom w:val="none" w:sz="0" w:space="0" w:color="auto"/>
        <w:right w:val="none" w:sz="0" w:space="0" w:color="auto"/>
      </w:divBdr>
    </w:div>
    <w:div w:id="870193725">
      <w:bodyDiv w:val="1"/>
      <w:marLeft w:val="0"/>
      <w:marRight w:val="0"/>
      <w:marTop w:val="0"/>
      <w:marBottom w:val="0"/>
      <w:divBdr>
        <w:top w:val="none" w:sz="0" w:space="0" w:color="auto"/>
        <w:left w:val="none" w:sz="0" w:space="0" w:color="auto"/>
        <w:bottom w:val="none" w:sz="0" w:space="0" w:color="auto"/>
        <w:right w:val="none" w:sz="0" w:space="0" w:color="auto"/>
      </w:divBdr>
      <w:divsChild>
        <w:div w:id="944456116">
          <w:marLeft w:val="0"/>
          <w:marRight w:val="0"/>
          <w:marTop w:val="0"/>
          <w:marBottom w:val="0"/>
          <w:divBdr>
            <w:top w:val="single" w:sz="6" w:space="0" w:color="E0E0E0"/>
            <w:left w:val="single" w:sz="6" w:space="0" w:color="E0E0E0"/>
            <w:bottom w:val="single" w:sz="6" w:space="0" w:color="E0E0E0"/>
            <w:right w:val="single" w:sz="6" w:space="0" w:color="E0E0E0"/>
          </w:divBdr>
          <w:divsChild>
            <w:div w:id="209520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2500192">
      <w:bodyDiv w:val="1"/>
      <w:marLeft w:val="0"/>
      <w:marRight w:val="0"/>
      <w:marTop w:val="0"/>
      <w:marBottom w:val="0"/>
      <w:divBdr>
        <w:top w:val="none" w:sz="0" w:space="0" w:color="auto"/>
        <w:left w:val="none" w:sz="0" w:space="0" w:color="auto"/>
        <w:bottom w:val="none" w:sz="0" w:space="0" w:color="auto"/>
        <w:right w:val="none" w:sz="0" w:space="0" w:color="auto"/>
      </w:divBdr>
    </w:div>
    <w:div w:id="881285921">
      <w:bodyDiv w:val="1"/>
      <w:marLeft w:val="0"/>
      <w:marRight w:val="0"/>
      <w:marTop w:val="0"/>
      <w:marBottom w:val="0"/>
      <w:divBdr>
        <w:top w:val="none" w:sz="0" w:space="0" w:color="auto"/>
        <w:left w:val="none" w:sz="0" w:space="0" w:color="auto"/>
        <w:bottom w:val="none" w:sz="0" w:space="0" w:color="auto"/>
        <w:right w:val="none" w:sz="0" w:space="0" w:color="auto"/>
      </w:divBdr>
      <w:divsChild>
        <w:div w:id="1556238363">
          <w:marLeft w:val="0"/>
          <w:marRight w:val="0"/>
          <w:marTop w:val="0"/>
          <w:marBottom w:val="0"/>
          <w:divBdr>
            <w:top w:val="none" w:sz="0" w:space="0" w:color="auto"/>
            <w:left w:val="none" w:sz="0" w:space="0" w:color="auto"/>
            <w:bottom w:val="none" w:sz="0" w:space="0" w:color="auto"/>
            <w:right w:val="none" w:sz="0" w:space="0" w:color="auto"/>
          </w:divBdr>
          <w:divsChild>
            <w:div w:id="618494186">
              <w:marLeft w:val="0"/>
              <w:marRight w:val="0"/>
              <w:marTop w:val="0"/>
              <w:marBottom w:val="0"/>
              <w:divBdr>
                <w:top w:val="none" w:sz="0" w:space="0" w:color="auto"/>
                <w:left w:val="none" w:sz="0" w:space="0" w:color="auto"/>
                <w:bottom w:val="none" w:sz="0" w:space="0" w:color="auto"/>
                <w:right w:val="none" w:sz="0" w:space="0" w:color="auto"/>
              </w:divBdr>
              <w:divsChild>
                <w:div w:id="28339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 w:id="997464964">
      <w:bodyDiv w:val="1"/>
      <w:marLeft w:val="0"/>
      <w:marRight w:val="0"/>
      <w:marTop w:val="0"/>
      <w:marBottom w:val="0"/>
      <w:divBdr>
        <w:top w:val="none" w:sz="0" w:space="0" w:color="auto"/>
        <w:left w:val="none" w:sz="0" w:space="0" w:color="auto"/>
        <w:bottom w:val="none" w:sz="0" w:space="0" w:color="auto"/>
        <w:right w:val="none" w:sz="0" w:space="0" w:color="auto"/>
      </w:divBdr>
      <w:divsChild>
        <w:div w:id="35931673">
          <w:marLeft w:val="0"/>
          <w:marRight w:val="0"/>
          <w:marTop w:val="0"/>
          <w:marBottom w:val="0"/>
          <w:divBdr>
            <w:top w:val="none" w:sz="0" w:space="0" w:color="auto"/>
            <w:left w:val="none" w:sz="0" w:space="0" w:color="auto"/>
            <w:bottom w:val="none" w:sz="0" w:space="0" w:color="auto"/>
            <w:right w:val="none" w:sz="0" w:space="0" w:color="auto"/>
          </w:divBdr>
          <w:divsChild>
            <w:div w:id="402332961">
              <w:marLeft w:val="0"/>
              <w:marRight w:val="0"/>
              <w:marTop w:val="0"/>
              <w:marBottom w:val="0"/>
              <w:divBdr>
                <w:top w:val="none" w:sz="0" w:space="0" w:color="auto"/>
                <w:left w:val="none" w:sz="0" w:space="0" w:color="auto"/>
                <w:bottom w:val="none" w:sz="0" w:space="0" w:color="auto"/>
                <w:right w:val="none" w:sz="0" w:space="0" w:color="auto"/>
              </w:divBdr>
              <w:divsChild>
                <w:div w:id="1368067067">
                  <w:marLeft w:val="0"/>
                  <w:marRight w:val="0"/>
                  <w:marTop w:val="0"/>
                  <w:marBottom w:val="0"/>
                  <w:divBdr>
                    <w:top w:val="none" w:sz="0" w:space="0" w:color="auto"/>
                    <w:left w:val="none" w:sz="0" w:space="0" w:color="auto"/>
                    <w:bottom w:val="none" w:sz="0" w:space="0" w:color="auto"/>
                    <w:right w:val="none" w:sz="0" w:space="0" w:color="auto"/>
                  </w:divBdr>
                  <w:divsChild>
                    <w:div w:id="18012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650993">
      <w:bodyDiv w:val="1"/>
      <w:marLeft w:val="0"/>
      <w:marRight w:val="0"/>
      <w:marTop w:val="0"/>
      <w:marBottom w:val="0"/>
      <w:divBdr>
        <w:top w:val="none" w:sz="0" w:space="0" w:color="auto"/>
        <w:left w:val="none" w:sz="0" w:space="0" w:color="auto"/>
        <w:bottom w:val="none" w:sz="0" w:space="0" w:color="auto"/>
        <w:right w:val="none" w:sz="0" w:space="0" w:color="auto"/>
      </w:divBdr>
    </w:div>
    <w:div w:id="1139689818">
      <w:bodyDiv w:val="1"/>
      <w:marLeft w:val="0"/>
      <w:marRight w:val="0"/>
      <w:marTop w:val="0"/>
      <w:marBottom w:val="0"/>
      <w:divBdr>
        <w:top w:val="none" w:sz="0" w:space="0" w:color="auto"/>
        <w:left w:val="none" w:sz="0" w:space="0" w:color="auto"/>
        <w:bottom w:val="none" w:sz="0" w:space="0" w:color="auto"/>
        <w:right w:val="none" w:sz="0" w:space="0" w:color="auto"/>
      </w:divBdr>
    </w:div>
    <w:div w:id="1353608812">
      <w:bodyDiv w:val="1"/>
      <w:marLeft w:val="0"/>
      <w:marRight w:val="0"/>
      <w:marTop w:val="0"/>
      <w:marBottom w:val="0"/>
      <w:divBdr>
        <w:top w:val="none" w:sz="0" w:space="0" w:color="auto"/>
        <w:left w:val="none" w:sz="0" w:space="0" w:color="auto"/>
        <w:bottom w:val="none" w:sz="0" w:space="0" w:color="auto"/>
        <w:right w:val="none" w:sz="0" w:space="0" w:color="auto"/>
      </w:divBdr>
    </w:div>
    <w:div w:id="1506018073">
      <w:bodyDiv w:val="1"/>
      <w:marLeft w:val="0"/>
      <w:marRight w:val="0"/>
      <w:marTop w:val="0"/>
      <w:marBottom w:val="0"/>
      <w:divBdr>
        <w:top w:val="none" w:sz="0" w:space="0" w:color="auto"/>
        <w:left w:val="none" w:sz="0" w:space="0" w:color="auto"/>
        <w:bottom w:val="none" w:sz="0" w:space="0" w:color="auto"/>
        <w:right w:val="none" w:sz="0" w:space="0" w:color="auto"/>
      </w:divBdr>
    </w:div>
    <w:div w:id="1527718877">
      <w:bodyDiv w:val="1"/>
      <w:marLeft w:val="0"/>
      <w:marRight w:val="0"/>
      <w:marTop w:val="0"/>
      <w:marBottom w:val="0"/>
      <w:divBdr>
        <w:top w:val="none" w:sz="0" w:space="0" w:color="auto"/>
        <w:left w:val="none" w:sz="0" w:space="0" w:color="auto"/>
        <w:bottom w:val="none" w:sz="0" w:space="0" w:color="auto"/>
        <w:right w:val="none" w:sz="0" w:space="0" w:color="auto"/>
      </w:divBdr>
    </w:div>
    <w:div w:id="1555501761">
      <w:bodyDiv w:val="1"/>
      <w:marLeft w:val="0"/>
      <w:marRight w:val="0"/>
      <w:marTop w:val="0"/>
      <w:marBottom w:val="0"/>
      <w:divBdr>
        <w:top w:val="none" w:sz="0" w:space="0" w:color="auto"/>
        <w:left w:val="none" w:sz="0" w:space="0" w:color="auto"/>
        <w:bottom w:val="none" w:sz="0" w:space="0" w:color="auto"/>
        <w:right w:val="none" w:sz="0" w:space="0" w:color="auto"/>
      </w:divBdr>
    </w:div>
    <w:div w:id="1845628802">
      <w:bodyDiv w:val="1"/>
      <w:marLeft w:val="0"/>
      <w:marRight w:val="0"/>
      <w:marTop w:val="0"/>
      <w:marBottom w:val="0"/>
      <w:divBdr>
        <w:top w:val="none" w:sz="0" w:space="0" w:color="auto"/>
        <w:left w:val="none" w:sz="0" w:space="0" w:color="auto"/>
        <w:bottom w:val="none" w:sz="0" w:space="0" w:color="auto"/>
        <w:right w:val="none" w:sz="0" w:space="0" w:color="auto"/>
      </w:divBdr>
    </w:div>
    <w:div w:id="1907958760">
      <w:bodyDiv w:val="1"/>
      <w:marLeft w:val="0"/>
      <w:marRight w:val="0"/>
      <w:marTop w:val="0"/>
      <w:marBottom w:val="0"/>
      <w:divBdr>
        <w:top w:val="none" w:sz="0" w:space="0" w:color="auto"/>
        <w:left w:val="none" w:sz="0" w:space="0" w:color="auto"/>
        <w:bottom w:val="none" w:sz="0" w:space="0" w:color="auto"/>
        <w:right w:val="none" w:sz="0" w:space="0" w:color="auto"/>
      </w:divBdr>
    </w:div>
    <w:div w:id="19665006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8</TotalTime>
  <Pages>24</Pages>
  <Words>48349</Words>
  <Characters>275595</Characters>
  <Application>Microsoft Office Word</Application>
  <DocSecurity>0</DocSecurity>
  <Lines>2296</Lines>
  <Paragraphs>646</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323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636</cp:revision>
  <cp:lastPrinted>2022-12-19T18:09:00Z</cp:lastPrinted>
  <dcterms:created xsi:type="dcterms:W3CDTF">2023-05-30T18:08:00Z</dcterms:created>
  <dcterms:modified xsi:type="dcterms:W3CDTF">2023-06-01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4wm6F9yP"/&gt;&lt;style id="http://www.zotero.org/styles/science-translational-medicine" hasBibliography="1" bibliographyStyleHasBeenSet="1"/&gt;&lt;prefs&gt;&lt;pref name="fieldType" value="Field"/&gt;&lt;pref name="de</vt:lpwstr>
  </property>
  <property fmtid="{D5CDD505-2E9C-101B-9397-08002B2CF9AE}" pid="3" name="ZOTERO_PREF_2">
    <vt:lpwstr>layCitationUpdates" value="true"/&gt;&lt;pref name="dontAskDelayCitationUpdates" value="true"/&gt;&lt;/prefs&gt;&lt;/data&gt;</vt:lpwstr>
  </property>
</Properties>
</file>